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F88DF2F" w14:textId="77777777" w:rsidR="00F273F6" w:rsidRPr="008D001E" w:rsidRDefault="00F273F6" w:rsidP="00C6235B">
      <w:pPr>
        <w:adjustRightInd w:val="0"/>
        <w:snapToGrid w:val="0"/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bookmarkStart w:id="0" w:name="_Hlk533434243"/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>Name of Journal:</w:t>
      </w:r>
      <w:r w:rsidRPr="008D001E">
        <w:rPr>
          <w:rFonts w:ascii="Book Antiqua" w:hAnsi="Book Antiqua"/>
          <w:b/>
          <w:bCs/>
          <w:i/>
          <w:iCs/>
          <w:color w:val="000000" w:themeColor="text1"/>
          <w:sz w:val="24"/>
          <w:szCs w:val="24"/>
        </w:rPr>
        <w:t xml:space="preserve"> World Journal of Gastroenterology</w:t>
      </w:r>
    </w:p>
    <w:p w14:paraId="48838957" w14:textId="77777777" w:rsidR="00F273F6" w:rsidRPr="008D001E" w:rsidRDefault="00F273F6" w:rsidP="00C6235B">
      <w:pPr>
        <w:adjustRightInd w:val="0"/>
        <w:snapToGrid w:val="0"/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>Manuscript NO: 51451</w:t>
      </w:r>
    </w:p>
    <w:p w14:paraId="7938A0E0" w14:textId="38AEAAEB" w:rsidR="00F273F6" w:rsidRPr="008D001E" w:rsidRDefault="00F273F6" w:rsidP="00C6235B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>Manuscript Type:</w:t>
      </w:r>
      <w:r w:rsidRPr="008D001E">
        <w:rPr>
          <w:rFonts w:ascii="Book Antiqua" w:hAnsi="Book Antiqua"/>
          <w:b/>
          <w:bCs/>
          <w:sz w:val="24"/>
          <w:szCs w:val="24"/>
        </w:rPr>
        <w:t xml:space="preserve"> </w:t>
      </w:r>
      <w:r w:rsidR="00C6235B" w:rsidRPr="008D001E">
        <w:rPr>
          <w:rFonts w:ascii="Book Antiqua" w:hAnsi="Book Antiqua"/>
          <w:b/>
          <w:bCs/>
          <w:sz w:val="24"/>
          <w:szCs w:val="24"/>
        </w:rPr>
        <w:t>ORIGINAL ARTICLE</w:t>
      </w:r>
    </w:p>
    <w:p w14:paraId="1FDFBB63" w14:textId="77777777" w:rsidR="00C6235B" w:rsidRPr="008D001E" w:rsidRDefault="00C6235B" w:rsidP="00C6235B">
      <w:pPr>
        <w:adjustRightInd w:val="0"/>
        <w:snapToGrid w:val="0"/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</w:p>
    <w:p w14:paraId="28C46619" w14:textId="09FEF072" w:rsidR="00F273F6" w:rsidRPr="008D001E" w:rsidRDefault="00C6235B" w:rsidP="00C6235B">
      <w:pPr>
        <w:adjustRightInd w:val="0"/>
        <w:snapToGrid w:val="0"/>
        <w:spacing w:line="360" w:lineRule="auto"/>
        <w:rPr>
          <w:rFonts w:ascii="Book Antiqua" w:hAnsi="Book Antiqua"/>
          <w:i/>
          <w:iCs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b/>
          <w:bCs/>
          <w:i/>
          <w:iCs/>
          <w:color w:val="000000" w:themeColor="text1"/>
          <w:sz w:val="24"/>
          <w:szCs w:val="24"/>
        </w:rPr>
        <w:t>Retrospective Study</w:t>
      </w:r>
    </w:p>
    <w:p w14:paraId="0C809C27" w14:textId="1FFDA233" w:rsidR="00F273F6" w:rsidRPr="008D001E" w:rsidRDefault="00F273F6" w:rsidP="00C6235B">
      <w:pPr>
        <w:adjustRightInd w:val="0"/>
        <w:snapToGrid w:val="0"/>
        <w:spacing w:line="360" w:lineRule="auto"/>
        <w:rPr>
          <w:rFonts w:ascii="Book Antiqua" w:hAnsi="Book Antiqua"/>
          <w:b/>
          <w:bCs/>
          <w:i/>
          <w:iCs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Transumbilical enterostomy for Hirschsprung's disease </w:t>
      </w:r>
      <w:r w:rsidR="002C45F9">
        <w:rPr>
          <w:rFonts w:ascii="Book Antiqua" w:hAnsi="Book Antiqua"/>
          <w:b/>
          <w:bCs/>
          <w:color w:val="000000" w:themeColor="text1"/>
          <w:sz w:val="24"/>
          <w:szCs w:val="24"/>
        </w:rPr>
        <w:t>with a</w:t>
      </w:r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two-stage laparoscopy-assisted pull-through</w:t>
      </w:r>
      <w:r w:rsidR="000900B7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procedure</w:t>
      </w:r>
    </w:p>
    <w:p w14:paraId="30176A42" w14:textId="77777777" w:rsidR="00F273F6" w:rsidRPr="008D001E" w:rsidRDefault="00F273F6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3CF33180" w14:textId="7645C35E" w:rsidR="00F273F6" w:rsidRPr="008D001E" w:rsidRDefault="003A04EC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color w:val="000000" w:themeColor="text1"/>
          <w:sz w:val="24"/>
          <w:szCs w:val="24"/>
        </w:rPr>
        <w:t>Xu PP</w:t>
      </w:r>
      <w:r w:rsidRPr="008D001E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 et al.</w:t>
      </w:r>
      <w:r w:rsidR="00F273F6" w:rsidRPr="008D001E">
        <w:rPr>
          <w:rFonts w:ascii="Book Antiqua" w:hAnsi="Book Antiqua"/>
          <w:sz w:val="24"/>
          <w:szCs w:val="24"/>
        </w:rPr>
        <w:t xml:space="preserve"> </w:t>
      </w:r>
      <w:r w:rsidR="00F273F6" w:rsidRPr="008D001E">
        <w:rPr>
          <w:rFonts w:ascii="Book Antiqua" w:hAnsi="Book Antiqua"/>
          <w:color w:val="000000" w:themeColor="text1"/>
          <w:sz w:val="24"/>
          <w:szCs w:val="24"/>
        </w:rPr>
        <w:t>Transumbilical enterostomy for Hirschsprung's disease</w:t>
      </w:r>
    </w:p>
    <w:p w14:paraId="7FA9CF8C" w14:textId="77777777" w:rsidR="00304110" w:rsidRPr="008D001E" w:rsidRDefault="00304110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bookmarkStart w:id="1" w:name="_Hlk24187708"/>
    </w:p>
    <w:p w14:paraId="58BED137" w14:textId="6D9D88CB" w:rsidR="00F273F6" w:rsidRPr="008D001E" w:rsidRDefault="00F273F6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color w:val="000000" w:themeColor="text1"/>
          <w:sz w:val="24"/>
          <w:szCs w:val="24"/>
        </w:rPr>
        <w:t>Pei-Pei Xu, Xiao-Pan Chang, Xi Zhang, Shui-Qing Chi, Guo-Qing Cao, Shuai Li, De-Hua Yang, Xiang-Yang Li</w:t>
      </w:r>
      <w:r w:rsidR="00C852CD">
        <w:rPr>
          <w:rFonts w:ascii="Book Antiqua" w:hAnsi="Book Antiqua"/>
          <w:color w:val="000000" w:themeColor="text1"/>
          <w:sz w:val="24"/>
          <w:szCs w:val="24"/>
        </w:rPr>
        <w:t>,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 Shao-Tao Tang</w:t>
      </w:r>
    </w:p>
    <w:bookmarkEnd w:id="1"/>
    <w:p w14:paraId="2B6D2364" w14:textId="77777777" w:rsidR="00F273F6" w:rsidRPr="008D001E" w:rsidRDefault="00F273F6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6B7109BC" w14:textId="06FBEFD0" w:rsidR="00F273F6" w:rsidRPr="008D001E" w:rsidRDefault="00F273F6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>Pei-Pei Xu, Xiao-Pan Chang, Xi Zhang, Shui-Qing Chi, Guo-Qing Cao, Shuai Li, De-Hua Yang, Xiang-Yang Li</w:t>
      </w:r>
      <w:r w:rsidR="00C6235B" w:rsidRPr="008D001E">
        <w:rPr>
          <w:rFonts w:ascii="Book Antiqua" w:hAnsi="Book Antiqua" w:hint="eastAsia"/>
          <w:b/>
          <w:bCs/>
          <w:color w:val="000000" w:themeColor="text1"/>
          <w:sz w:val="24"/>
          <w:szCs w:val="24"/>
        </w:rPr>
        <w:t>,</w:t>
      </w:r>
      <w:r w:rsidR="00C6235B"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Shao-Tao Tang, 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>Department of Pediatric Surgery, Union Hospital, Tongji Medical College, Huazhong University of Science and Technology, Wuhan 430022, Hubei Province, China</w:t>
      </w:r>
    </w:p>
    <w:p w14:paraId="18C35E39" w14:textId="77777777" w:rsidR="00F273F6" w:rsidRPr="008D001E" w:rsidRDefault="00F273F6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62DB181D" w14:textId="604441E3" w:rsidR="00F273F6" w:rsidRPr="008D001E" w:rsidRDefault="00F273F6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>ORCID number:</w:t>
      </w:r>
      <w:r w:rsidRPr="008D001E">
        <w:rPr>
          <w:rFonts w:ascii="Book Antiqua" w:hAnsi="Book Antiqua"/>
          <w:sz w:val="24"/>
          <w:szCs w:val="24"/>
        </w:rPr>
        <w:t xml:space="preserve"> 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>Pei-Pei Xu (0000-0002-5997-8332); Xiao-Pan Chang (0000-0002-6901-5716); Xi Zhang (0000-0001-8159-0855); Shui-Qing Chi (0000-0002-7537-0255); Guo-Qing Cao (0000-0002-1267-9714); Shuai Li (0000-0001-7585-018X); De-Hua Yang (0000-0002-3951-3474); Xiang-Yang Li (0000-0001-5197-6781); Shao-Tao Tang (0000-0002-1851-0610).</w:t>
      </w:r>
    </w:p>
    <w:p w14:paraId="1EDD7D22" w14:textId="321655B9" w:rsidR="00F273F6" w:rsidRPr="008D001E" w:rsidRDefault="00F273F6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1DE361EA" w14:textId="35A0869E" w:rsidR="00F273F6" w:rsidRPr="008D001E" w:rsidRDefault="00F273F6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>Author contributions:</w:t>
      </w:r>
      <w:r w:rsidRPr="008D001E">
        <w:rPr>
          <w:rFonts w:ascii="Book Antiqua" w:hAnsi="Book Antiqua"/>
          <w:sz w:val="24"/>
          <w:szCs w:val="24"/>
        </w:rPr>
        <w:t xml:space="preserve"> 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>Xu PP collected</w:t>
      </w:r>
      <w:r w:rsidR="00E91019">
        <w:rPr>
          <w:rFonts w:ascii="Book Antiqua" w:hAnsi="Book Antiqua"/>
          <w:color w:val="000000" w:themeColor="text1"/>
          <w:sz w:val="24"/>
          <w:szCs w:val="24"/>
        </w:rPr>
        <w:t xml:space="preserve"> and</w:t>
      </w:r>
      <w:r w:rsidR="000B1863" w:rsidRPr="008D001E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>analyzed the data</w:t>
      </w:r>
      <w:r w:rsidR="000B1863" w:rsidRPr="008D001E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>and drafted the manuscript;</w:t>
      </w:r>
      <w:r w:rsidR="000B1863" w:rsidRPr="008D001E">
        <w:rPr>
          <w:rFonts w:ascii="Book Antiqua" w:hAnsi="Book Antiqua"/>
          <w:sz w:val="24"/>
          <w:szCs w:val="24"/>
        </w:rPr>
        <w:t xml:space="preserve"> </w:t>
      </w:r>
      <w:r w:rsidR="000B1863" w:rsidRPr="008D001E">
        <w:rPr>
          <w:rFonts w:ascii="Book Antiqua" w:hAnsi="Book Antiqua"/>
          <w:color w:val="000000" w:themeColor="text1"/>
          <w:sz w:val="24"/>
          <w:szCs w:val="24"/>
        </w:rPr>
        <w:t xml:space="preserve">Chang XP and 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>Zhang X provided analytical oversight; Xu PP</w:t>
      </w:r>
      <w:r w:rsidR="00322E01" w:rsidRPr="008D001E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and Tang ST designed and supervised the study; </w:t>
      </w:r>
      <w:r w:rsidR="000B1863" w:rsidRPr="008D001E">
        <w:rPr>
          <w:rFonts w:ascii="Book Antiqua" w:hAnsi="Book Antiqua"/>
          <w:color w:val="000000" w:themeColor="text1"/>
          <w:sz w:val="24"/>
          <w:szCs w:val="24"/>
        </w:rPr>
        <w:t xml:space="preserve">Chi SQ, 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>Cao GQ, Li S, Yang DH and Li XY revised the manuscript for important intellectual content; Cao GQ and Li S offered technical or material support; Tang ST provided administrative support; all authors have read and approved the final version to be published.</w:t>
      </w:r>
    </w:p>
    <w:p w14:paraId="52DBABEC" w14:textId="505F5D9E" w:rsidR="008B3345" w:rsidRPr="008D001E" w:rsidRDefault="008B3345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75974AEA" w14:textId="2F97E59C" w:rsidR="008B3345" w:rsidRPr="008D001E" w:rsidRDefault="008B3345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>Supported by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 the Public Welfare Research</w:t>
      </w:r>
      <w:r w:rsidR="00C84348" w:rsidRPr="008D001E">
        <w:rPr>
          <w:rFonts w:ascii="Book Antiqua" w:hAnsi="Book Antiqua"/>
          <w:color w:val="000000" w:themeColor="text1"/>
          <w:sz w:val="24"/>
          <w:szCs w:val="24"/>
        </w:rPr>
        <w:t xml:space="preserve"> and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 Special Fund of the National Health and Family Planning of China, No. 201402007.</w:t>
      </w:r>
    </w:p>
    <w:p w14:paraId="003E4B5F" w14:textId="70DE1A91" w:rsidR="008B3345" w:rsidRPr="008D001E" w:rsidRDefault="008B3345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13AE24D4" w14:textId="32098503" w:rsidR="008B3345" w:rsidRPr="008D001E" w:rsidRDefault="008B3345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>Institutional review board statement: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 This study was approved by the Ethics Committee of Tongji Medical College, Huazhong University of Science and Technology</w:t>
      </w:r>
      <w:r w:rsidR="00C84348" w:rsidRPr="008D001E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7C144780" w14:textId="3107F1C3" w:rsidR="008B3345" w:rsidRPr="008D001E" w:rsidRDefault="008B3345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18D28DD9" w14:textId="4126BCF3" w:rsidR="008B3345" w:rsidRPr="008D001E" w:rsidRDefault="008B3345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Informed consent statement: 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>Before the consent form was signed by the parent</w:t>
      </w:r>
      <w:r w:rsidR="00E91019">
        <w:rPr>
          <w:rFonts w:ascii="Book Antiqua" w:hAnsi="Book Antiqua"/>
          <w:color w:val="000000" w:themeColor="text1"/>
          <w:sz w:val="24"/>
          <w:szCs w:val="24"/>
        </w:rPr>
        <w:t>s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>, they were fully informed about the surgical procedure with the associated risks and the possibility of converting to open technology.</w:t>
      </w:r>
    </w:p>
    <w:p w14:paraId="3B7883F2" w14:textId="196AAF5C" w:rsidR="008B3345" w:rsidRPr="008D001E" w:rsidRDefault="008B3345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5814EDE3" w14:textId="07DFDC0D" w:rsidR="008B3345" w:rsidRPr="008D001E" w:rsidRDefault="008B3345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Conflict-of-interest statement: 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All authors stated that </w:t>
      </w:r>
      <w:r w:rsidR="00C84348" w:rsidRPr="008D001E">
        <w:rPr>
          <w:rFonts w:ascii="Book Antiqua" w:hAnsi="Book Antiqua"/>
          <w:color w:val="000000" w:themeColor="text1"/>
          <w:sz w:val="24"/>
          <w:szCs w:val="24"/>
        </w:rPr>
        <w:t>they have no financial relationships to disclose.</w:t>
      </w:r>
    </w:p>
    <w:p w14:paraId="3A73CF2E" w14:textId="77777777" w:rsidR="00C84348" w:rsidRPr="008D001E" w:rsidRDefault="00C84348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5DE4C3BB" w14:textId="3EE952B0" w:rsidR="008B3345" w:rsidRPr="008D001E" w:rsidRDefault="008B3345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Data sharing statement: 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The technical appendix, statistical code, and dataset are available from the corresponding author at </w:t>
      </w:r>
      <w:hyperlink r:id="rId7" w:history="1">
        <w:r w:rsidR="00C84348" w:rsidRPr="008D001E">
          <w:rPr>
            <w:rStyle w:val="a8"/>
            <w:rFonts w:ascii="Book Antiqua" w:hAnsi="Book Antiqua"/>
            <w:sz w:val="24"/>
            <w:szCs w:val="24"/>
          </w:rPr>
          <w:t>tshaotao83@126.com</w:t>
        </w:r>
      </w:hyperlink>
      <w:r w:rsidRPr="008D001E">
        <w:rPr>
          <w:rFonts w:ascii="Book Antiqua" w:hAnsi="Book Antiqua"/>
          <w:color w:val="000000" w:themeColor="text1"/>
          <w:sz w:val="24"/>
          <w:szCs w:val="24"/>
        </w:rPr>
        <w:t>. All the participants gave informed consent for data sharing when they enrolled in this study. No additional data are available.</w:t>
      </w:r>
    </w:p>
    <w:p w14:paraId="1815F0AC" w14:textId="77777777" w:rsidR="00C6235B" w:rsidRPr="008D001E" w:rsidRDefault="00C6235B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2BC539E4" w14:textId="77777777" w:rsidR="00C6235B" w:rsidRPr="00C6235B" w:rsidRDefault="00C6235B" w:rsidP="00C6235B">
      <w:pPr>
        <w:widowControl/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bookmarkStart w:id="2" w:name="OLE_LINK32"/>
      <w:bookmarkStart w:id="3" w:name="OLE_LINK381"/>
      <w:bookmarkStart w:id="4" w:name="OLE_LINK413"/>
      <w:bookmarkStart w:id="5" w:name="OLE_LINK61"/>
      <w:bookmarkStart w:id="6" w:name="OLE_LINK615"/>
      <w:bookmarkStart w:id="7" w:name="OLE_LINK69"/>
      <w:bookmarkStart w:id="8" w:name="OLE_LINK140"/>
      <w:bookmarkStart w:id="9" w:name="OLE_LINK29"/>
      <w:r w:rsidRPr="00C6235B">
        <w:rPr>
          <w:rFonts w:ascii="Book Antiqua" w:eastAsia="宋体" w:hAnsi="Book Antiqua" w:cs="Times New Roman"/>
          <w:b/>
          <w:color w:val="000000"/>
          <w:kern w:val="0"/>
          <w:sz w:val="24"/>
          <w:szCs w:val="24"/>
        </w:rPr>
        <w:t xml:space="preserve">Open-Access: </w:t>
      </w:r>
      <w:r w:rsidRPr="00C6235B">
        <w:rPr>
          <w:rFonts w:ascii="Book Antiqua" w:eastAsia="宋体" w:hAnsi="Book Antiqua" w:cs="Times New Roman"/>
          <w:color w:val="000000"/>
          <w:kern w:val="0"/>
          <w:sz w:val="24"/>
          <w:szCs w:val="24"/>
        </w:rPr>
        <w:t xml:space="preserve">This is an </w:t>
      </w:r>
      <w:r w:rsidRPr="00C6235B">
        <w:rPr>
          <w:rFonts w:ascii="Book Antiqua" w:eastAsia="宋体" w:hAnsi="Book Antiqua" w:cs="宋体"/>
          <w:kern w:val="0"/>
          <w:sz w:val="24"/>
          <w:szCs w:val="24"/>
        </w:rPr>
        <w:t xml:space="preserve">open-access article that was </w:t>
      </w:r>
      <w:r w:rsidRPr="00C6235B">
        <w:rPr>
          <w:rFonts w:ascii="Book Antiqua" w:eastAsia="宋体" w:hAnsi="Book Antiqua" w:cs="Times New Roman"/>
          <w:kern w:val="0"/>
          <w:sz w:val="24"/>
          <w:szCs w:val="24"/>
        </w:rPr>
        <w:t xml:space="preserve">selected by an in-house editor and fully peer-reviewed by external reviewers. It is </w:t>
      </w:r>
      <w:r w:rsidRPr="00C6235B">
        <w:rPr>
          <w:rFonts w:ascii="Book Antiqua" w:eastAsia="宋体" w:hAnsi="Book Antiqua" w:cs="宋体"/>
          <w:kern w:val="0"/>
          <w:sz w:val="24"/>
          <w:szCs w:val="24"/>
        </w:rPr>
        <w:t xml:space="preserve">distributed in accordance with </w:t>
      </w:r>
      <w:r w:rsidRPr="00C6235B">
        <w:rPr>
          <w:rFonts w:ascii="Book Antiqua" w:eastAsia="宋体" w:hAnsi="Book Antiqua" w:cs="Times New Roman"/>
          <w:kern w:val="0"/>
          <w:sz w:val="24"/>
          <w:szCs w:val="24"/>
        </w:rPr>
        <w:t xml:space="preserve">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Pr="00C6235B">
          <w:rPr>
            <w:rFonts w:ascii="Book Antiqua" w:eastAsia="宋体" w:hAnsi="Book Antiqua" w:cs="Times New Roman"/>
            <w:color w:val="0000FF"/>
            <w:kern w:val="0"/>
            <w:sz w:val="24"/>
            <w:szCs w:val="24"/>
            <w:u w:val="single"/>
          </w:rPr>
          <w:t>http://creativecommons.org/licenses/by-nc/4.0/</w:t>
        </w:r>
      </w:hyperlink>
    </w:p>
    <w:p w14:paraId="484AADFA" w14:textId="77777777" w:rsidR="00C6235B" w:rsidRPr="00C6235B" w:rsidRDefault="00C6235B" w:rsidP="00C6235B">
      <w:pPr>
        <w:widowControl/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</w:p>
    <w:p w14:paraId="74013AF7" w14:textId="77777777" w:rsidR="00C6235B" w:rsidRPr="00C6235B" w:rsidRDefault="00C6235B" w:rsidP="00C6235B">
      <w:pPr>
        <w:widowControl/>
        <w:snapToGrid w:val="0"/>
        <w:spacing w:line="360" w:lineRule="auto"/>
        <w:rPr>
          <w:rFonts w:ascii="Book Antiqua" w:eastAsia="宋体" w:hAnsi="Book Antiqua" w:cs="Times New Roman"/>
          <w:b/>
          <w:bCs/>
          <w:kern w:val="0"/>
          <w:sz w:val="24"/>
          <w:szCs w:val="24"/>
          <w:lang w:eastAsia="pl-PL"/>
        </w:rPr>
      </w:pPr>
      <w:bookmarkStart w:id="10" w:name="OLE_LINK11"/>
      <w:r w:rsidRPr="00C6235B">
        <w:rPr>
          <w:rFonts w:ascii="Book Antiqua" w:eastAsia="宋体" w:hAnsi="Book Antiqua" w:cs="Times New Roman"/>
          <w:b/>
          <w:bCs/>
          <w:kern w:val="0"/>
          <w:sz w:val="24"/>
          <w:szCs w:val="24"/>
          <w:lang w:eastAsia="pl-PL"/>
        </w:rPr>
        <w:t>Manuscript source:</w:t>
      </w:r>
      <w:r w:rsidRPr="00C6235B">
        <w:rPr>
          <w:rFonts w:ascii="Book Antiqua" w:eastAsia="宋体" w:hAnsi="Book Antiqua" w:cs="Times New Roman" w:hint="eastAsia"/>
          <w:b/>
          <w:bCs/>
          <w:kern w:val="0"/>
          <w:sz w:val="24"/>
          <w:szCs w:val="24"/>
        </w:rPr>
        <w:t xml:space="preserve"> </w:t>
      </w:r>
      <w:r w:rsidRPr="00C6235B">
        <w:rPr>
          <w:rFonts w:ascii="Book Antiqua" w:eastAsia="宋体" w:hAnsi="Book Antiqua" w:cs="Times New Roman"/>
          <w:bCs/>
          <w:kern w:val="0"/>
          <w:sz w:val="24"/>
          <w:szCs w:val="24"/>
          <w:lang w:eastAsia="pl-PL"/>
        </w:rPr>
        <w:t>Unsolicited manuscript</w:t>
      </w:r>
      <w:bookmarkEnd w:id="2"/>
      <w:bookmarkEnd w:id="3"/>
      <w:bookmarkEnd w:id="4"/>
      <w:bookmarkEnd w:id="5"/>
      <w:bookmarkEnd w:id="6"/>
      <w:bookmarkEnd w:id="7"/>
      <w:bookmarkEnd w:id="8"/>
      <w:bookmarkEnd w:id="10"/>
      <w:r w:rsidRPr="00C6235B">
        <w:rPr>
          <w:rFonts w:ascii="Book Antiqua" w:eastAsia="宋体" w:hAnsi="Book Antiqua" w:cs="Times New Roman"/>
          <w:bCs/>
          <w:kern w:val="0"/>
          <w:sz w:val="24"/>
          <w:szCs w:val="24"/>
          <w:lang w:eastAsia="pl-PL"/>
        </w:rPr>
        <w:t xml:space="preserve"> </w:t>
      </w:r>
      <w:bookmarkEnd w:id="9"/>
    </w:p>
    <w:p w14:paraId="488F07FD" w14:textId="77777777" w:rsidR="00F273F6" w:rsidRPr="008D001E" w:rsidRDefault="00F273F6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51303B16" w14:textId="164313E5" w:rsidR="00C235EF" w:rsidRPr="008D001E" w:rsidRDefault="008B3345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>Corresponding author</w:t>
      </w:r>
      <w:r w:rsidR="00F273F6"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: </w:t>
      </w:r>
      <w:r w:rsidR="00C235EF"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Shao-Tao Tang, </w:t>
      </w:r>
      <w:r w:rsidR="00C6235B"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MD, PhD, Chief Doctor, Full </w:t>
      </w:r>
      <w:r w:rsidR="00C6235B"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lastRenderedPageBreak/>
        <w:t>Professor,</w:t>
      </w:r>
      <w:r w:rsidR="00C235EF" w:rsidRPr="008D001E">
        <w:rPr>
          <w:rFonts w:ascii="Book Antiqua" w:hAnsi="Book Antiqua"/>
          <w:color w:val="000000" w:themeColor="text1"/>
          <w:sz w:val="24"/>
          <w:szCs w:val="24"/>
        </w:rPr>
        <w:t xml:space="preserve"> Department of Pediatric Surgery, Union Hospital, Tongji Medical College, Huazhong University of Science and Technology, 1277 Jiefang Avenue, Wuhan 430022, Hubei Province, China. </w:t>
      </w:r>
      <w:hyperlink r:id="rId9" w:history="1">
        <w:r w:rsidR="00C235EF" w:rsidRPr="008D001E">
          <w:rPr>
            <w:rStyle w:val="a8"/>
            <w:rFonts w:ascii="Book Antiqua" w:hAnsi="Book Antiqua"/>
            <w:sz w:val="24"/>
            <w:szCs w:val="24"/>
          </w:rPr>
          <w:t>tshaotao83@126.com</w:t>
        </w:r>
      </w:hyperlink>
    </w:p>
    <w:p w14:paraId="0A401541" w14:textId="7C793697" w:rsidR="008B3345" w:rsidRPr="008D001E" w:rsidRDefault="008B3345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>Telephone: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DB4B0B" w:rsidRPr="008D001E">
        <w:rPr>
          <w:rFonts w:ascii="Book Antiqua" w:hAnsi="Book Antiqua"/>
          <w:color w:val="000000" w:themeColor="text1"/>
          <w:sz w:val="24"/>
          <w:szCs w:val="24"/>
        </w:rPr>
        <w:t>+86-13720313268</w:t>
      </w:r>
    </w:p>
    <w:p w14:paraId="1959A300" w14:textId="265EF436" w:rsidR="008B3345" w:rsidRPr="008D001E" w:rsidRDefault="008B3345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b/>
          <w:bCs/>
          <w:color w:val="000000" w:themeColor="text1"/>
          <w:sz w:val="24"/>
          <w:szCs w:val="24"/>
        </w:rPr>
        <w:t>Fax:</w:t>
      </w:r>
      <w:r w:rsidR="00DB4B0B" w:rsidRPr="008D001E">
        <w:rPr>
          <w:rFonts w:ascii="Book Antiqua" w:hAnsi="Book Antiqua"/>
          <w:b/>
          <w:bCs/>
          <w:sz w:val="24"/>
          <w:szCs w:val="24"/>
        </w:rPr>
        <w:t xml:space="preserve"> </w:t>
      </w:r>
      <w:r w:rsidR="00DB4B0B" w:rsidRPr="008D001E">
        <w:rPr>
          <w:rFonts w:ascii="Book Antiqua" w:hAnsi="Book Antiqua"/>
          <w:color w:val="000000" w:themeColor="text1"/>
          <w:sz w:val="24"/>
          <w:szCs w:val="24"/>
        </w:rPr>
        <w:t>+86-27-85726402</w:t>
      </w:r>
    </w:p>
    <w:p w14:paraId="23CB820D" w14:textId="2A128ED5" w:rsidR="00C6235B" w:rsidRPr="008D001E" w:rsidRDefault="00C6235B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08E028F2" w14:textId="7D57FDB2" w:rsidR="00C6235B" w:rsidRPr="00C6235B" w:rsidRDefault="00C6235B" w:rsidP="00C6235B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kern w:val="0"/>
          <w:sz w:val="24"/>
          <w:szCs w:val="24"/>
        </w:rPr>
      </w:pPr>
      <w:bookmarkStart w:id="11" w:name="OLE_LINK51"/>
      <w:bookmarkStart w:id="12" w:name="OLE_LINK382"/>
      <w:bookmarkStart w:id="13" w:name="OLE_LINK64"/>
      <w:bookmarkStart w:id="14" w:name="OLE_LINK616"/>
      <w:bookmarkStart w:id="15" w:name="OLE_LINK141"/>
      <w:r w:rsidRPr="00C6235B">
        <w:rPr>
          <w:rFonts w:ascii="Book Antiqua" w:eastAsia="宋体" w:hAnsi="Book Antiqua" w:cs="Times New Roman"/>
          <w:b/>
          <w:kern w:val="0"/>
          <w:sz w:val="24"/>
          <w:szCs w:val="24"/>
        </w:rPr>
        <w:t xml:space="preserve">Received: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October 1</w:t>
      </w:r>
      <w:r w:rsidRPr="00C6235B">
        <w:rPr>
          <w:rFonts w:ascii="Book Antiqua" w:eastAsia="等线" w:hAnsi="Book Antiqua" w:cs="Times New Roman"/>
          <w:kern w:val="0"/>
          <w:sz w:val="24"/>
          <w:szCs w:val="24"/>
        </w:rPr>
        <w:t>, 2019</w:t>
      </w:r>
    </w:p>
    <w:p w14:paraId="1A8F84A3" w14:textId="2B952071" w:rsidR="00C6235B" w:rsidRPr="00C6235B" w:rsidRDefault="00C6235B" w:rsidP="00C6235B">
      <w:pPr>
        <w:widowControl/>
        <w:adjustRightInd w:val="0"/>
        <w:snapToGrid w:val="0"/>
        <w:spacing w:line="360" w:lineRule="auto"/>
        <w:rPr>
          <w:rFonts w:ascii="Book Antiqua" w:eastAsia="等线" w:hAnsi="Book Antiqua" w:cs="Times New Roman"/>
          <w:b/>
          <w:kern w:val="0"/>
          <w:sz w:val="24"/>
          <w:szCs w:val="24"/>
        </w:rPr>
      </w:pPr>
      <w:r w:rsidRPr="00C6235B">
        <w:rPr>
          <w:rFonts w:ascii="Book Antiqua" w:eastAsia="宋体" w:hAnsi="Book Antiqua" w:cs="Times New Roman"/>
          <w:b/>
          <w:kern w:val="0"/>
          <w:sz w:val="24"/>
          <w:szCs w:val="24"/>
        </w:rPr>
        <w:t>Peer-review started:</w:t>
      </w:r>
      <w:r w:rsidRPr="00C6235B">
        <w:rPr>
          <w:rFonts w:ascii="Book Antiqua" w:eastAsia="等线" w:hAnsi="Book Antiqua" w:cs="Times New Roman"/>
          <w:b/>
          <w:kern w:val="0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October 1</w:t>
      </w:r>
      <w:r w:rsidRPr="00C6235B">
        <w:rPr>
          <w:rFonts w:ascii="Book Antiqua" w:eastAsia="等线" w:hAnsi="Book Antiqua" w:cs="Times New Roman"/>
          <w:kern w:val="0"/>
          <w:sz w:val="24"/>
          <w:szCs w:val="24"/>
        </w:rPr>
        <w:t>, 2019</w:t>
      </w:r>
    </w:p>
    <w:p w14:paraId="0EE027F3" w14:textId="0971D0A1" w:rsidR="00C6235B" w:rsidRPr="00C6235B" w:rsidRDefault="00C6235B" w:rsidP="00C6235B">
      <w:pPr>
        <w:widowControl/>
        <w:adjustRightInd w:val="0"/>
        <w:snapToGrid w:val="0"/>
        <w:spacing w:line="360" w:lineRule="auto"/>
        <w:rPr>
          <w:rFonts w:ascii="Book Antiqua" w:eastAsia="等线" w:hAnsi="Book Antiqua" w:cs="Times New Roman"/>
          <w:b/>
          <w:kern w:val="0"/>
          <w:sz w:val="24"/>
          <w:szCs w:val="24"/>
        </w:rPr>
      </w:pPr>
      <w:r w:rsidRPr="00C6235B">
        <w:rPr>
          <w:rFonts w:ascii="Book Antiqua" w:eastAsia="宋体" w:hAnsi="Book Antiqua" w:cs="Times New Roman"/>
          <w:b/>
          <w:kern w:val="0"/>
          <w:sz w:val="24"/>
          <w:szCs w:val="24"/>
        </w:rPr>
        <w:t>First decision:</w:t>
      </w:r>
      <w:r w:rsidRPr="00C6235B">
        <w:rPr>
          <w:rFonts w:ascii="Book Antiqua" w:eastAsia="等线" w:hAnsi="Book Antiqua" w:cs="Times New Roman"/>
          <w:b/>
          <w:kern w:val="0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November</w:t>
      </w:r>
      <w:r w:rsidRPr="00C6235B">
        <w:rPr>
          <w:rFonts w:ascii="Book Antiqua" w:eastAsia="等线" w:hAnsi="Book Antiqua" w:cs="Times New Roman"/>
          <w:kern w:val="0"/>
          <w:sz w:val="24"/>
          <w:szCs w:val="24"/>
        </w:rPr>
        <w:t xml:space="preserve"> </w:t>
      </w:r>
      <w:r w:rsidRPr="008D001E">
        <w:rPr>
          <w:rFonts w:ascii="Book Antiqua" w:eastAsia="等线" w:hAnsi="Book Antiqua" w:cs="Times New Roman"/>
          <w:kern w:val="0"/>
          <w:sz w:val="24"/>
          <w:szCs w:val="24"/>
        </w:rPr>
        <w:t>4</w:t>
      </w:r>
      <w:r w:rsidRPr="00C6235B">
        <w:rPr>
          <w:rFonts w:ascii="Book Antiqua" w:eastAsia="等线" w:hAnsi="Book Antiqua" w:cs="Times New Roman"/>
          <w:kern w:val="0"/>
          <w:sz w:val="24"/>
          <w:szCs w:val="24"/>
        </w:rPr>
        <w:t>, 2019</w:t>
      </w:r>
    </w:p>
    <w:p w14:paraId="48695ABC" w14:textId="1329A93C" w:rsidR="00C6235B" w:rsidRPr="00C6235B" w:rsidRDefault="00C6235B" w:rsidP="00C6235B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kern w:val="0"/>
          <w:sz w:val="24"/>
          <w:szCs w:val="24"/>
        </w:rPr>
      </w:pPr>
      <w:r w:rsidRPr="00C6235B">
        <w:rPr>
          <w:rFonts w:ascii="Book Antiqua" w:eastAsia="宋体" w:hAnsi="Book Antiqua" w:cs="Times New Roman"/>
          <w:b/>
          <w:kern w:val="0"/>
          <w:sz w:val="24"/>
          <w:szCs w:val="24"/>
        </w:rPr>
        <w:t xml:space="preserve">Revised: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November 11</w:t>
      </w:r>
      <w:r w:rsidRPr="00C6235B">
        <w:rPr>
          <w:rFonts w:ascii="Book Antiqua" w:eastAsia="宋体" w:hAnsi="Book Antiqua" w:cs="Times New Roman"/>
          <w:kern w:val="0"/>
          <w:sz w:val="24"/>
          <w:szCs w:val="24"/>
        </w:rPr>
        <w:t>, 2019</w:t>
      </w:r>
    </w:p>
    <w:p w14:paraId="0CCAC6C0" w14:textId="5F6EBBE5" w:rsidR="00C6235B" w:rsidRPr="00C6235B" w:rsidRDefault="00C6235B" w:rsidP="00C6235B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kern w:val="0"/>
          <w:sz w:val="24"/>
          <w:szCs w:val="24"/>
        </w:rPr>
      </w:pPr>
      <w:r w:rsidRPr="00C6235B">
        <w:rPr>
          <w:rFonts w:ascii="Book Antiqua" w:eastAsia="宋体" w:hAnsi="Book Antiqua" w:cs="Times New Roman"/>
          <w:b/>
          <w:kern w:val="0"/>
          <w:sz w:val="24"/>
          <w:szCs w:val="24"/>
        </w:rPr>
        <w:t>Accepted:</w:t>
      </w:r>
      <w:r w:rsidR="00066B8C" w:rsidRPr="00066B8C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6162FE">
        <w:rPr>
          <w:rFonts w:ascii="Book Antiqua" w:eastAsia="宋体" w:hAnsi="Book Antiqua" w:cs="Times New Roman"/>
          <w:kern w:val="0"/>
          <w:sz w:val="24"/>
          <w:szCs w:val="24"/>
        </w:rPr>
        <w:t>November 16</w:t>
      </w:r>
      <w:bookmarkStart w:id="16" w:name="_GoBack"/>
      <w:bookmarkEnd w:id="16"/>
      <w:r w:rsidR="00066B8C" w:rsidRPr="00C6235B">
        <w:rPr>
          <w:rFonts w:ascii="Book Antiqua" w:eastAsia="宋体" w:hAnsi="Book Antiqua" w:cs="Times New Roman"/>
          <w:kern w:val="0"/>
          <w:sz w:val="24"/>
          <w:szCs w:val="24"/>
        </w:rPr>
        <w:t>, 2019</w:t>
      </w:r>
      <w:r w:rsidRPr="00C6235B">
        <w:rPr>
          <w:rFonts w:ascii="Book Antiqua" w:eastAsia="宋体" w:hAnsi="Book Antiqua" w:cs="Times New Roman"/>
          <w:b/>
          <w:kern w:val="0"/>
          <w:sz w:val="24"/>
          <w:szCs w:val="24"/>
        </w:rPr>
        <w:t xml:space="preserve"> </w:t>
      </w:r>
    </w:p>
    <w:p w14:paraId="5A376F2B" w14:textId="77777777" w:rsidR="00C6235B" w:rsidRPr="00C6235B" w:rsidRDefault="00C6235B" w:rsidP="00C6235B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kern w:val="0"/>
          <w:sz w:val="24"/>
          <w:szCs w:val="24"/>
        </w:rPr>
      </w:pPr>
      <w:r w:rsidRPr="00C6235B">
        <w:rPr>
          <w:rFonts w:ascii="Book Antiqua" w:eastAsia="宋体" w:hAnsi="Book Antiqua" w:cs="Times New Roman"/>
          <w:b/>
          <w:kern w:val="0"/>
          <w:sz w:val="24"/>
          <w:szCs w:val="24"/>
        </w:rPr>
        <w:t>Article in press:</w:t>
      </w:r>
    </w:p>
    <w:p w14:paraId="1BB0A009" w14:textId="77777777" w:rsidR="00C6235B" w:rsidRPr="00C6235B" w:rsidRDefault="00C6235B" w:rsidP="00C6235B">
      <w:pPr>
        <w:widowControl/>
        <w:snapToGrid w:val="0"/>
        <w:spacing w:line="360" w:lineRule="auto"/>
        <w:rPr>
          <w:rFonts w:ascii="Book Antiqua" w:eastAsia="宋体" w:hAnsi="Book Antiqua" w:cs="Times New Roman"/>
          <w:color w:val="000000"/>
          <w:kern w:val="0"/>
          <w:sz w:val="24"/>
          <w:szCs w:val="24"/>
        </w:rPr>
      </w:pPr>
      <w:r w:rsidRPr="00C6235B">
        <w:rPr>
          <w:rFonts w:ascii="Book Antiqua" w:eastAsia="宋体" w:hAnsi="Book Antiqua" w:cs="Times New Roman"/>
          <w:b/>
          <w:kern w:val="0"/>
          <w:sz w:val="24"/>
          <w:szCs w:val="24"/>
        </w:rPr>
        <w:t>Published online:</w:t>
      </w:r>
      <w:bookmarkEnd w:id="11"/>
      <w:bookmarkEnd w:id="12"/>
    </w:p>
    <w:bookmarkEnd w:id="13"/>
    <w:bookmarkEnd w:id="14"/>
    <w:bookmarkEnd w:id="15"/>
    <w:p w14:paraId="24FE5227" w14:textId="77777777" w:rsidR="00C6235B" w:rsidRPr="008D001E" w:rsidRDefault="00C6235B" w:rsidP="00C6235B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3C913416" w14:textId="77777777" w:rsidR="00912E04" w:rsidRPr="008D001E" w:rsidRDefault="00912E04" w:rsidP="00C6235B">
      <w:pPr>
        <w:widowControl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color w:val="000000" w:themeColor="text1"/>
          <w:sz w:val="24"/>
          <w:szCs w:val="24"/>
        </w:rPr>
        <w:br w:type="page"/>
      </w:r>
    </w:p>
    <w:p w14:paraId="1B3C3DAA" w14:textId="3613FC57" w:rsidR="00737981" w:rsidRPr="008D001E" w:rsidRDefault="00245387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sz w:val="24"/>
          <w:szCs w:val="24"/>
        </w:rPr>
        <w:lastRenderedPageBreak/>
        <w:t>Abstract</w:t>
      </w:r>
    </w:p>
    <w:p w14:paraId="4EBC06C9" w14:textId="59D82E24" w:rsidR="00546DE1" w:rsidRPr="008D001E" w:rsidRDefault="00546DE1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BACKGROUND</w:t>
      </w:r>
    </w:p>
    <w:p w14:paraId="7F123195" w14:textId="0B956AD2" w:rsidR="00546DE1" w:rsidRPr="008D001E" w:rsidRDefault="00B7180A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4472C4" w:themeColor="accent1"/>
          <w:sz w:val="24"/>
          <w:szCs w:val="24"/>
        </w:rPr>
      </w:pPr>
      <w:bookmarkStart w:id="17" w:name="_Hlk24275827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Since 1998, one-stage transanal endorectal pull-through for </w:t>
      </w:r>
      <w:r w:rsidR="00E91019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treatment of rectosigmoid </w:t>
      </w:r>
      <w:r w:rsidRPr="008D001E">
        <w:rPr>
          <w:rFonts w:ascii="Book Antiqua" w:eastAsia="宋体" w:hAnsi="Book Antiqua" w:cs="Times New Roman"/>
          <w:sz w:val="24"/>
          <w:szCs w:val="24"/>
        </w:rPr>
        <w:t>Hirschsprung's disease (HD)</w:t>
      </w:r>
      <w:r w:rsidR="00CF6097" w:rsidRPr="008D001E">
        <w:rPr>
          <w:rFonts w:ascii="Book Antiqua" w:hAnsi="Book Antiqua"/>
          <w:sz w:val="24"/>
          <w:szCs w:val="24"/>
        </w:rPr>
        <w:t xml:space="preserve"> </w:t>
      </w:r>
      <w:r w:rsidR="00E91019">
        <w:rPr>
          <w:rFonts w:ascii="Book Antiqua" w:eastAsia="宋体" w:hAnsi="Book Antiqua" w:cs="Times New Roman"/>
          <w:kern w:val="0"/>
          <w:sz w:val="24"/>
          <w:szCs w:val="24"/>
        </w:rPr>
        <w:t>has been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widely used in newborns</w:t>
      </w:r>
      <w:r w:rsidR="000900B7" w:rsidRPr="000900B7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0900B7" w:rsidRPr="008D001E">
        <w:rPr>
          <w:rFonts w:ascii="Book Antiqua" w:eastAsia="宋体" w:hAnsi="Book Antiqua" w:cs="Times New Roman"/>
          <w:sz w:val="24"/>
          <w:szCs w:val="24"/>
        </w:rPr>
        <w:t>without complication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. </w:t>
      </w:r>
      <w:r w:rsidR="000900B7">
        <w:rPr>
          <w:rFonts w:ascii="Book Antiqua" w:eastAsia="宋体" w:hAnsi="Book Antiqua" w:cs="Times New Roman"/>
          <w:sz w:val="24"/>
          <w:szCs w:val="24"/>
        </w:rPr>
        <w:t>A</w:t>
      </w:r>
      <w:r w:rsidR="00E91019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545A88" w:rsidRPr="008D001E">
        <w:rPr>
          <w:rFonts w:ascii="Book Antiqua" w:eastAsia="宋体" w:hAnsi="Book Antiqua" w:cs="Times New Roman"/>
          <w:sz w:val="24"/>
          <w:szCs w:val="24"/>
        </w:rPr>
        <w:t>one-stage laparoscopic operation</w:t>
      </w:r>
      <w:r w:rsidR="004F0220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0900B7">
        <w:rPr>
          <w:rFonts w:ascii="Book Antiqua" w:eastAsia="宋体" w:hAnsi="Book Antiqua" w:cs="Times New Roman"/>
          <w:sz w:val="24"/>
          <w:szCs w:val="24"/>
        </w:rPr>
        <w:t>has recently been</w:t>
      </w:r>
      <w:r w:rsidR="00545A88" w:rsidRPr="008D001E">
        <w:rPr>
          <w:rFonts w:ascii="Book Antiqua" w:eastAsia="宋体" w:hAnsi="Book Antiqua" w:cs="Times New Roman"/>
          <w:sz w:val="24"/>
          <w:szCs w:val="24"/>
        </w:rPr>
        <w:t xml:space="preserve"> considered</w:t>
      </w:r>
      <w:r w:rsidR="004F0220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545A88" w:rsidRPr="008D001E">
        <w:rPr>
          <w:rFonts w:ascii="Book Antiqua" w:eastAsia="宋体" w:hAnsi="Book Antiqua" w:cs="Times New Roman"/>
          <w:sz w:val="24"/>
          <w:szCs w:val="24"/>
        </w:rPr>
        <w:t xml:space="preserve">a favorable option for </w:t>
      </w:r>
      <w:r w:rsidR="00E91019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="000545BE" w:rsidRPr="008D001E">
        <w:rPr>
          <w:rFonts w:ascii="Book Antiqua" w:eastAsia="宋体" w:hAnsi="Book Antiqua" w:cs="Times New Roman"/>
          <w:sz w:val="24"/>
          <w:szCs w:val="24"/>
        </w:rPr>
        <w:t>management of patients</w:t>
      </w:r>
      <w:r w:rsidR="00545A88" w:rsidRPr="008D001E">
        <w:rPr>
          <w:rFonts w:ascii="Book Antiqua" w:eastAsia="宋体" w:hAnsi="Book Antiqua" w:cs="Times New Roman"/>
          <w:sz w:val="24"/>
          <w:szCs w:val="24"/>
        </w:rPr>
        <w:t xml:space="preserve"> with HD </w:t>
      </w:r>
      <w:r w:rsidR="00E91019">
        <w:rPr>
          <w:rFonts w:ascii="Book Antiqua" w:eastAsia="宋体" w:hAnsi="Book Antiqua" w:cs="Times New Roman"/>
          <w:sz w:val="24"/>
          <w:szCs w:val="24"/>
        </w:rPr>
        <w:t xml:space="preserve">due to </w:t>
      </w:r>
      <w:r w:rsidR="00545A88" w:rsidRPr="008D001E">
        <w:rPr>
          <w:rFonts w:ascii="Book Antiqua" w:eastAsia="宋体" w:hAnsi="Book Antiqua" w:cs="Times New Roman"/>
          <w:sz w:val="24"/>
          <w:szCs w:val="24"/>
        </w:rPr>
        <w:t xml:space="preserve">its superior cosmetic results. However, enterostomy is required in some HD </w:t>
      </w:r>
      <w:r w:rsidR="00231012" w:rsidRPr="008D001E">
        <w:rPr>
          <w:rFonts w:ascii="Book Antiqua" w:eastAsia="宋体" w:hAnsi="Book Antiqua" w:cs="Times New Roman"/>
          <w:sz w:val="24"/>
          <w:szCs w:val="24"/>
        </w:rPr>
        <w:t xml:space="preserve">cases </w:t>
      </w:r>
      <w:r w:rsidR="000545BE" w:rsidRPr="008D001E">
        <w:rPr>
          <w:rFonts w:ascii="Book Antiqua" w:eastAsia="宋体" w:hAnsi="Book Antiqua" w:cs="Times New Roman"/>
          <w:sz w:val="24"/>
          <w:szCs w:val="24"/>
        </w:rPr>
        <w:t>for</w:t>
      </w:r>
      <w:r w:rsidR="00545A88" w:rsidRPr="008D001E">
        <w:rPr>
          <w:rFonts w:ascii="Book Antiqua" w:eastAsia="宋体" w:hAnsi="Book Antiqua" w:cs="Times New Roman"/>
          <w:sz w:val="24"/>
          <w:szCs w:val="24"/>
        </w:rPr>
        <w:t xml:space="preserve"> enterocolitis and dilated colon.</w:t>
      </w:r>
      <w:r w:rsidR="00545A88" w:rsidRPr="008D001E">
        <w:rPr>
          <w:rFonts w:ascii="Book Antiqua" w:eastAsia="宋体" w:hAnsi="Book Antiqua" w:cs="Times New Roman"/>
          <w:color w:val="FF0000"/>
          <w:sz w:val="24"/>
          <w:szCs w:val="24"/>
        </w:rPr>
        <w:t xml:space="preserve"> </w:t>
      </w:r>
      <w:r w:rsidR="00545A88" w:rsidRPr="008D001E">
        <w:rPr>
          <w:rFonts w:ascii="Book Antiqua" w:eastAsia="宋体" w:hAnsi="Book Antiqua" w:cs="Times New Roman"/>
          <w:sz w:val="24"/>
          <w:szCs w:val="24"/>
        </w:rPr>
        <w:t xml:space="preserve">Our transumbilical enterostomy (TUE) and two-stage </w:t>
      </w:r>
      <w:r w:rsidR="00623200" w:rsidRPr="008D001E">
        <w:rPr>
          <w:rFonts w:ascii="Book Antiqua" w:eastAsia="宋体" w:hAnsi="Book Antiqua" w:cs="Times New Roman"/>
          <w:sz w:val="24"/>
          <w:szCs w:val="24"/>
        </w:rPr>
        <w:t>laparoscopy-assisted</w:t>
      </w:r>
      <w:r w:rsidR="00545A88" w:rsidRPr="008D001E">
        <w:rPr>
          <w:rFonts w:ascii="Book Antiqua" w:eastAsia="宋体" w:hAnsi="Book Antiqua" w:cs="Times New Roman"/>
          <w:sz w:val="24"/>
          <w:szCs w:val="24"/>
        </w:rPr>
        <w:t xml:space="preserve"> anorectoplasty were effective and achieved a similar cosmetic effect </w:t>
      </w:r>
      <w:r w:rsidR="00E91019">
        <w:rPr>
          <w:rFonts w:ascii="Book Antiqua" w:eastAsia="宋体" w:hAnsi="Book Antiqua" w:cs="Times New Roman"/>
          <w:sz w:val="24"/>
          <w:szCs w:val="24"/>
        </w:rPr>
        <w:t>to</w:t>
      </w:r>
      <w:r w:rsidR="00545A88" w:rsidRPr="008D001E">
        <w:rPr>
          <w:rFonts w:ascii="Book Antiqua" w:eastAsia="宋体" w:hAnsi="Book Antiqua" w:cs="Times New Roman"/>
          <w:sz w:val="24"/>
          <w:szCs w:val="24"/>
        </w:rPr>
        <w:t xml:space="preserve"> one-stage laparoscopy on </w:t>
      </w:r>
      <w:r w:rsidR="00E91019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="00545A88" w:rsidRPr="008D001E">
        <w:rPr>
          <w:rFonts w:ascii="Book Antiqua" w:eastAsia="宋体" w:hAnsi="Book Antiqua" w:cs="Times New Roman"/>
          <w:sz w:val="24"/>
          <w:szCs w:val="24"/>
        </w:rPr>
        <w:t xml:space="preserve">abdominal wall in </w:t>
      </w:r>
      <w:r w:rsidR="000900B7">
        <w:rPr>
          <w:rFonts w:ascii="Book Antiqua" w:eastAsia="宋体" w:hAnsi="Book Antiqua" w:cs="Times New Roman"/>
          <w:sz w:val="24"/>
          <w:szCs w:val="24"/>
        </w:rPr>
        <w:t xml:space="preserve">patients with </w:t>
      </w:r>
      <w:r w:rsidR="00545A88" w:rsidRPr="008D001E">
        <w:rPr>
          <w:rFonts w:ascii="Book Antiqua" w:eastAsia="宋体" w:hAnsi="Book Antiqua" w:cs="Times New Roman"/>
          <w:sz w:val="24"/>
          <w:szCs w:val="24"/>
        </w:rPr>
        <w:t>anorectal malformation, but the effect in patients with HD</w:t>
      </w:r>
      <w:r w:rsidR="000900B7" w:rsidRPr="000900B7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0900B7">
        <w:rPr>
          <w:rFonts w:ascii="Book Antiqua" w:eastAsia="宋体" w:hAnsi="Book Antiqua" w:cs="Times New Roman"/>
          <w:sz w:val="24"/>
          <w:szCs w:val="24"/>
        </w:rPr>
        <w:t>is</w:t>
      </w:r>
      <w:r w:rsidR="000900B7" w:rsidRPr="008D001E">
        <w:rPr>
          <w:rFonts w:ascii="Book Antiqua" w:eastAsia="宋体" w:hAnsi="Book Antiqua" w:cs="Times New Roman"/>
          <w:sz w:val="24"/>
          <w:szCs w:val="24"/>
        </w:rPr>
        <w:t xml:space="preserve"> unclear</w:t>
      </w:r>
      <w:r w:rsidR="00545A88" w:rsidRPr="008D001E">
        <w:rPr>
          <w:rFonts w:ascii="Book Antiqua" w:eastAsia="宋体" w:hAnsi="Book Antiqua" w:cs="Times New Roman"/>
          <w:sz w:val="24"/>
          <w:szCs w:val="24"/>
        </w:rPr>
        <w:t>.</w:t>
      </w:r>
    </w:p>
    <w:bookmarkEnd w:id="17"/>
    <w:p w14:paraId="44FCC0F5" w14:textId="77777777" w:rsidR="00545A88" w:rsidRPr="008D001E" w:rsidRDefault="00545A88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</w:p>
    <w:p w14:paraId="77577359" w14:textId="65DC06C6" w:rsidR="003A1881" w:rsidRPr="008D001E" w:rsidRDefault="003A1881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AIM</w:t>
      </w:r>
    </w:p>
    <w:p w14:paraId="7871F3C1" w14:textId="5427A35D" w:rsidR="00845C8C" w:rsidRPr="008D001E" w:rsidRDefault="00CA73FA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bookmarkStart w:id="18" w:name="_Hlk23962144"/>
      <w:r w:rsidRPr="008D001E">
        <w:rPr>
          <w:rFonts w:ascii="Book Antiqua" w:eastAsia="宋体" w:hAnsi="Book Antiqua" w:cs="Times New Roman"/>
          <w:sz w:val="24"/>
          <w:szCs w:val="24"/>
        </w:rPr>
        <w:t xml:space="preserve">To evaluate the safety, efficacy and cosmetic results of TUE in two-stage laparoscopy-assisted pull-through for </w:t>
      </w:r>
      <w:r w:rsidR="001606CB" w:rsidRPr="001606CB">
        <w:rPr>
          <w:rFonts w:ascii="Book Antiqua" w:eastAsia="宋体" w:hAnsi="Book Antiqua" w:cs="Times New Roman"/>
          <w:sz w:val="24"/>
          <w:szCs w:val="24"/>
        </w:rPr>
        <w:t>HD</w:t>
      </w:r>
      <w:r w:rsidRPr="008D001E">
        <w:rPr>
          <w:rFonts w:ascii="Book Antiqua" w:eastAsia="宋体" w:hAnsi="Book Antiqua" w:cs="Times New Roman"/>
          <w:sz w:val="24"/>
          <w:szCs w:val="24"/>
        </w:rPr>
        <w:t>.</w:t>
      </w:r>
      <w:bookmarkEnd w:id="18"/>
    </w:p>
    <w:p w14:paraId="46A13ABC" w14:textId="77777777" w:rsidR="00845C8C" w:rsidRPr="008D001E" w:rsidRDefault="00845C8C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4D882BAD" w14:textId="016A78F2" w:rsidR="003A1881" w:rsidRPr="008D001E" w:rsidRDefault="003A1881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METHODS</w:t>
      </w:r>
    </w:p>
    <w:p w14:paraId="32570F72" w14:textId="32D3AC4E" w:rsidR="00845C8C" w:rsidRPr="008D001E" w:rsidRDefault="00845C8C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 xml:space="preserve">From </w:t>
      </w:r>
      <w:r w:rsidR="00515CB6" w:rsidRPr="008D001E">
        <w:rPr>
          <w:rFonts w:ascii="Book Antiqua" w:eastAsia="宋体" w:hAnsi="Book Antiqua" w:cs="Times New Roman"/>
          <w:sz w:val="24"/>
          <w:szCs w:val="24"/>
        </w:rPr>
        <w:t>June 201</w:t>
      </w:r>
      <w:r w:rsidR="00C97656" w:rsidRPr="008D001E">
        <w:rPr>
          <w:rFonts w:ascii="Book Antiqua" w:eastAsia="宋体" w:hAnsi="Book Antiqua" w:cs="Times New Roman"/>
          <w:sz w:val="24"/>
          <w:szCs w:val="24"/>
        </w:rPr>
        <w:t>3</w:t>
      </w:r>
      <w:r w:rsidR="00515CB6" w:rsidRPr="008D001E">
        <w:rPr>
          <w:rFonts w:ascii="Book Antiqua" w:eastAsia="宋体" w:hAnsi="Book Antiqua" w:cs="Times New Roman"/>
          <w:sz w:val="24"/>
          <w:szCs w:val="24"/>
        </w:rPr>
        <w:t xml:space="preserve"> to June 201</w:t>
      </w:r>
      <w:r w:rsidR="00C97656" w:rsidRPr="008D001E">
        <w:rPr>
          <w:rFonts w:ascii="Book Antiqua" w:eastAsia="宋体" w:hAnsi="Book Antiqua" w:cs="Times New Roman"/>
          <w:sz w:val="24"/>
          <w:szCs w:val="24"/>
        </w:rPr>
        <w:t>8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, 53 patients (40 boys, 13 girls; mean age at enterostomy: 5.5 ± 2.2 </w:t>
      </w:r>
      <w:r w:rsidR="00CC1C14">
        <w:rPr>
          <w:rFonts w:ascii="Book Antiqua" w:eastAsia="宋体" w:hAnsi="Book Antiqua" w:cs="Times New Roman"/>
          <w:sz w:val="24"/>
          <w:szCs w:val="24"/>
        </w:rPr>
        <w:t>mo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) who underwent enterostomy and two-stage </w:t>
      </w:r>
      <w:r w:rsidR="00623200" w:rsidRPr="008D001E">
        <w:rPr>
          <w:rFonts w:ascii="Book Antiqua" w:eastAsia="宋体" w:hAnsi="Book Antiqua" w:cs="Times New Roman"/>
          <w:sz w:val="24"/>
          <w:szCs w:val="24"/>
        </w:rPr>
        <w:t>laparoscopy-assiste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pull-through for HD </w:t>
      </w:r>
      <w:bookmarkStart w:id="19" w:name="_Hlk19603029"/>
      <w:r w:rsidR="00710596" w:rsidRPr="008D001E">
        <w:rPr>
          <w:rFonts w:ascii="Book Antiqua" w:eastAsia="宋体" w:hAnsi="Book Antiqua" w:cs="Times New Roman"/>
          <w:sz w:val="24"/>
          <w:szCs w:val="24"/>
        </w:rPr>
        <w:t>with stoma closure</w:t>
      </w:r>
      <w:bookmarkEnd w:id="19"/>
      <w:r w:rsidR="00710596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were reviewed at our institution. Two </w:t>
      </w:r>
      <w:r w:rsidR="00E91019" w:rsidRPr="008D001E">
        <w:rPr>
          <w:rFonts w:ascii="Book Antiqua" w:eastAsia="宋体" w:hAnsi="Book Antiqua" w:cs="Times New Roman"/>
          <w:sz w:val="24"/>
          <w:szCs w:val="24"/>
        </w:rPr>
        <w:t xml:space="preserve">enterostomy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approaches were used: TUE in 24 patients, and </w:t>
      </w:r>
      <w:r w:rsidR="00CA73FA" w:rsidRPr="008D001E">
        <w:rPr>
          <w:rFonts w:ascii="Book Antiqua" w:eastAsia="宋体" w:hAnsi="Book Antiqua" w:cs="Times New Roman"/>
          <w:sz w:val="24"/>
          <w:szCs w:val="24"/>
        </w:rPr>
        <w:t>conventional abdominal enterostomy (CAE)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in 29 patients. </w:t>
      </w:r>
      <w:r w:rsidR="00E91019">
        <w:rPr>
          <w:rFonts w:ascii="Book Antiqua" w:eastAsia="宋体" w:hAnsi="Book Antiqua" w:cs="Times New Roman"/>
          <w:sz w:val="24"/>
          <w:szCs w:val="24"/>
        </w:rPr>
        <w:t>Eleve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patients with rectosigmoid HD had severe preoperative enterocolitis or a dilated colon. 26 patients had long-segment HD, and 16 patients had total colonic </w:t>
      </w:r>
      <w:r w:rsidR="00F1493D" w:rsidRPr="008D001E">
        <w:rPr>
          <w:rFonts w:ascii="Book Antiqua" w:eastAsia="宋体" w:hAnsi="Book Antiqua" w:cs="Times New Roman"/>
          <w:sz w:val="24"/>
          <w:szCs w:val="24"/>
        </w:rPr>
        <w:t>aganglionosis (TCA)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. The patients with left-sided HD underwent </w:t>
      </w:r>
      <w:r w:rsidR="00E91019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wo-stage laparoscopic Soave procedure, </w:t>
      </w:r>
      <w:r w:rsidR="00E91019">
        <w:rPr>
          <w:rFonts w:ascii="Book Antiqua" w:eastAsia="宋体" w:hAnsi="Book Antiqua" w:cs="Times New Roman"/>
          <w:sz w:val="24"/>
          <w:szCs w:val="24"/>
        </w:rPr>
        <w:t>an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the patients with right-sided HD</w:t>
      </w:r>
      <w:r w:rsidR="00F1493D" w:rsidRPr="008D001E">
        <w:rPr>
          <w:rFonts w:ascii="Book Antiqua" w:eastAsia="宋体" w:hAnsi="Book Antiqua" w:cs="Times New Roman"/>
          <w:sz w:val="24"/>
          <w:szCs w:val="24"/>
        </w:rPr>
        <w:t xml:space="preserve"> and TCA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underwent </w:t>
      </w:r>
      <w:r w:rsidR="00E91019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laparoscopic Duhamel procedure. Demographics, </w:t>
      </w:r>
      <w:r w:rsidR="00E91019" w:rsidRPr="008D001E">
        <w:rPr>
          <w:rFonts w:ascii="Book Antiqua" w:eastAsia="宋体" w:hAnsi="Book Antiqua" w:cs="Times New Roman"/>
          <w:sz w:val="24"/>
          <w:szCs w:val="24"/>
        </w:rPr>
        <w:t xml:space="preserve">enterostomy </w:t>
      </w:r>
      <w:r w:rsidRPr="008D001E">
        <w:rPr>
          <w:rFonts w:ascii="Book Antiqua" w:eastAsia="宋体" w:hAnsi="Book Antiqua" w:cs="Times New Roman"/>
          <w:sz w:val="24"/>
          <w:szCs w:val="24"/>
        </w:rPr>
        <w:t>operative time, complications and cosmetic results were respectively evaluated.</w:t>
      </w:r>
    </w:p>
    <w:p w14:paraId="50F85763" w14:textId="77777777" w:rsidR="00845C8C" w:rsidRPr="008D001E" w:rsidRDefault="00845C8C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5E7E10C9" w14:textId="77777777" w:rsidR="003A1881" w:rsidRPr="008D001E" w:rsidRDefault="003A1881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lastRenderedPageBreak/>
        <w:t>RESULTS</w:t>
      </w:r>
    </w:p>
    <w:p w14:paraId="623D5C09" w14:textId="2FAD66FF" w:rsidR="00845C8C" w:rsidRPr="008D001E" w:rsidRDefault="00845C8C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>There w</w:t>
      </w:r>
      <w:r w:rsidR="000900B7">
        <w:rPr>
          <w:rFonts w:ascii="Book Antiqua" w:eastAsia="宋体" w:hAnsi="Book Antiqua" w:cs="Times New Roman"/>
          <w:sz w:val="24"/>
          <w:szCs w:val="24"/>
        </w:rPr>
        <w:t>er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no difference</w:t>
      </w:r>
      <w:r w:rsidR="000900B7">
        <w:rPr>
          <w:rFonts w:ascii="Book Antiqua" w:eastAsia="宋体" w:hAnsi="Book Antiqua" w:cs="Times New Roman"/>
          <w:sz w:val="24"/>
          <w:szCs w:val="24"/>
        </w:rPr>
        <w:t>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between </w:t>
      </w:r>
      <w:r w:rsidR="00E91019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>groups with respect to gender, age at enterostomy, weight and clinical type (</w:t>
      </w:r>
      <w:r w:rsidRPr="008D001E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="00B76E80" w:rsidRPr="008D001E">
        <w:rPr>
          <w:rFonts w:ascii="Book Antiqua" w:eastAsia="宋体" w:hAnsi="Book Antiqua" w:cs="Times New Roman"/>
          <w:i/>
          <w:iCs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>&gt;</w:t>
      </w:r>
      <w:r w:rsidR="00B76E80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0.05). No conversion to open technique was </w:t>
      </w:r>
      <w:r w:rsidR="00E91019">
        <w:rPr>
          <w:rFonts w:ascii="Book Antiqua" w:eastAsia="宋体" w:hAnsi="Book Antiqua" w:cs="Times New Roman"/>
          <w:sz w:val="24"/>
          <w:szCs w:val="24"/>
        </w:rPr>
        <w:t>require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. </w:t>
      </w:r>
      <w:r w:rsidR="00E91019">
        <w:rPr>
          <w:rFonts w:ascii="Book Antiqua" w:eastAsia="宋体" w:hAnsi="Book Antiqua" w:cs="Times New Roman"/>
          <w:sz w:val="24"/>
          <w:szCs w:val="24"/>
        </w:rPr>
        <w:t>Two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patients experienced episode</w:t>
      </w:r>
      <w:r w:rsidR="00DB02EB">
        <w:rPr>
          <w:rFonts w:ascii="Book Antiqua" w:eastAsia="宋体" w:hAnsi="Book Antiqua" w:cs="Times New Roman"/>
          <w:sz w:val="24"/>
          <w:szCs w:val="24"/>
        </w:rPr>
        <w:t>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of stomal mucosal prolapse in 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UE group and 1 patient in 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CAE group (8.33% </w:t>
      </w:r>
      <w:r w:rsidR="00CC1C14" w:rsidRPr="00CC1C14">
        <w:rPr>
          <w:rFonts w:ascii="Book Antiqua" w:eastAsia="宋体" w:hAnsi="Book Antiqua" w:cs="Times New Roman"/>
          <w:i/>
          <w:sz w:val="24"/>
          <w:szCs w:val="24"/>
        </w:rPr>
        <w:t>v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3.45%, </w:t>
      </w:r>
      <w:r w:rsidRPr="008D001E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="00B76E80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>&gt;</w:t>
      </w:r>
      <w:r w:rsidR="00B76E80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0.05). No parastomal hernia was observed in 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either of 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wo groups. Wound infection at the stoma was seen in 1 case </w:t>
      </w:r>
      <w:r w:rsidR="00DB02EB">
        <w:rPr>
          <w:rFonts w:ascii="Book Antiqua" w:eastAsia="宋体" w:hAnsi="Book Antiqua" w:cs="Times New Roman"/>
          <w:sz w:val="24"/>
          <w:szCs w:val="24"/>
        </w:rPr>
        <w:t>in th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TUE group, and 2 cases </w:t>
      </w:r>
      <w:r w:rsidR="00DB02EB">
        <w:rPr>
          <w:rFonts w:ascii="Book Antiqua" w:eastAsia="宋体" w:hAnsi="Book Antiqua" w:cs="Times New Roman"/>
          <w:sz w:val="24"/>
          <w:szCs w:val="24"/>
        </w:rPr>
        <w:t>in th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CAE group (4.17% </w:t>
      </w:r>
      <w:r w:rsidR="00CC1C14" w:rsidRPr="00CC1C14">
        <w:rPr>
          <w:rFonts w:ascii="Book Antiqua" w:eastAsia="宋体" w:hAnsi="Book Antiqua" w:cs="Times New Roman"/>
          <w:i/>
          <w:sz w:val="24"/>
          <w:szCs w:val="24"/>
        </w:rPr>
        <w:t>v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6.90%, </w:t>
      </w:r>
      <w:r w:rsidRPr="008D001E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="003C09E3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>&gt;</w:t>
      </w:r>
      <w:r w:rsidR="003C09E3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0.05). No obstruction was </w:t>
      </w:r>
      <w:r w:rsidR="000900B7">
        <w:rPr>
          <w:rFonts w:ascii="Book Antiqua" w:eastAsia="宋体" w:hAnsi="Book Antiqua" w:cs="Times New Roman"/>
          <w:sz w:val="24"/>
          <w:szCs w:val="24"/>
        </w:rPr>
        <w:t>note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in any of the patients in 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>TUE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 group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, whereas </w:t>
      </w:r>
      <w:r w:rsidR="00DB02EB">
        <w:rPr>
          <w:rFonts w:ascii="Book Antiqua" w:eastAsia="宋体" w:hAnsi="Book Antiqua" w:cs="Times New Roman"/>
          <w:sz w:val="24"/>
          <w:szCs w:val="24"/>
        </w:rPr>
        <w:t>obstructio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w</w:t>
      </w:r>
      <w:r w:rsidR="001C2163" w:rsidRPr="008D001E">
        <w:rPr>
          <w:rFonts w:ascii="Book Antiqua" w:eastAsia="宋体" w:hAnsi="Book Antiqua" w:cs="Times New Roman"/>
          <w:sz w:val="24"/>
          <w:szCs w:val="24"/>
        </w:rPr>
        <w:t>a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found in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1 patient in 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>CAE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 group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. Enterocolitis was </w:t>
      </w:r>
      <w:r w:rsidR="00DB02EB">
        <w:rPr>
          <w:rFonts w:ascii="Book Antiqua" w:eastAsia="宋体" w:hAnsi="Book Antiqua" w:cs="Times New Roman"/>
          <w:sz w:val="24"/>
          <w:szCs w:val="24"/>
        </w:rPr>
        <w:t>observe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in 3 and 5 patients</w:t>
      </w:r>
      <w:r w:rsidR="000900B7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DB02EB">
        <w:rPr>
          <w:rFonts w:ascii="Book Antiqua" w:eastAsia="宋体" w:hAnsi="Book Antiqua" w:cs="Times New Roman"/>
          <w:sz w:val="24"/>
          <w:szCs w:val="24"/>
        </w:rPr>
        <w:t>i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the TUE and CAE group</w:t>
      </w:r>
      <w:r w:rsidR="000900B7" w:rsidRPr="008D001E">
        <w:rPr>
          <w:rFonts w:ascii="Book Antiqua" w:eastAsia="宋体" w:hAnsi="Book Antiqua" w:cs="Times New Roman"/>
          <w:sz w:val="24"/>
          <w:szCs w:val="24"/>
        </w:rPr>
        <w:t>, respectively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(12.50% </w:t>
      </w:r>
      <w:r w:rsidR="00CC1C14" w:rsidRPr="00CC1C14">
        <w:rPr>
          <w:rFonts w:ascii="Book Antiqua" w:eastAsia="宋体" w:hAnsi="Book Antiqua" w:cs="Times New Roman"/>
          <w:i/>
          <w:sz w:val="24"/>
          <w:szCs w:val="24"/>
        </w:rPr>
        <w:t>v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17.24%, </w:t>
      </w:r>
      <w:r w:rsidR="003C09E3" w:rsidRPr="008D001E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="003C09E3" w:rsidRPr="008D001E">
        <w:rPr>
          <w:rFonts w:ascii="Book Antiqua" w:eastAsia="宋体" w:hAnsi="Book Antiqua" w:cs="Times New Roman"/>
          <w:sz w:val="24"/>
          <w:szCs w:val="24"/>
        </w:rPr>
        <w:t xml:space="preserve"> &gt; 0.05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). There was no significant difference between 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UE group and CAE group in 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terms of the </w:t>
      </w:r>
      <w:r w:rsidRPr="008D001E">
        <w:rPr>
          <w:rFonts w:ascii="Book Antiqua" w:eastAsia="宋体" w:hAnsi="Book Antiqua" w:cs="Times New Roman"/>
          <w:sz w:val="24"/>
          <w:szCs w:val="24"/>
        </w:rPr>
        <w:t>incidence of soiling and constipation (</w:t>
      </w:r>
      <w:r w:rsidR="003C09E3" w:rsidRPr="008D001E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="003C09E3" w:rsidRPr="008D001E">
        <w:rPr>
          <w:rFonts w:ascii="Book Antiqua" w:eastAsia="宋体" w:hAnsi="Book Antiqua" w:cs="Times New Roman"/>
          <w:sz w:val="24"/>
          <w:szCs w:val="24"/>
        </w:rPr>
        <w:t xml:space="preserve"> &gt; 0.05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). The cosmetic result </w:t>
      </w:r>
      <w:r w:rsidR="000900B7">
        <w:rPr>
          <w:rFonts w:ascii="Book Antiqua" w:eastAsia="宋体" w:hAnsi="Book Antiqua" w:cs="Times New Roman"/>
          <w:sz w:val="24"/>
          <w:szCs w:val="24"/>
        </w:rPr>
        <w:t>using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="009B7835" w:rsidRPr="008D001E">
        <w:rPr>
          <w:rFonts w:ascii="Book Antiqua" w:eastAsia="宋体" w:hAnsi="Book Antiqua" w:cs="Times New Roman"/>
          <w:sz w:val="24"/>
          <w:szCs w:val="24"/>
        </w:rPr>
        <w:t xml:space="preserve">scar score in 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UE 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group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was better than 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that in 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CAE 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group </w:t>
      </w:r>
      <w:r w:rsidRPr="008D001E">
        <w:rPr>
          <w:rFonts w:ascii="Book Antiqua" w:eastAsia="宋体" w:hAnsi="Book Antiqua" w:cs="Times New Roman"/>
          <w:sz w:val="24"/>
          <w:szCs w:val="24"/>
        </w:rPr>
        <w:t>(</w:t>
      </w:r>
      <w:r w:rsidR="004E5C16" w:rsidRPr="008D001E">
        <w:rPr>
          <w:rFonts w:ascii="Book Antiqua" w:eastAsia="宋体" w:hAnsi="Book Antiqua" w:cs="Times New Roman"/>
          <w:sz w:val="24"/>
          <w:szCs w:val="24"/>
        </w:rPr>
        <w:t>6</w:t>
      </w:r>
      <w:r w:rsidR="002F6B43" w:rsidRPr="008D001E">
        <w:rPr>
          <w:rFonts w:ascii="Book Antiqua" w:eastAsia="宋体" w:hAnsi="Book Antiqua" w:cs="Times New Roman"/>
          <w:sz w:val="24"/>
          <w:szCs w:val="24"/>
        </w:rPr>
        <w:t>.83 ± 0.96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CC1C14" w:rsidRPr="00CC1C14">
        <w:rPr>
          <w:rFonts w:ascii="Book Antiqua" w:eastAsia="宋体" w:hAnsi="Book Antiqua" w:cs="Times New Roman"/>
          <w:i/>
          <w:sz w:val="24"/>
          <w:szCs w:val="24"/>
        </w:rPr>
        <w:t>v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020DE7" w:rsidRPr="008D001E">
        <w:rPr>
          <w:rFonts w:ascii="Book Antiqua" w:eastAsia="宋体" w:hAnsi="Book Antiqua" w:cs="Times New Roman"/>
          <w:sz w:val="24"/>
          <w:szCs w:val="24"/>
        </w:rPr>
        <w:t>13.32 ± 1.57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, </w:t>
      </w:r>
      <w:r w:rsidR="003C09E3" w:rsidRPr="008D001E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="003C09E3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C34493" w:rsidRPr="008D001E">
        <w:rPr>
          <w:rFonts w:ascii="Book Antiqua" w:eastAsia="宋体" w:hAnsi="Book Antiqua" w:cs="Times New Roman"/>
          <w:sz w:val="24"/>
          <w:szCs w:val="24"/>
        </w:rPr>
        <w:t>&lt;</w:t>
      </w:r>
      <w:r w:rsidR="003C09E3" w:rsidRPr="008D001E">
        <w:rPr>
          <w:rFonts w:ascii="Book Antiqua" w:eastAsia="宋体" w:hAnsi="Book Antiqua" w:cs="Times New Roman"/>
          <w:sz w:val="24"/>
          <w:szCs w:val="24"/>
        </w:rPr>
        <w:t xml:space="preserve"> 0.05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). </w:t>
      </w:r>
    </w:p>
    <w:p w14:paraId="6700B4C3" w14:textId="77777777" w:rsidR="00845C8C" w:rsidRPr="008D001E" w:rsidRDefault="00845C8C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02914CAF" w14:textId="77777777" w:rsidR="003A1881" w:rsidRPr="008D001E" w:rsidRDefault="003A1881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CONCLUSION</w:t>
      </w:r>
    </w:p>
    <w:p w14:paraId="6A2AB042" w14:textId="2A5502AE" w:rsidR="00845C8C" w:rsidRPr="008D001E" w:rsidRDefault="001606CB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1606CB">
        <w:rPr>
          <w:rFonts w:ascii="Book Antiqua" w:eastAsia="宋体" w:hAnsi="Book Antiqua" w:cs="Times New Roman"/>
          <w:sz w:val="24"/>
          <w:szCs w:val="24"/>
        </w:rPr>
        <w:t>TUE</w:t>
      </w:r>
      <w:r w:rsidR="00845C8C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C3636A" w:rsidRPr="008D001E">
        <w:rPr>
          <w:rFonts w:ascii="Book Antiqua" w:eastAsia="宋体" w:hAnsi="Book Antiqua" w:cs="Times New Roman"/>
          <w:sz w:val="24"/>
          <w:szCs w:val="24"/>
        </w:rPr>
        <w:t xml:space="preserve">is </w:t>
      </w:r>
      <w:r w:rsidR="00AB61F7" w:rsidRPr="008D001E">
        <w:rPr>
          <w:rFonts w:ascii="Book Antiqua" w:eastAsia="宋体" w:hAnsi="Book Antiqua" w:cs="Times New Roman"/>
          <w:sz w:val="24"/>
          <w:szCs w:val="24"/>
        </w:rPr>
        <w:t>a safe and feasible method for</w:t>
      </w:r>
      <w:r w:rsidR="001345AC" w:rsidRPr="008D001E">
        <w:rPr>
          <w:rFonts w:ascii="Book Antiqua" w:hAnsi="Book Antiqua"/>
          <w:sz w:val="24"/>
          <w:szCs w:val="24"/>
        </w:rPr>
        <w:t xml:space="preserve"> </w:t>
      </w:r>
      <w:r w:rsidR="00DB02EB">
        <w:rPr>
          <w:rFonts w:ascii="Book Antiqua" w:hAnsi="Book Antiqua"/>
          <w:sz w:val="24"/>
          <w:szCs w:val="24"/>
        </w:rPr>
        <w:t xml:space="preserve">the </w:t>
      </w:r>
      <w:r w:rsidR="001345AC" w:rsidRPr="008D001E">
        <w:rPr>
          <w:rFonts w:ascii="Book Antiqua" w:eastAsia="宋体" w:hAnsi="Book Antiqua" w:cs="Times New Roman"/>
          <w:sz w:val="24"/>
          <w:szCs w:val="24"/>
        </w:rPr>
        <w:t>treatment of</w:t>
      </w:r>
      <w:r w:rsidR="00AB61F7" w:rsidRPr="008D001E">
        <w:rPr>
          <w:rFonts w:ascii="Book Antiqua" w:eastAsia="宋体" w:hAnsi="Book Antiqua" w:cs="Times New Roman"/>
          <w:sz w:val="24"/>
          <w:szCs w:val="24"/>
        </w:rPr>
        <w:t xml:space="preserve"> HD</w:t>
      </w:r>
      <w:r w:rsidR="00845C8C" w:rsidRPr="008D001E">
        <w:rPr>
          <w:rFonts w:ascii="Book Antiqua" w:eastAsia="宋体" w:hAnsi="Book Antiqua" w:cs="Times New Roman"/>
          <w:sz w:val="24"/>
          <w:szCs w:val="24"/>
        </w:rPr>
        <w:t xml:space="preserve">, </w:t>
      </w:r>
      <w:r w:rsidR="00117512" w:rsidRPr="008D001E">
        <w:rPr>
          <w:rFonts w:ascii="Book Antiqua" w:eastAsia="宋体" w:hAnsi="Book Antiqua" w:cs="Times New Roman"/>
          <w:sz w:val="24"/>
          <w:szCs w:val="24"/>
        </w:rPr>
        <w:t xml:space="preserve">and the staged enterostomy and two-stage laparoscopy-assisted pull-through </w:t>
      </w:r>
      <w:bookmarkStart w:id="20" w:name="_Hlk24205488"/>
      <w:r w:rsidR="00117512" w:rsidRPr="008D001E">
        <w:rPr>
          <w:rFonts w:ascii="Book Antiqua" w:eastAsia="宋体" w:hAnsi="Book Antiqua" w:cs="Times New Roman"/>
          <w:sz w:val="24"/>
          <w:szCs w:val="24"/>
        </w:rPr>
        <w:t xml:space="preserve">achieved </w:t>
      </w:r>
      <w:r w:rsidR="004C07A3" w:rsidRPr="008D001E">
        <w:rPr>
          <w:rFonts w:ascii="Book Antiqua" w:eastAsia="宋体" w:hAnsi="Book Antiqua" w:cs="Times New Roman"/>
          <w:sz w:val="24"/>
          <w:szCs w:val="24"/>
        </w:rPr>
        <w:t xml:space="preserve">a </w:t>
      </w:r>
      <w:r w:rsidR="00117512" w:rsidRPr="008D001E">
        <w:rPr>
          <w:rFonts w:ascii="Book Antiqua" w:eastAsia="宋体" w:hAnsi="Book Antiqua" w:cs="Times New Roman"/>
          <w:sz w:val="24"/>
          <w:szCs w:val="24"/>
        </w:rPr>
        <w:t xml:space="preserve">similar cosmetic effect </w:t>
      </w:r>
      <w:r w:rsidR="00DB02EB">
        <w:rPr>
          <w:rFonts w:ascii="Book Antiqua" w:eastAsia="宋体" w:hAnsi="Book Antiqua" w:cs="Times New Roman"/>
          <w:sz w:val="24"/>
          <w:szCs w:val="24"/>
        </w:rPr>
        <w:t>to the</w:t>
      </w:r>
      <w:r w:rsidR="00117512" w:rsidRPr="008D001E">
        <w:rPr>
          <w:rFonts w:ascii="Book Antiqua" w:eastAsia="宋体" w:hAnsi="Book Antiqua" w:cs="Times New Roman"/>
          <w:sz w:val="24"/>
          <w:szCs w:val="24"/>
        </w:rPr>
        <w:t xml:space="preserve"> one-stage laparoscop</w:t>
      </w:r>
      <w:bookmarkEnd w:id="20"/>
      <w:r w:rsidR="009B6F3B" w:rsidRPr="008D001E">
        <w:rPr>
          <w:rFonts w:ascii="Book Antiqua" w:eastAsia="宋体" w:hAnsi="Book Antiqua" w:cs="Times New Roman"/>
          <w:sz w:val="24"/>
          <w:szCs w:val="24"/>
        </w:rPr>
        <w:t>ic procedure</w:t>
      </w:r>
      <w:r w:rsidR="001345AC" w:rsidRPr="008D001E">
        <w:rPr>
          <w:rFonts w:ascii="Book Antiqua" w:eastAsia="宋体" w:hAnsi="Book Antiqua" w:cs="Times New Roman"/>
          <w:sz w:val="24"/>
          <w:szCs w:val="24"/>
        </w:rPr>
        <w:t>.</w:t>
      </w:r>
    </w:p>
    <w:p w14:paraId="3802B8F3" w14:textId="77777777" w:rsidR="00117512" w:rsidRPr="008D001E" w:rsidRDefault="00117512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02B8C1C0" w14:textId="3C41BD65" w:rsidR="00845C8C" w:rsidRDefault="003A1881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sz w:val="24"/>
          <w:szCs w:val="24"/>
        </w:rPr>
        <w:t>Key words:</w:t>
      </w:r>
      <w:r w:rsidR="00845C8C" w:rsidRPr="008D001E">
        <w:rPr>
          <w:rFonts w:ascii="Book Antiqua" w:eastAsia="宋体" w:hAnsi="Book Antiqua" w:cs="Times New Roman"/>
          <w:sz w:val="24"/>
          <w:szCs w:val="24"/>
        </w:rPr>
        <w:t xml:space="preserve"> Hirschsprung's disease</w:t>
      </w:r>
      <w:r w:rsidRPr="008D001E">
        <w:rPr>
          <w:rFonts w:ascii="Book Antiqua" w:eastAsia="宋体" w:hAnsi="Book Antiqua" w:cs="Times New Roman"/>
          <w:sz w:val="24"/>
          <w:szCs w:val="24"/>
        </w:rPr>
        <w:t>; T</w:t>
      </w:r>
      <w:r w:rsidR="00845C8C" w:rsidRPr="008D001E">
        <w:rPr>
          <w:rFonts w:ascii="Book Antiqua" w:eastAsia="宋体" w:hAnsi="Book Antiqua" w:cs="Times New Roman"/>
          <w:sz w:val="24"/>
          <w:szCs w:val="24"/>
        </w:rPr>
        <w:t>ransumbilical enterostomy</w:t>
      </w:r>
      <w:r w:rsidRPr="008D001E">
        <w:rPr>
          <w:rFonts w:ascii="Book Antiqua" w:eastAsia="宋体" w:hAnsi="Book Antiqua" w:cs="Times New Roman"/>
          <w:sz w:val="24"/>
          <w:szCs w:val="24"/>
        </w:rPr>
        <w:t>;</w:t>
      </w:r>
      <w:r w:rsidR="00274A7C" w:rsidRPr="008D001E">
        <w:rPr>
          <w:rFonts w:ascii="Book Antiqua" w:eastAsia="宋体" w:hAnsi="Book Antiqua" w:cs="Times New Roman"/>
          <w:sz w:val="24"/>
          <w:szCs w:val="24"/>
        </w:rPr>
        <w:t xml:space="preserve"> C</w:t>
      </w:r>
      <w:r w:rsidR="00760CE6" w:rsidRPr="008D001E">
        <w:rPr>
          <w:rFonts w:ascii="Book Antiqua" w:eastAsia="宋体" w:hAnsi="Book Antiqua" w:cs="Times New Roman"/>
          <w:sz w:val="24"/>
          <w:szCs w:val="24"/>
        </w:rPr>
        <w:t xml:space="preserve">onventional abdominal enterostomy; </w:t>
      </w:r>
      <w:r w:rsidRPr="008D001E">
        <w:rPr>
          <w:rFonts w:ascii="Book Antiqua" w:eastAsia="宋体" w:hAnsi="Book Antiqua" w:cs="Times New Roman"/>
          <w:sz w:val="24"/>
          <w:szCs w:val="24"/>
        </w:rPr>
        <w:t>L</w:t>
      </w:r>
      <w:r w:rsidR="00845C8C" w:rsidRPr="008D001E">
        <w:rPr>
          <w:rFonts w:ascii="Book Antiqua" w:eastAsia="宋体" w:hAnsi="Book Antiqua" w:cs="Times New Roman"/>
          <w:sz w:val="24"/>
          <w:szCs w:val="24"/>
        </w:rPr>
        <w:t>aparoscopy</w:t>
      </w:r>
      <w:r w:rsidRPr="008D001E">
        <w:rPr>
          <w:rFonts w:ascii="Book Antiqua" w:eastAsia="宋体" w:hAnsi="Book Antiqua" w:cs="Times New Roman"/>
          <w:sz w:val="24"/>
          <w:szCs w:val="24"/>
        </w:rPr>
        <w:t>; P</w:t>
      </w:r>
      <w:r w:rsidR="00845C8C" w:rsidRPr="008D001E">
        <w:rPr>
          <w:rFonts w:ascii="Book Antiqua" w:eastAsia="宋体" w:hAnsi="Book Antiqua" w:cs="Times New Roman"/>
          <w:sz w:val="24"/>
          <w:szCs w:val="24"/>
        </w:rPr>
        <w:t>ull through</w:t>
      </w:r>
      <w:r w:rsidRPr="008D001E">
        <w:rPr>
          <w:rFonts w:ascii="Book Antiqua" w:eastAsia="宋体" w:hAnsi="Book Antiqua" w:cs="Times New Roman"/>
          <w:sz w:val="24"/>
          <w:szCs w:val="24"/>
        </w:rPr>
        <w:t>;</w:t>
      </w:r>
      <w:r w:rsidR="00654547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>C</w:t>
      </w:r>
      <w:r w:rsidR="00845C8C" w:rsidRPr="008D001E">
        <w:rPr>
          <w:rFonts w:ascii="Book Antiqua" w:eastAsia="宋体" w:hAnsi="Book Antiqua" w:cs="Times New Roman"/>
          <w:sz w:val="24"/>
          <w:szCs w:val="24"/>
        </w:rPr>
        <w:t>osmetic result</w:t>
      </w:r>
    </w:p>
    <w:p w14:paraId="410BA575" w14:textId="77777777" w:rsidR="008D001E" w:rsidRPr="008D001E" w:rsidRDefault="008D001E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7890F19B" w14:textId="77777777" w:rsidR="008D001E" w:rsidRPr="008D001E" w:rsidRDefault="008D001E" w:rsidP="008D001E">
      <w:pPr>
        <w:widowControl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bookmarkStart w:id="21" w:name="OLE_LINK67"/>
      <w:bookmarkStart w:id="22" w:name="OLE_LINK65"/>
      <w:bookmarkStart w:id="23" w:name="OLE_LINK71"/>
      <w:bookmarkStart w:id="24" w:name="OLE_LINK58"/>
      <w:bookmarkStart w:id="25" w:name="OLE_LINK59"/>
      <w:bookmarkStart w:id="26" w:name="OLE_LINK24"/>
      <w:bookmarkStart w:id="27" w:name="OLE_LINK77"/>
      <w:r w:rsidRPr="008D001E">
        <w:rPr>
          <w:rFonts w:ascii="Book Antiqua" w:eastAsia="宋体" w:hAnsi="Book Antiqua" w:cs="Times New Roman"/>
          <w:b/>
          <w:kern w:val="0"/>
          <w:sz w:val="24"/>
          <w:szCs w:val="24"/>
        </w:rPr>
        <w:t>© The Author(s) 201</w:t>
      </w:r>
      <w:r w:rsidRPr="008D001E">
        <w:rPr>
          <w:rFonts w:ascii="Book Antiqua" w:eastAsia="宋体" w:hAnsi="Book Antiqua" w:cs="Times New Roman" w:hint="eastAsia"/>
          <w:b/>
          <w:kern w:val="0"/>
          <w:sz w:val="24"/>
          <w:szCs w:val="24"/>
        </w:rPr>
        <w:t>9</w:t>
      </w:r>
      <w:r w:rsidRPr="008D001E">
        <w:rPr>
          <w:rFonts w:ascii="Book Antiqua" w:eastAsia="宋体" w:hAnsi="Book Antiqua" w:cs="Times New Roman"/>
          <w:b/>
          <w:kern w:val="0"/>
          <w:sz w:val="24"/>
          <w:szCs w:val="24"/>
        </w:rPr>
        <w:t xml:space="preserve">.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Published by Baishideng Publishing Group Inc. All rights reserved.</w:t>
      </w:r>
      <w:bookmarkEnd w:id="21"/>
      <w:bookmarkEnd w:id="22"/>
      <w:bookmarkEnd w:id="23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</w:p>
    <w:bookmarkEnd w:id="24"/>
    <w:bookmarkEnd w:id="25"/>
    <w:bookmarkEnd w:id="26"/>
    <w:p w14:paraId="6477363E" w14:textId="25E3FE37" w:rsidR="00D86815" w:rsidRPr="008D001E" w:rsidRDefault="00D86815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719E7DEF" w14:textId="04809BAD" w:rsidR="00550FA9" w:rsidRDefault="00B313BF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sz w:val="24"/>
          <w:szCs w:val="24"/>
        </w:rPr>
        <w:t>Core tip: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This </w:t>
      </w:r>
      <w:r w:rsidR="00DB02EB">
        <w:rPr>
          <w:rFonts w:ascii="Book Antiqua" w:eastAsia="宋体" w:hAnsi="Book Antiqua" w:cs="Times New Roman"/>
          <w:sz w:val="24"/>
          <w:szCs w:val="24"/>
        </w:rPr>
        <w:t>study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describes a comparison </w:t>
      </w:r>
      <w:r w:rsidR="00DB02EB">
        <w:rPr>
          <w:rFonts w:ascii="Book Antiqua" w:eastAsia="宋体" w:hAnsi="Book Antiqua" w:cs="Times New Roman"/>
          <w:sz w:val="24"/>
          <w:szCs w:val="24"/>
        </w:rPr>
        <w:t>be</w:t>
      </w:r>
      <w:r w:rsidR="000900B7">
        <w:rPr>
          <w:rFonts w:ascii="Book Antiqua" w:eastAsia="宋体" w:hAnsi="Book Antiqua" w:cs="Times New Roman"/>
          <w:sz w:val="24"/>
          <w:szCs w:val="24"/>
        </w:rPr>
        <w:t>t</w:t>
      </w:r>
      <w:r w:rsidR="00DB02EB">
        <w:rPr>
          <w:rFonts w:ascii="Book Antiqua" w:eastAsia="宋体" w:hAnsi="Book Antiqua" w:cs="Times New Roman"/>
          <w:sz w:val="24"/>
          <w:szCs w:val="24"/>
        </w:rPr>
        <w:t>wee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transumbilical enterostomy</w:t>
      </w:r>
      <w:r w:rsid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(TUE) and conventional abdominal enterostomy in 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a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single-barreled fashion and two-stage laparoscopy-assisted pull-through </w:t>
      </w:r>
      <w:r w:rsidR="000900B7">
        <w:rPr>
          <w:rFonts w:ascii="Book Antiqua" w:eastAsia="宋体" w:hAnsi="Book Antiqua" w:cs="Times New Roman"/>
          <w:sz w:val="24"/>
          <w:szCs w:val="24"/>
        </w:rPr>
        <w:t>i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lastRenderedPageBreak/>
        <w:t xml:space="preserve">Hirschsprung's disease (HD) with stoma closure. TUE is a safe and feasible method for </w:t>
      </w:r>
      <w:r w:rsidR="00DB02EB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reatment of HD, offering easier stoma care and better cosmetic results, and the staged enterostomy and two-stage laparoscopy-assisted pull-through achieved a similar cosmetic effect </w:t>
      </w:r>
      <w:r w:rsidR="00DB02EB">
        <w:rPr>
          <w:rFonts w:ascii="Book Antiqua" w:eastAsia="宋体" w:hAnsi="Book Antiqua" w:cs="Times New Roman"/>
          <w:sz w:val="24"/>
          <w:szCs w:val="24"/>
        </w:rPr>
        <w:t>to th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one-stage laparoscopic procedure.</w:t>
      </w:r>
    </w:p>
    <w:p w14:paraId="64BDD101" w14:textId="352AC771" w:rsidR="008D001E" w:rsidRDefault="008D001E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5ACD7924" w14:textId="54E0F026" w:rsidR="008D001E" w:rsidRPr="008D001E" w:rsidRDefault="008D001E" w:rsidP="008D001E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8D001E">
        <w:rPr>
          <w:rFonts w:ascii="Book Antiqua" w:hAnsi="Book Antiqua"/>
          <w:color w:val="000000" w:themeColor="text1"/>
          <w:sz w:val="24"/>
          <w:szCs w:val="24"/>
        </w:rPr>
        <w:t>Xu PP, Chang XP, Zhang X, Chi SQ, Cao GQ, Li S, Yang DH, Li XY</w:t>
      </w:r>
      <w:r>
        <w:rPr>
          <w:rFonts w:ascii="Book Antiqua" w:hAnsi="Book Antiqua"/>
          <w:color w:val="000000" w:themeColor="text1"/>
          <w:sz w:val="24"/>
          <w:szCs w:val="24"/>
        </w:rPr>
        <w:t>,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 Tang ST</w:t>
      </w:r>
      <w:r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Transumbilical enterostomy for Hirschsprung's disease </w:t>
      </w:r>
      <w:r w:rsidR="000900B7">
        <w:rPr>
          <w:rFonts w:ascii="Book Antiqua" w:hAnsi="Book Antiqua"/>
          <w:color w:val="000000" w:themeColor="text1"/>
          <w:sz w:val="24"/>
          <w:szCs w:val="24"/>
        </w:rPr>
        <w:t>with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DB02EB">
        <w:rPr>
          <w:rFonts w:ascii="Book Antiqua" w:hAnsi="Book Antiqua"/>
          <w:color w:val="000000" w:themeColor="text1"/>
          <w:sz w:val="24"/>
          <w:szCs w:val="24"/>
        </w:rPr>
        <w:t xml:space="preserve">a 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>two-stage laparoscopy-assisted pull-through</w:t>
      </w:r>
      <w:r w:rsidR="002C45F9">
        <w:rPr>
          <w:rFonts w:ascii="Book Antiqua" w:hAnsi="Book Antiqua"/>
          <w:color w:val="000000" w:themeColor="text1"/>
          <w:sz w:val="24"/>
          <w:szCs w:val="24"/>
        </w:rPr>
        <w:t xml:space="preserve"> procedure</w:t>
      </w:r>
      <w:r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  <w:r w:rsidRPr="008D001E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World J Gastroenterol </w:t>
      </w:r>
      <w:r w:rsidRPr="001606CB">
        <w:rPr>
          <w:rFonts w:ascii="Book Antiqua" w:hAnsi="Book Antiqua"/>
          <w:color w:val="000000" w:themeColor="text1"/>
          <w:sz w:val="24"/>
          <w:szCs w:val="24"/>
        </w:rPr>
        <w:t>2019</w:t>
      </w:r>
      <w:r w:rsidRPr="008D001E">
        <w:rPr>
          <w:rFonts w:ascii="Book Antiqua" w:hAnsi="Book Antiqua"/>
          <w:color w:val="000000" w:themeColor="text1"/>
          <w:sz w:val="24"/>
          <w:szCs w:val="24"/>
        </w:rPr>
        <w:t>; In press</w:t>
      </w:r>
    </w:p>
    <w:p w14:paraId="4531FDC9" w14:textId="5377EEFC" w:rsidR="00C852CD" w:rsidRDefault="00C852CD">
      <w:pPr>
        <w:widowControl/>
        <w:jc w:val="left"/>
        <w:rPr>
          <w:rFonts w:ascii="Book Antiqua" w:eastAsia="宋体" w:hAnsi="Book Antiqua" w:cs="Times New Roman"/>
          <w:sz w:val="24"/>
          <w:szCs w:val="24"/>
        </w:rPr>
      </w:pPr>
      <w:r>
        <w:rPr>
          <w:rFonts w:ascii="Book Antiqua" w:eastAsia="宋体" w:hAnsi="Book Antiqua" w:cs="Times New Roman"/>
          <w:sz w:val="24"/>
          <w:szCs w:val="24"/>
        </w:rPr>
        <w:br w:type="page"/>
      </w:r>
    </w:p>
    <w:p w14:paraId="692C916A" w14:textId="6DD37688" w:rsidR="00D86815" w:rsidRPr="008D001E" w:rsidRDefault="00D86815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sz w:val="24"/>
          <w:szCs w:val="24"/>
        </w:rPr>
        <w:lastRenderedPageBreak/>
        <w:t>INTRODUCTION</w:t>
      </w:r>
    </w:p>
    <w:p w14:paraId="7170469B" w14:textId="3B8AD620" w:rsidR="00022F28" w:rsidRPr="008D001E" w:rsidRDefault="00022F28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>Hirschsprung’s disease</w:t>
      </w:r>
      <w:r w:rsidR="00D86815" w:rsidRPr="008D001E">
        <w:rPr>
          <w:rFonts w:ascii="Book Antiqua" w:eastAsia="宋体" w:hAnsi="Book Antiqua" w:cs="Times New Roman"/>
          <w:sz w:val="24"/>
          <w:szCs w:val="24"/>
        </w:rPr>
        <w:t xml:space="preserve"> (HD)</w:t>
      </w:r>
      <w:r w:rsidR="00FE1EAB">
        <w:rPr>
          <w:rFonts w:ascii="Book Antiqua" w:eastAsia="宋体" w:hAnsi="Book Antiqua" w:cs="Times New Roman"/>
          <w:sz w:val="24"/>
          <w:szCs w:val="24"/>
        </w:rPr>
        <w:t>, also</w:t>
      </w:r>
      <w:bookmarkEnd w:id="27"/>
      <w:r w:rsidRPr="008D001E">
        <w:rPr>
          <w:rFonts w:ascii="Book Antiqua" w:eastAsia="宋体" w:hAnsi="Book Antiqua" w:cs="Times New Roman"/>
          <w:sz w:val="24"/>
          <w:szCs w:val="24"/>
        </w:rPr>
        <w:t xml:space="preserve"> known as aganglionosis, </w:t>
      </w:r>
      <w:r w:rsidR="00FE1EAB">
        <w:rPr>
          <w:rFonts w:ascii="Book Antiqua" w:eastAsia="宋体" w:hAnsi="Book Antiqua" w:cs="Times New Roman"/>
          <w:sz w:val="24"/>
          <w:szCs w:val="24"/>
        </w:rPr>
        <w:t xml:space="preserve">is </w:t>
      </w:r>
      <w:r w:rsidRPr="008D001E">
        <w:rPr>
          <w:rFonts w:ascii="Book Antiqua" w:eastAsia="宋体" w:hAnsi="Book Antiqua" w:cs="Times New Roman"/>
          <w:sz w:val="24"/>
          <w:szCs w:val="24"/>
        </w:rPr>
        <w:t>characterized by the absence of ganglion cells in the myenteric and submucosal plexuses of the colon</w:t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begin"/>
      </w:r>
      <w:r w:rsidR="00111D7D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instrText xml:space="preserve"> ADDIN EN.CITE &lt;EndNote&gt;&lt;Cite&gt;&lt;Author&gt;Kenny&lt;/Author&gt;&lt;Year&gt;2010&lt;/Year&gt;&lt;RecNum&gt;10&lt;/RecNum&gt;&lt;DisplayText&gt;[1]&lt;/DisplayText&gt;&lt;record&gt;&lt;rec-number&gt;10&lt;/rec-number&gt;&lt;foreign-keys&gt;&lt;key app="EN" db-id="dw0e0txfgr2saaesp0exvvewssr2afswt2tz"&gt;10&lt;/key&gt;&lt;/foreign-keys&gt;&lt;ref-type name="Journal Article"&gt;17&lt;/ref-type&gt;&lt;contributors&gt;&lt;authors&gt;&lt;author&gt;Kenny, S. E.&lt;/author&gt;&lt;author&gt;Tam, P. K.&lt;/author&gt;&lt;author&gt;Garcia-Barcelo, M.&lt;/author&gt;&lt;/authors&gt;&lt;/contributors&gt;&lt;auth-address&gt;Department of Paediatric Surgery, Alder Hey Children&amp;apos;s NHS Foundation Trust, Liverpool, UK. simon.kenny@liv.ac.uk&lt;/auth-address&gt;&lt;titles&gt;&lt;title&gt;Hirschsprung&amp;apos;s disease&lt;/title&gt;&lt;secondary-title&gt;Semin Pediatr Surg&lt;/secondary-title&gt;&lt;alt-title&gt;Seminars in pediatric surgery&lt;/alt-title&gt;&lt;/titles&gt;&lt;periodical&gt;&lt;full-title&gt;Semin Pediatr Surg&lt;/full-title&gt;&lt;abbr-1&gt;Seminars in pediatric surgery&lt;/abbr-1&gt;&lt;/periodical&gt;&lt;alt-periodical&gt;&lt;full-title&gt;Semin Pediatr Surg&lt;/full-title&gt;&lt;abbr-1&gt;Seminars in pediatric surgery&lt;/abbr-1&gt;&lt;/alt-periodical&gt;&lt;pages&gt;194-200&lt;/pages&gt;&lt;volume&gt;19&lt;/volume&gt;&lt;number&gt;3&lt;/number&gt;&lt;edition&gt;2010/07/09&lt;/edition&gt;&lt;keywords&gt;&lt;keyword&gt;Abnormalities, Multiple/*diagnosis/epidemiology/surgery&lt;/keyword&gt;&lt;keyword&gt;Digestive System Abnormalities/diagnosis/epidemiology/surgery&lt;/keyword&gt;&lt;keyword&gt;Enteric Nervous System/*abnormalities&lt;/keyword&gt;&lt;keyword&gt;Female&lt;/keyword&gt;&lt;keyword&gt;Follow-Up Studies&lt;/keyword&gt;&lt;keyword&gt;*Genetic Predisposition to Disease&lt;/keyword&gt;&lt;keyword&gt;Hirschsprung Disease/epidemiology/*genetics/surgery&lt;/keyword&gt;&lt;keyword&gt;Humans&lt;/keyword&gt;&lt;keyword&gt;Incidence&lt;/keyword&gt;&lt;keyword&gt;Infant, Newborn&lt;/keyword&gt;&lt;keyword&gt;Male&lt;/keyword&gt;&lt;keyword&gt;Risk Assessment&lt;/keyword&gt;&lt;keyword&gt;Treatment Outcome&lt;/keyword&gt;&lt;/keywords&gt;&lt;dates&gt;&lt;year&gt;2010&lt;/year&gt;&lt;pub-dates&gt;&lt;date&gt;Aug&lt;/date&gt;&lt;/pub-dates&gt;&lt;/dates&gt;&lt;isbn&gt;1055-8586&lt;/isbn&gt;&lt;accession-num&gt;20610192&lt;/accession-num&gt;&lt;urls&gt;&lt;/urls&gt;&lt;electronic-resource-num&gt;10.1053/j.sempedsurg.2010.03.004&lt;/electronic-resource-num&gt;&lt;remote-database-provider&gt;NLM&lt;/remote-database-provider&gt;&lt;language&gt;eng&lt;/language&gt;&lt;/record&gt;&lt;/Cite&gt;&lt;/EndNote&gt;</w:instrText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separate"/>
      </w:r>
      <w:r w:rsidR="00111D7D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[</w:t>
      </w:r>
      <w:hyperlink w:anchor="_ENREF_1" w:tooltip="Kenny, 2010 #10" w:history="1">
        <w:r w:rsidR="00C34493" w:rsidRPr="008D001E">
          <w:rPr>
            <w:rFonts w:ascii="Book Antiqua" w:eastAsia="宋体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111D7D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]</w:t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end"/>
      </w:r>
      <w:bookmarkStart w:id="28" w:name="OLE_LINK277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.</w:t>
      </w:r>
      <w:bookmarkStart w:id="29" w:name="_Hlk24136416"/>
      <w:bookmarkEnd w:id="28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Start w:id="30" w:name="OLE_LINK327"/>
      <w:r w:rsidR="00F36411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In 1948, Swenson first </w:t>
      </w:r>
      <w:r w:rsidR="003E3B99" w:rsidRPr="008D001E">
        <w:rPr>
          <w:rFonts w:ascii="Book Antiqua" w:eastAsia="宋体" w:hAnsi="Book Antiqua" w:cs="Times New Roman"/>
          <w:kern w:val="0"/>
          <w:sz w:val="24"/>
          <w:szCs w:val="24"/>
        </w:rPr>
        <w:t>report</w:t>
      </w:r>
      <w:r w:rsidR="00F36411" w:rsidRPr="008D001E">
        <w:rPr>
          <w:rFonts w:ascii="Book Antiqua" w:eastAsia="宋体" w:hAnsi="Book Antiqua" w:cs="Times New Roman"/>
          <w:kern w:val="0"/>
          <w:sz w:val="24"/>
          <w:szCs w:val="24"/>
        </w:rPr>
        <w:t>ed</w:t>
      </w:r>
      <w:r w:rsidR="00736479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a staged repair</w:t>
      </w:r>
      <w:r w:rsidR="00736479" w:rsidRPr="008D001E">
        <w:rPr>
          <w:rFonts w:ascii="Book Antiqua" w:hAnsi="Book Antiqua"/>
          <w:sz w:val="24"/>
          <w:szCs w:val="24"/>
        </w:rPr>
        <w:t xml:space="preserve"> </w:t>
      </w:r>
      <w:r w:rsidR="00736479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by </w:t>
      </w:r>
      <w:r w:rsidR="00FE1EAB">
        <w:rPr>
          <w:rFonts w:ascii="Book Antiqua" w:eastAsia="宋体" w:hAnsi="Book Antiqua" w:cs="Times New Roman"/>
          <w:kern w:val="0"/>
          <w:sz w:val="24"/>
          <w:szCs w:val="24"/>
        </w:rPr>
        <w:t xml:space="preserve">a </w:t>
      </w:r>
      <w:r w:rsidR="00736479" w:rsidRPr="008D001E">
        <w:rPr>
          <w:rFonts w:ascii="Book Antiqua" w:eastAsia="宋体" w:hAnsi="Book Antiqua" w:cs="Times New Roman"/>
          <w:kern w:val="0"/>
          <w:sz w:val="24"/>
          <w:szCs w:val="24"/>
        </w:rPr>
        <w:t>transabdominal pull-through operation</w:t>
      </w:r>
      <w:r w:rsidR="00A2092D" w:rsidRPr="008D001E">
        <w:rPr>
          <w:rFonts w:ascii="Book Antiqua" w:eastAsia="宋体" w:hAnsi="Book Antiqua" w:cs="Times New Roman"/>
          <w:kern w:val="0"/>
          <w:sz w:val="24"/>
          <w:szCs w:val="24"/>
        </w:rPr>
        <w:t>, followed by closure of the colostomy of HD</w:t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begin"/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instrText xml:space="preserve"> ADDIN EN.CITE &lt;EndNote&gt;&lt;Cite&gt;&lt;Author&gt;Swenson&lt;/Author&gt;&lt;Year&gt;1948&lt;/Year&gt;&lt;RecNum&gt;169&lt;/RecNum&gt;&lt;DisplayText&gt;[2]&lt;/DisplayText&gt;&lt;record&gt;&lt;rec-number&gt;169&lt;/rec-number&gt;&lt;foreign-keys&gt;&lt;key app="EN" db-id="dw0e0txfgr2saaesp0exvvewssr2afswt2tz"&gt;169&lt;/key&gt;&lt;/foreign-keys&gt;&lt;ref-type name="Journal Article"&gt;17&lt;/ref-type&gt;&lt;contributors&gt;&lt;authors&gt;&lt;author&gt;Swenson, O.&lt;/author&gt;&lt;author&gt;Bill, A. H., Jr.&lt;/author&gt;&lt;/authors&gt;&lt;/contributors&gt;&lt;titles&gt;&lt;title&gt;Resection of rectum and rectosigmoid with preservation of the sphincter for benign spastic lesions producing megacolon; an experimental study&lt;/title&gt;&lt;secondary-title&gt;Surgery&lt;/secondary-title&gt;&lt;alt-title&gt;Surgery&lt;/alt-title&gt;&lt;/titles&gt;&lt;periodical&gt;&lt;full-title&gt;Surgery&lt;/full-title&gt;&lt;abbr-1&gt;Surgery&lt;/abbr-1&gt;&lt;/periodical&gt;&lt;alt-periodical&gt;&lt;full-title&gt;Surgery&lt;/full-title&gt;&lt;abbr-1&gt;Surgery&lt;/abbr-1&gt;&lt;/alt-periodical&gt;&lt;pages&gt;212-20&lt;/pages&gt;&lt;volume&gt;24&lt;/volume&gt;&lt;number&gt;2&lt;/number&gt;&lt;edition&gt;1948/08/01&lt;/edition&gt;&lt;keywords&gt;&lt;keyword&gt;*Colectomy&lt;/keyword&gt;&lt;keyword&gt;*Colon&lt;/keyword&gt;&lt;keyword&gt;Colon, Sigmoid/*surgery&lt;/keyword&gt;&lt;keyword&gt;*Digestive System&lt;/keyword&gt;&lt;keyword&gt;*Digestive System Surgical Procedures&lt;/keyword&gt;&lt;keyword&gt;Humans&lt;/keyword&gt;&lt;keyword&gt;*Intestines&lt;/keyword&gt;&lt;keyword&gt;Megacolon/*surgery&lt;/keyword&gt;&lt;keyword&gt;*Muscle Spasticity&lt;/keyword&gt;&lt;keyword&gt;Rectum/*surgery&lt;/keyword&gt;&lt;/keywords&gt;&lt;dates&gt;&lt;year&gt;1948&lt;/year&gt;&lt;pub-dates&gt;&lt;date&gt;Aug&lt;/date&gt;&lt;/pub-dates&gt;&lt;/dates&gt;&lt;isbn&gt;0039-6060 (Print)&amp;#xD;0039-6060&lt;/isbn&gt;&lt;accession-num&gt;18872852&lt;/accession-num&gt;&lt;urls&gt;&lt;/urls&gt;&lt;remote-database-provider&gt;Nlm&lt;/remote-database-provider&gt;&lt;language&gt;eng&lt;/language&gt;&lt;/record&gt;&lt;/Cite&gt;&lt;/EndNote&gt;</w:instrText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2" w:tooltip="Swenson, 1948 #169" w:history="1">
        <w:r w:rsidR="00C34493" w:rsidRPr="008D001E">
          <w:rPr>
            <w:rFonts w:ascii="Book Antiqua" w:eastAsia="宋体" w:hAnsi="Book Antiqua" w:cs="Times New Roman"/>
            <w:noProof/>
            <w:kern w:val="0"/>
            <w:sz w:val="24"/>
            <w:szCs w:val="24"/>
            <w:vertAlign w:val="superscript"/>
          </w:rPr>
          <w:t>2</w:t>
        </w:r>
      </w:hyperlink>
      <w:r w:rsidR="009E4140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end"/>
      </w:r>
      <w:r w:rsidR="00E26947" w:rsidRPr="008D001E">
        <w:rPr>
          <w:rFonts w:ascii="Book Antiqua" w:eastAsia="宋体" w:hAnsi="Book Antiqua" w:cs="Times New Roman"/>
          <w:kern w:val="0"/>
          <w:sz w:val="24"/>
          <w:szCs w:val="24"/>
        </w:rPr>
        <w:t>.</w:t>
      </w:r>
      <w:r w:rsidR="00B51397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Since 1980,</w:t>
      </w:r>
      <w:bookmarkEnd w:id="30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Start w:id="31" w:name="_Hlk24015198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one-stage </w:t>
      </w:r>
      <w:r w:rsidR="009F5EF0" w:rsidRPr="008D001E">
        <w:rPr>
          <w:rFonts w:ascii="Book Antiqua" w:eastAsia="宋体" w:hAnsi="Book Antiqua" w:cs="Times New Roman"/>
          <w:kern w:val="0"/>
          <w:sz w:val="24"/>
          <w:szCs w:val="24"/>
        </w:rPr>
        <w:t>pull</w:t>
      </w:r>
      <w:r w:rsidR="002D6C25" w:rsidRPr="008D001E">
        <w:rPr>
          <w:rFonts w:ascii="Book Antiqua" w:eastAsia="宋体" w:hAnsi="Book Antiqua" w:cs="Times New Roman"/>
          <w:kern w:val="0"/>
          <w:sz w:val="24"/>
          <w:szCs w:val="24"/>
        </w:rPr>
        <w:t>-</w:t>
      </w:r>
      <w:r w:rsidR="009F5EF0" w:rsidRPr="008D001E">
        <w:rPr>
          <w:rFonts w:ascii="Book Antiqua" w:eastAsia="宋体" w:hAnsi="Book Antiqua" w:cs="Times New Roman"/>
          <w:kern w:val="0"/>
          <w:sz w:val="24"/>
          <w:szCs w:val="24"/>
        </w:rPr>
        <w:t>through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has been reported to be safe and effective in HD</w:t>
      </w:r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TbzwvQXV0aG9yPjxZZWFyPjE5ODA8L1llYXI+PFJlY051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==
</w:fldData>
        </w:fldChar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instrText xml:space="preserve"> ADDIN EN.CITE </w:instrText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TbzwvQXV0aG9yPjxZZWFyPjE5ODA8L1llYXI+PFJlY051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==
</w:fldData>
        </w:fldChar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instrText xml:space="preserve"> ADDIN EN.CITE.DATA </w:instrText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end"/>
      </w:r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</w:r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3" w:tooltip="So, 1980 #44" w:history="1">
        <w:r w:rsidR="00C34493" w:rsidRPr="008D001E">
          <w:rPr>
            <w:rFonts w:ascii="Book Antiqua" w:eastAsia="宋体" w:hAnsi="Book Antiqua" w:cs="Times New Roman"/>
            <w:noProof/>
            <w:kern w:val="0"/>
            <w:sz w:val="24"/>
            <w:szCs w:val="24"/>
            <w:vertAlign w:val="superscript"/>
          </w:rPr>
          <w:t>3-5</w:t>
        </w:r>
      </w:hyperlink>
      <w:r w:rsidR="009E4140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]</w:t>
      </w:r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end"/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.</w:t>
      </w:r>
      <w:bookmarkStart w:id="32" w:name="OLE_LINK278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094245" w:rsidRPr="008D001E">
        <w:rPr>
          <w:rFonts w:ascii="Book Antiqua" w:eastAsia="宋体" w:hAnsi="Book Antiqua" w:cs="Times New Roman"/>
          <w:kern w:val="0"/>
          <w:sz w:val="24"/>
          <w:szCs w:val="24"/>
        </w:rPr>
        <w:t>In 1998, De la Torre-Mondragon</w:t>
      </w:r>
      <w:r w:rsidR="009A097F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CC1C14" w:rsidRPr="00CC1C14">
        <w:rPr>
          <w:rFonts w:ascii="Book Antiqua" w:eastAsia="宋体" w:hAnsi="Book Antiqua" w:cs="Times New Roman"/>
          <w:i/>
          <w:kern w:val="0"/>
          <w:sz w:val="24"/>
          <w:szCs w:val="24"/>
        </w:rPr>
        <w:t>et al</w:t>
      </w:r>
      <w:r w:rsidR="0009424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begin"/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instrText xml:space="preserve"> ADDIN EN.CITE &lt;EndNote&gt;&lt;Cite&gt;&lt;Author&gt;De la Torre-Mondragon&lt;/Author&gt;&lt;Year&gt;1998&lt;/Year&gt;&lt;RecNum&gt;164&lt;/RecNum&gt;&lt;DisplayText&gt;[6]&lt;/DisplayText&gt;&lt;record&gt;&lt;rec-number&gt;164&lt;/rec-number&gt;&lt;foreign-keys&gt;&lt;key app="EN" db-id="dw0e0txfgr2saaesp0exvvewssr2afswt2tz"&gt;164&lt;/key&gt;&lt;/foreign-keys&gt;&lt;ref-type name="Journal Article"&gt;17&lt;/ref-type&gt;&lt;contributors&gt;&lt;authors&gt;&lt;author&gt;De la Torre-Mondragon, L.&lt;/author&gt;&lt;author&gt;Ortega-Salgado, J. A.&lt;/author&gt;&lt;/authors&gt;&lt;/contributors&gt;&lt;auth-address&gt;Department of Surgery, Instituto Nacional de Pediatria, Mexico City, Mexico.&lt;/auth-address&gt;&lt;titles&gt;&lt;title&gt;Transanal endorectal pull-through for Hirschsprung&amp;apos;s disease&lt;/title&gt;&lt;secondary-title&gt;J Pediatr Surg&lt;/secondary-title&gt;&lt;alt-title&gt;Journal of pediatric surgery&lt;/alt-title&gt;&lt;/titles&gt;&lt;periodical&gt;&lt;full-title&gt;J Pediatr Surg&lt;/full-title&gt;&lt;abbr-1&gt;Journal of pediatric surgery&lt;/abbr-1&gt;&lt;/periodical&gt;&lt;alt-periodical&gt;&lt;full-title&gt;J Pediatr Surg&lt;/full-title&gt;&lt;abbr-1&gt;Journal of pediatric surgery&lt;/abbr-1&gt;&lt;/alt-periodical&gt;&lt;pages&gt;1283-6&lt;/pages&gt;&lt;volume&gt;33&lt;/volume&gt;&lt;number&gt;8&lt;/number&gt;&lt;edition&gt;1998/08/29&lt;/edition&gt;&lt;keywords&gt;&lt;keyword&gt;Anal Canal/surgery&lt;/keyword&gt;&lt;keyword&gt;Female&lt;/keyword&gt;&lt;keyword&gt;Follow-Up Studies&lt;/keyword&gt;&lt;keyword&gt;Hirschsprung Disease/diagnosis/*surgery&lt;/keyword&gt;&lt;keyword&gt;Humans&lt;/keyword&gt;&lt;keyword&gt;Infant&lt;/keyword&gt;&lt;keyword&gt;Infant, Newborn&lt;/keyword&gt;&lt;keyword&gt;Intestinal Mucosa/*surgery&lt;/keyword&gt;&lt;keyword&gt;Male&lt;/keyword&gt;&lt;keyword&gt;Minimally Invasive Surgical Procedures/*methods&lt;/keyword&gt;&lt;keyword&gt;Rectum/surgery&lt;/keyword&gt;&lt;keyword&gt;Treatment Outcome&lt;/keyword&gt;&lt;/keywords&gt;&lt;dates&gt;&lt;year&gt;1998&lt;/year&gt;&lt;pub-dates&gt;&lt;date&gt;Aug&lt;/date&gt;&lt;/pub-dates&gt;&lt;/dates&gt;&lt;isbn&gt;0022-3468 (Print)&amp;#xD;0022-3468&lt;/isbn&gt;&lt;accession-num&gt;9722005&lt;/accession-num&gt;&lt;urls&gt;&lt;/urls&gt;&lt;electronic-resource-num&gt;10.1016/s0022-3468(98)90169-5&lt;/electronic-resource-num&gt;&lt;remote-database-provider&gt;Nlm&lt;/remote-database-provider&gt;&lt;language&gt;eng&lt;/language&gt;&lt;/record&gt;&lt;/Cite&gt;&lt;/EndNote&gt;</w:instrText>
      </w:r>
      <w:r w:rsidR="0009424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6" w:tooltip="De la Torre-Mondragon, 1998 #164" w:history="1">
        <w:r w:rsidR="00C34493" w:rsidRPr="008D001E">
          <w:rPr>
            <w:rFonts w:ascii="Book Antiqua" w:eastAsia="宋体" w:hAnsi="Book Antiqua" w:cs="Times New Roman"/>
            <w:noProof/>
            <w:kern w:val="0"/>
            <w:sz w:val="24"/>
            <w:szCs w:val="24"/>
            <w:vertAlign w:val="superscript"/>
          </w:rPr>
          <w:t>6</w:t>
        </w:r>
      </w:hyperlink>
      <w:r w:rsidR="009E4140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09424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end"/>
      </w:r>
      <w:r w:rsidR="00094245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first described single-stage transanal endorectal pull</w:t>
      </w:r>
      <w:r w:rsidR="00DF660E" w:rsidRPr="008D001E">
        <w:rPr>
          <w:rFonts w:ascii="Book Antiqua" w:eastAsia="宋体" w:hAnsi="Book Antiqua" w:cs="Times New Roman"/>
          <w:kern w:val="0"/>
          <w:sz w:val="24"/>
          <w:szCs w:val="24"/>
        </w:rPr>
        <w:t>-</w:t>
      </w:r>
      <w:r w:rsidR="00094245" w:rsidRPr="008D001E">
        <w:rPr>
          <w:rFonts w:ascii="Book Antiqua" w:eastAsia="宋体" w:hAnsi="Book Antiqua" w:cs="Times New Roman"/>
          <w:kern w:val="0"/>
          <w:sz w:val="24"/>
          <w:szCs w:val="24"/>
        </w:rPr>
        <w:t>through in the newborn</w:t>
      </w:r>
      <w:r w:rsidR="00DF660E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, which </w:t>
      </w:r>
      <w:r w:rsidR="00FE1EAB">
        <w:rPr>
          <w:rFonts w:ascii="Book Antiqua" w:eastAsia="宋体" w:hAnsi="Book Antiqua" w:cs="Times New Roman"/>
          <w:kern w:val="0"/>
          <w:sz w:val="24"/>
          <w:szCs w:val="24"/>
        </w:rPr>
        <w:t>has been</w:t>
      </w:r>
      <w:r w:rsidR="00DF660E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widely used in the treatment of rectosigmoid HD</w:t>
      </w:r>
      <w:r w:rsidR="00CF6097" w:rsidRPr="008D001E">
        <w:rPr>
          <w:rFonts w:ascii="Book Antiqua" w:hAnsi="Book Antiqua"/>
          <w:sz w:val="24"/>
          <w:szCs w:val="24"/>
        </w:rPr>
        <w:t xml:space="preserve"> </w:t>
      </w:r>
      <w:r w:rsidR="00CF6097" w:rsidRPr="008D001E">
        <w:rPr>
          <w:rFonts w:ascii="Book Antiqua" w:eastAsia="宋体" w:hAnsi="Book Antiqua" w:cs="Times New Roman"/>
          <w:kern w:val="0"/>
          <w:sz w:val="24"/>
          <w:szCs w:val="24"/>
        </w:rPr>
        <w:t>without complications</w:t>
      </w:r>
      <w:r w:rsidR="002D6C2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UZWVyYXJhdGt1bDwvQXV0aG9yPjxZZWFyPjIwMDM8L1ll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</w:fldData>
        </w:fldChar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instrText xml:space="preserve"> ADDIN EN.CITE </w:instrText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UZWVyYXJhdGt1bDwvQXV0aG9yPjxZZWFyPjIwMDM8L1ll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</w:fldData>
        </w:fldChar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instrText xml:space="preserve"> ADDIN EN.CITE.DATA </w:instrText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end"/>
      </w:r>
      <w:r w:rsidR="002D6C2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</w:r>
      <w:r w:rsidR="002D6C2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7" w:tooltip="Teeraratkul, 2003 #165" w:history="1">
        <w:r w:rsidR="00C34493" w:rsidRPr="008D001E">
          <w:rPr>
            <w:rFonts w:ascii="Book Antiqua" w:eastAsia="宋体" w:hAnsi="Book Antiqua" w:cs="Times New Roman"/>
            <w:noProof/>
            <w:kern w:val="0"/>
            <w:sz w:val="24"/>
            <w:szCs w:val="24"/>
            <w:vertAlign w:val="superscript"/>
          </w:rPr>
          <w:t>7-10</w:t>
        </w:r>
      </w:hyperlink>
      <w:r w:rsidR="009E4140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2D6C2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end"/>
      </w:r>
      <w:r w:rsidR="00DF660E" w:rsidRPr="008D001E">
        <w:rPr>
          <w:rFonts w:ascii="Book Antiqua" w:eastAsia="宋体" w:hAnsi="Book Antiqua" w:cs="Times New Roman"/>
          <w:kern w:val="0"/>
          <w:sz w:val="24"/>
          <w:szCs w:val="24"/>
        </w:rPr>
        <w:t>.</w:t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End w:id="29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With the development of laparoscopy, </w:t>
      </w:r>
      <w:r w:rsidR="00094245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laparoscopic </w:t>
      </w:r>
      <w:r w:rsidR="00FE1EAB">
        <w:rPr>
          <w:rFonts w:ascii="Book Antiqua" w:eastAsia="宋体" w:hAnsi="Book Antiqua" w:cs="Times New Roman"/>
          <w:kern w:val="0"/>
          <w:sz w:val="24"/>
          <w:szCs w:val="24"/>
        </w:rPr>
        <w:t>procedures have been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increasingly applied </w:t>
      </w:r>
      <w:r w:rsidR="005B1ABF" w:rsidRPr="008D001E">
        <w:rPr>
          <w:rFonts w:ascii="Book Antiqua" w:eastAsia="宋体" w:hAnsi="Book Antiqua" w:cs="Times New Roman"/>
          <w:kern w:val="0"/>
          <w:sz w:val="24"/>
          <w:szCs w:val="24"/>
        </w:rPr>
        <w:t>in various types of HD</w:t>
      </w:r>
      <w:bookmarkEnd w:id="32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. </w:t>
      </w:r>
      <w:bookmarkStart w:id="33" w:name="OLE_LINK354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Recently,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many surgeons </w:t>
      </w:r>
      <w:r w:rsidR="00FE1EAB">
        <w:rPr>
          <w:rFonts w:ascii="Book Antiqua" w:eastAsia="宋体" w:hAnsi="Book Antiqua" w:cs="Times New Roman"/>
          <w:sz w:val="24"/>
          <w:szCs w:val="24"/>
        </w:rPr>
        <w:t xml:space="preserve">hav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accepted </w:t>
      </w:r>
      <w:r w:rsidR="00FE1EAB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one-stage laparoscopic procedur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as a favorable option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in the management of children with H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FE1EAB">
        <w:rPr>
          <w:rFonts w:ascii="Book Antiqua" w:eastAsia="宋体" w:hAnsi="Book Antiqua" w:cs="Times New Roman"/>
          <w:sz w:val="24"/>
          <w:szCs w:val="24"/>
        </w:rPr>
        <w:t>a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it </w:t>
      </w:r>
      <w:bookmarkStart w:id="34" w:name="OLE_LINK95"/>
      <w:bookmarkStart w:id="35" w:name="OLE_LINK96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ha</w:t>
      </w:r>
      <w:r w:rsidR="00FE1EAB">
        <w:rPr>
          <w:rFonts w:ascii="Book Antiqua" w:eastAsia="宋体" w:hAnsi="Book Antiqua" w:cs="Times New Roman"/>
          <w:kern w:val="0"/>
          <w:sz w:val="24"/>
          <w:szCs w:val="24"/>
        </w:rPr>
        <w:t>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a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superior cosmetic result.</w:t>
      </w:r>
      <w:bookmarkEnd w:id="33"/>
      <w:r w:rsidR="00A14E48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</w:p>
    <w:p w14:paraId="7B518BF6" w14:textId="08706F81" w:rsidR="00022F28" w:rsidRPr="008D001E" w:rsidRDefault="00022F28" w:rsidP="00CC1C14">
      <w:pPr>
        <w:adjustRightInd w:val="0"/>
        <w:snapToGrid w:val="0"/>
        <w:spacing w:line="360" w:lineRule="auto"/>
        <w:ind w:firstLineChars="100" w:firstLine="240"/>
        <w:rPr>
          <w:rFonts w:ascii="Book Antiqua" w:eastAsia="宋体" w:hAnsi="Book Antiqua" w:cs="Times New Roman"/>
          <w:kern w:val="0"/>
          <w:sz w:val="24"/>
          <w:szCs w:val="24"/>
        </w:rPr>
      </w:pPr>
      <w:bookmarkStart w:id="36" w:name="_Hlk532632650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However,</w:t>
      </w:r>
      <w:bookmarkStart w:id="37" w:name="_Hlk532245604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End w:id="36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enterostomy is essential in some HD </w:t>
      </w:r>
      <w:r w:rsidR="00690547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cases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due to enterocolitis</w:t>
      </w:r>
      <w:r w:rsidR="00DC331E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and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dilated colon. The problem is that </w:t>
      </w:r>
      <w:r w:rsidR="00FE1EAB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cosmetic results of </w:t>
      </w:r>
      <w:r w:rsidR="00FE1EAB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laparoscopic approach have been reduced by the abdominal scar in some patients </w:t>
      </w:r>
      <w:r w:rsidR="00FE1EAB">
        <w:rPr>
          <w:rFonts w:ascii="Book Antiqua" w:eastAsia="宋体" w:hAnsi="Book Antiqua" w:cs="Times New Roman"/>
          <w:kern w:val="0"/>
          <w:sz w:val="24"/>
          <w:szCs w:val="24"/>
        </w:rPr>
        <w:t>undergoing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Start w:id="38" w:name="OLE_LINK108"/>
      <w:bookmarkStart w:id="39" w:name="OLE_LINK109"/>
      <w:r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bookmarkEnd w:id="37"/>
      <w:bookmarkEnd w:id="38"/>
      <w:bookmarkEnd w:id="39"/>
      <w:r w:rsidRPr="008D001E">
        <w:rPr>
          <w:rFonts w:ascii="Book Antiqua" w:eastAsia="宋体" w:hAnsi="Book Antiqua" w:cs="Times New Roman"/>
          <w:sz w:val="24"/>
          <w:szCs w:val="24"/>
        </w:rPr>
        <w:t>.</w:t>
      </w:r>
      <w:bookmarkEnd w:id="31"/>
      <w:bookmarkEnd w:id="34"/>
      <w:bookmarkEnd w:id="35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Start w:id="40" w:name="_Hlk24017558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In the 1980s, Gordon</w:t>
      </w:r>
      <w:bookmarkStart w:id="41" w:name="OLE_LINK255"/>
      <w:bookmarkStart w:id="42" w:name="OLE_LINK257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CC1C14" w:rsidRPr="00CC1C14">
        <w:rPr>
          <w:rFonts w:ascii="Book Antiqua" w:eastAsia="宋体" w:hAnsi="Book Antiqua" w:cs="Times New Roman"/>
          <w:i/>
          <w:kern w:val="0"/>
          <w:sz w:val="24"/>
          <w:szCs w:val="24"/>
        </w:rPr>
        <w:t>et al</w:t>
      </w:r>
      <w:bookmarkEnd w:id="41"/>
      <w:bookmarkEnd w:id="42"/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begin"/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instrText xml:space="preserve"> ADDIN EN.CITE &lt;EndNote&gt;&lt;Cite&gt;&lt;Author&gt;Cameron&lt;/Author&gt;&lt;Year&gt;1982&lt;/Year&gt;&lt;RecNum&gt;30&lt;/RecNum&gt;&lt;DisplayText&gt;[11]&lt;/DisplayText&gt;&lt;record&gt;&lt;rec-number&gt;30&lt;/rec-number&gt;&lt;foreign-keys&gt;&lt;key app="EN" db-id="dw0e0txfgr2saaesp0exvvewssr2afswt2tz"&gt;30&lt;/key&gt;&lt;/foreign-keys&gt;&lt;ref-type name="Journal Article"&gt;17&lt;/ref-type&gt;&lt;contributors&gt;&lt;authors&gt;&lt;author&gt;Cameron, G. S.&lt;/author&gt;&lt;author&gt;Lau, G. Y.&lt;/author&gt;&lt;/authors&gt;&lt;/contributors&gt;&lt;titles&gt;&lt;title&gt;The umbilicus as a site for temporary colostomy in infants&lt;/title&gt;&lt;secondary-title&gt;J Pediatr Surg&lt;/secondary-title&gt;&lt;alt-title&gt;Journal of pediatric surgery&lt;/alt-title&gt;&lt;/titles&gt;&lt;periodical&gt;&lt;full-title&gt;J Pediatr Surg&lt;/full-title&gt;&lt;abbr-1&gt;Journal of pediatric surgery&lt;/abbr-1&gt;&lt;/periodical&gt;&lt;alt-periodical&gt;&lt;full-title&gt;J Pediatr Surg&lt;/full-title&gt;&lt;abbr-1&gt;Journal of pediatric surgery&lt;/abbr-1&gt;&lt;/alt-periodical&gt;&lt;pages&gt;362-4&lt;/pages&gt;&lt;volume&gt;17&lt;/volume&gt;&lt;number&gt;4&lt;/number&gt;&lt;edition&gt;1982/08/01&lt;/edition&gt;&lt;keywords&gt;&lt;keyword&gt;Colostomy/*methods&lt;/keyword&gt;&lt;keyword&gt;Humans&lt;/keyword&gt;&lt;keyword&gt;Infant&lt;/keyword&gt;&lt;keyword&gt;Male&lt;/keyword&gt;&lt;keyword&gt;Megacolon/*surgery&lt;/keyword&gt;&lt;keyword&gt;Umbilicus/*surgery&lt;/keyword&gt;&lt;/keywords&gt;&lt;dates&gt;&lt;year&gt;1982&lt;/year&gt;&lt;pub-dates&gt;&lt;date&gt;Aug&lt;/date&gt;&lt;/pub-dates&gt;&lt;/dates&gt;&lt;isbn&gt;0022-3468 (Print)&amp;#xD;0022-3468&lt;/isbn&gt;&lt;accession-num&gt;7120002&lt;/accession-num&gt;&lt;urls&gt;&lt;/urls&gt;&lt;remote-database-provider&gt;Nlm&lt;/remote-database-provider&gt;&lt;language&gt;eng&lt;/language&gt;&lt;/record&gt;&lt;/Cite&gt;&lt;/EndNote&gt;</w:instrText>
      </w:r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1" w:tooltip="Cameron, 1982 #30" w:history="1">
        <w:r w:rsidR="00C34493" w:rsidRPr="008D001E">
          <w:rPr>
            <w:rFonts w:ascii="Book Antiqua" w:eastAsia="宋体" w:hAnsi="Book Antiqua" w:cs="Times New Roman"/>
            <w:noProof/>
            <w:kern w:val="0"/>
            <w:sz w:val="24"/>
            <w:szCs w:val="24"/>
            <w:vertAlign w:val="superscript"/>
          </w:rPr>
          <w:t>11</w:t>
        </w:r>
      </w:hyperlink>
      <w:r w:rsidR="009E4140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]</w:t>
      </w:r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end"/>
      </w:r>
      <w:bookmarkStart w:id="43" w:name="OLE_LINK311"/>
      <w:bookmarkStart w:id="44" w:name="OLE_LINK312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and Peter </w:t>
      </w:r>
      <w:r w:rsidR="00CC1C14" w:rsidRPr="00CC1C14">
        <w:rPr>
          <w:rFonts w:ascii="Book Antiqua" w:eastAsia="宋体" w:hAnsi="Book Antiqua" w:cs="Times New Roman"/>
          <w:i/>
          <w:kern w:val="0"/>
          <w:sz w:val="24"/>
          <w:szCs w:val="24"/>
        </w:rPr>
        <w:t>et al</w:t>
      </w:r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begin"/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instrText xml:space="preserve"> ADDIN EN.CITE &lt;EndNote&gt;&lt;Cite&gt;&lt;Author&gt;Fitzgerald&lt;/Author&gt;&lt;Year&gt;1989&lt;/Year&gt;&lt;RecNum&gt;12&lt;/RecNum&gt;&lt;DisplayText&gt;[12]&lt;/DisplayText&gt;&lt;record&gt;&lt;rec-number&gt;12&lt;/rec-number&gt;&lt;foreign-keys&gt;&lt;key app="EN" db-id="dw0e0txfgr2saaesp0exvvewssr2afswt2tz"&gt;12&lt;/key&gt;&lt;/foreign-keys&gt;&lt;ref-type name="Journal Article"&gt;17&lt;/ref-type&gt;&lt;contributors&gt;&lt;authors&gt;&lt;author&gt;Fitzgerald, P. G.&lt;/author&gt;&lt;author&gt;Lau, G. Y.&lt;/author&gt;&lt;author&gt;Cameron, G. S.&lt;/author&gt;&lt;/authors&gt;&lt;/contributors&gt;&lt;auth-address&gt;Department of Surgery, McMaster University, Hamilton, Ontario, Canada.&lt;/auth-address&gt;&lt;titles&gt;&lt;title&gt;Use of the umbilical site for temporary ostomy: review of 47 cases&lt;/title&gt;&lt;secondary-title&gt;J Pediatr Surg&lt;/secondary-title&gt;&lt;alt-title&gt;Journal of pediatric surgery&lt;/alt-title&gt;&lt;/titles&gt;&lt;periodical&gt;&lt;full-title&gt;J Pediatr Surg&lt;/full-title&gt;&lt;abbr-1&gt;Journal of pediatric surgery&lt;/abbr-1&gt;&lt;/periodical&gt;&lt;alt-periodical&gt;&lt;full-title&gt;J Pediatr Surg&lt;/full-title&gt;&lt;abbr-1&gt;Journal of pediatric surgery&lt;/abbr-1&gt;&lt;/alt-periodical&gt;&lt;pages&gt;973&lt;/pages&gt;&lt;volume&gt;24&lt;/volume&gt;&lt;number&gt;10&lt;/number&gt;&lt;edition&gt;1989/10/01&lt;/edition&gt;&lt;keywords&gt;&lt;keyword&gt;Child&lt;/keyword&gt;&lt;keyword&gt;*Colostomy&lt;/keyword&gt;&lt;keyword&gt;Humans&lt;/keyword&gt;&lt;keyword&gt;*Ileostomy&lt;/keyword&gt;&lt;keyword&gt;Infant&lt;/keyword&gt;&lt;keyword&gt;Infant, Newborn&lt;/keyword&gt;&lt;keyword&gt;Intestinal Diseases/surgery&lt;/keyword&gt;&lt;keyword&gt;Umbilicus/*surgery&lt;/keyword&gt;&lt;/keywords&gt;&lt;dates&gt;&lt;year&gt;1989&lt;/year&gt;&lt;pub-dates&gt;&lt;date&gt;Oct&lt;/date&gt;&lt;/pub-dates&gt;&lt;/dates&gt;&lt;isbn&gt;0022-3468 (Print)&amp;#xD;0022-3468&lt;/isbn&gt;&lt;accession-num&gt;2809968&lt;/accession-num&gt;&lt;urls&gt;&lt;/urls&gt;&lt;remote-database-provider&gt;NLM&lt;/remote-database-provider&gt;&lt;language&gt;eng&lt;/language&gt;&lt;/record&gt;&lt;/Cite&gt;&lt;/EndNote&gt;</w:instrText>
      </w:r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2" w:tooltip="Fitzgerald, 1989 #12" w:history="1">
        <w:r w:rsidR="00C34493" w:rsidRPr="008D001E">
          <w:rPr>
            <w:rFonts w:ascii="Book Antiqua" w:eastAsia="宋体" w:hAnsi="Book Antiqua" w:cs="Times New Roman"/>
            <w:noProof/>
            <w:kern w:val="0"/>
            <w:sz w:val="24"/>
            <w:szCs w:val="24"/>
            <w:vertAlign w:val="superscript"/>
          </w:rPr>
          <w:t>12</w:t>
        </w:r>
      </w:hyperlink>
      <w:r w:rsidR="009E4140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]</w:t>
      </w:r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end"/>
      </w:r>
      <w:r w:rsidR="0085766C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t xml:space="preserve">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reported</w:t>
      </w:r>
      <w:bookmarkEnd w:id="43"/>
      <w:bookmarkEnd w:id="44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Start w:id="45" w:name="OLE_LINK175"/>
      <w:bookmarkStart w:id="46" w:name="OLE_LINK176"/>
      <w:r w:rsidR="00FE1EAB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umbilical loop </w:t>
      </w:r>
      <w:bookmarkStart w:id="47" w:name="OLE_LINK247"/>
      <w:bookmarkEnd w:id="45"/>
      <w:bookmarkEnd w:id="46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ostomy</w:t>
      </w:r>
      <w:bookmarkEnd w:id="47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of HD. In 2005, Sauer</w:t>
      </w:r>
      <w:bookmarkStart w:id="48" w:name="OLE_LINK251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End w:id="48"/>
      <w:r w:rsidR="00CC1C14" w:rsidRPr="00CC1C14">
        <w:rPr>
          <w:rFonts w:ascii="Book Antiqua" w:eastAsia="宋体" w:hAnsi="Book Antiqua" w:cs="Times New Roman"/>
          <w:i/>
          <w:kern w:val="0"/>
          <w:sz w:val="24"/>
          <w:szCs w:val="24"/>
        </w:rPr>
        <w:t>et al</w:t>
      </w:r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begin"/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instrText xml:space="preserve"> ADDIN EN.CITE &lt;EndNote&gt;&lt;Cite&gt;&lt;Author&gt;Sauer&lt;/Author&gt;&lt;Year&gt;2005&lt;/Year&gt;&lt;RecNum&gt;7&lt;/RecNum&gt;&lt;DisplayText&gt;[13]&lt;/DisplayText&gt;&lt;record&gt;&lt;rec-number&gt;7&lt;/rec-number&gt;&lt;foreign-keys&gt;&lt;key app="EN" db-id="dw0e0txfgr2saaesp0exvvewssr2afswt2tz"&gt;7&lt;/key&gt;&lt;key app="ENWeb" db-id=""&gt;0&lt;/key&gt;&lt;/foreign-keys&gt;&lt;ref-type name="Journal Article"&gt;17&lt;/ref-type&gt;&lt;contributors&gt;&lt;authors&gt;&lt;author&gt;Sauer, C. J.&lt;/author&gt;&lt;author&gt;Langer, J. C.&lt;/author&gt;&lt;author&gt;Wales, P. W.&lt;/author&gt;&lt;/authors&gt;&lt;/contributors&gt;&lt;auth-address&gt;Division of General Surgery, Hospital for Sick Children, Toronto, Ontario, M5G 1X8, Canada.&lt;/auth-address&gt;&lt;titles&gt;&lt;title&gt;The versatility of the umbilical incision in the management of Hirschsprung&amp;apos;s disease&lt;/title&gt;&lt;secondary-title&gt;J Pediatr Surg&lt;/secondary-title&gt;&lt;alt-title&gt;Journal of pediatric surgery&lt;/alt-title&gt;&lt;/titles&gt;&lt;periodical&gt;&lt;full-title&gt;J Pediatr Surg&lt;/full-title&gt;&lt;abbr-1&gt;Journal of pediatric surgery&lt;/abbr-1&gt;&lt;/periodical&gt;&lt;alt-periodical&gt;&lt;full-title&gt;J Pediatr Surg&lt;/full-title&gt;&lt;abbr-1&gt;Journal of pediatric surgery&lt;/abbr-1&gt;&lt;/alt-periodical&gt;&lt;pages&gt;385-9&lt;/pages&gt;&lt;volume&gt;40&lt;/volume&gt;&lt;number&gt;2&lt;/number&gt;&lt;keywords&gt;&lt;keyword&gt;Anal Canal/surgery&lt;/keyword&gt;&lt;keyword&gt;Anastomosis, Surgical&lt;/keyword&gt;&lt;keyword&gt;Digestive System Surgical Procedures/*methods&lt;/keyword&gt;&lt;keyword&gt;Female&lt;/keyword&gt;&lt;keyword&gt;Hirschsprung Disease/*surgery&lt;/keyword&gt;&lt;keyword&gt;Humans&lt;/keyword&gt;&lt;keyword&gt;Infant, Newborn&lt;/keyword&gt;&lt;keyword&gt;Male&lt;/keyword&gt;&lt;keyword&gt;Minimally Invasive Surgical Procedures&lt;/keyword&gt;&lt;keyword&gt;Retrospective Studies&lt;/keyword&gt;&lt;keyword&gt;Umbilicus/*surgery&lt;/keyword&gt;&lt;/keywords&gt;&lt;dates&gt;&lt;year&gt;2005&lt;/year&gt;&lt;pub-dates&gt;&lt;date&gt;Feb&lt;/date&gt;&lt;/pub-dates&gt;&lt;/dates&gt;&lt;isbn&gt;1531-5037 (Electronic)&amp;#xD;0022-3468 (Linking)&lt;/isbn&gt;&lt;accession-num&gt;15750934&lt;/accession-num&gt;&lt;urls&gt;&lt;related-urls&gt;&lt;url&gt;http://www.ncbi.nlm.nih.gov/pubmed/15750934&lt;/url&gt;&lt;/related-urls&gt;&lt;/urls&gt;&lt;electronic-resource-num&gt;10.1016/j.jpedsurg.2004.10.025&lt;/electronic-resource-num&gt;&lt;/record&gt;&lt;/Cite&gt;&lt;/EndNote&gt;</w:instrText>
      </w:r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3" w:tooltip="Sauer, 2005 #7" w:history="1">
        <w:r w:rsidR="00C34493" w:rsidRPr="008D001E">
          <w:rPr>
            <w:rFonts w:ascii="Book Antiqua" w:eastAsia="宋体" w:hAnsi="Book Antiqua" w:cs="Times New Roman"/>
            <w:noProof/>
            <w:kern w:val="0"/>
            <w:sz w:val="24"/>
            <w:szCs w:val="24"/>
            <w:vertAlign w:val="superscript"/>
          </w:rPr>
          <w:t>13</w:t>
        </w:r>
      </w:hyperlink>
      <w:r w:rsidR="009E4140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]</w:t>
      </w:r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end"/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described their experience with the use of the umbilicus as a site for colostomy, </w:t>
      </w:r>
      <w:bookmarkStart w:id="49" w:name="OLE_LINK353"/>
      <w:bookmarkStart w:id="50" w:name="OLE_LINK132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biopsies</w:t>
      </w:r>
      <w:bookmarkEnd w:id="49"/>
      <w:bookmarkEnd w:id="50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and </w:t>
      </w:r>
      <w:r w:rsidR="00FE1EAB">
        <w:rPr>
          <w:rFonts w:ascii="Book Antiqua" w:eastAsia="宋体" w:hAnsi="Book Antiqua" w:cs="Times New Roman"/>
          <w:kern w:val="0"/>
          <w:sz w:val="24"/>
          <w:szCs w:val="24"/>
        </w:rPr>
        <w:t>surgery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in 6 infants with complicated HD. </w:t>
      </w:r>
      <w:r w:rsidR="00FE1EAB">
        <w:rPr>
          <w:rFonts w:ascii="Book Antiqua" w:eastAsia="宋体" w:hAnsi="Book Antiqua" w:cs="Times New Roman"/>
          <w:kern w:val="0"/>
          <w:sz w:val="24"/>
          <w:szCs w:val="24"/>
        </w:rPr>
        <w:t>It was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thought that </w:t>
      </w:r>
      <w:r w:rsidR="00FE1EAB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transumbilical </w:t>
      </w:r>
      <w:bookmarkStart w:id="51" w:name="OLE_LINK328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operation</w:t>
      </w:r>
      <w:bookmarkEnd w:id="51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was safe and effective. </w:t>
      </w:r>
      <w:bookmarkStart w:id="52" w:name="OLE_LINK301"/>
      <w:bookmarkEnd w:id="40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We previously reported </w:t>
      </w:r>
      <w:r w:rsidR="00FE1EAB">
        <w:rPr>
          <w:rFonts w:ascii="Book Antiqua" w:eastAsia="宋体" w:hAnsi="Book Antiqua" w:cs="Times New Roman"/>
          <w:kern w:val="0"/>
          <w:sz w:val="24"/>
          <w:szCs w:val="24"/>
        </w:rPr>
        <w:t xml:space="preserve">that </w:t>
      </w:r>
      <w:bookmarkStart w:id="53" w:name="_Hlk19608764"/>
      <w:r w:rsidR="008767B2" w:rsidRPr="008D001E">
        <w:rPr>
          <w:rFonts w:ascii="Book Antiqua" w:eastAsia="宋体" w:hAnsi="Book Antiqua" w:cs="Times New Roman"/>
          <w:kern w:val="0"/>
          <w:sz w:val="24"/>
          <w:szCs w:val="24"/>
        </w:rPr>
        <w:t>transumbilical colostomy</w:t>
      </w:r>
      <w:bookmarkEnd w:id="53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in </w:t>
      </w:r>
      <w:r w:rsidR="00FE1EAB">
        <w:rPr>
          <w:rFonts w:ascii="Book Antiqua" w:eastAsia="宋体" w:hAnsi="Book Antiqua" w:cs="Times New Roman"/>
          <w:kern w:val="0"/>
          <w:sz w:val="24"/>
          <w:szCs w:val="24"/>
        </w:rPr>
        <w:t xml:space="preserve">a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modified double-barreled fashion and </w:t>
      </w:r>
      <w:bookmarkStart w:id="54" w:name="OLE_LINK38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bookmarkStart w:id="55" w:name="OLE_LINK243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two-stage</w:t>
      </w:r>
      <w:bookmarkEnd w:id="55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Start w:id="56" w:name="OLE_LINK191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laparoscopy</w:t>
      </w:r>
      <w:bookmarkEnd w:id="54"/>
      <w:bookmarkEnd w:id="56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-assisted </w:t>
      </w:r>
      <w:r w:rsidR="00BE51CD" w:rsidRPr="008D001E">
        <w:rPr>
          <w:rFonts w:ascii="Book Antiqua" w:eastAsia="宋体" w:hAnsi="Book Antiqua" w:cs="Times New Roman"/>
          <w:kern w:val="0"/>
          <w:sz w:val="24"/>
          <w:szCs w:val="24"/>
        </w:rPr>
        <w:t>anorectoplasty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FE1EAB">
        <w:rPr>
          <w:rFonts w:ascii="Book Antiqua" w:eastAsia="宋体" w:hAnsi="Book Antiqua" w:cs="Times New Roman"/>
          <w:kern w:val="0"/>
          <w:sz w:val="24"/>
          <w:szCs w:val="24"/>
        </w:rPr>
        <w:t>were</w:t>
      </w:r>
      <w:r w:rsidR="00FE1EAB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safe and effectiv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in </w:t>
      </w:r>
      <w:r w:rsidR="002C45F9">
        <w:rPr>
          <w:rFonts w:ascii="Book Antiqua" w:eastAsia="宋体" w:hAnsi="Book Antiqua" w:cs="Times New Roman"/>
          <w:kern w:val="0"/>
          <w:sz w:val="24"/>
          <w:szCs w:val="24"/>
        </w:rPr>
        <w:t xml:space="preserve">patients with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anorectal malformation</w:t>
      </w:r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ZYW5nPC9BdXRob3I+PFllYXI+MjAxNDwvWWVhcj48UmVj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</w:fldData>
        </w:fldChar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instrText xml:space="preserve"> ADDIN EN.CITE </w:instrText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ZYW5nPC9BdXRob3I+PFllYXI+MjAxNDwvWWVhcj48UmVj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</w:fldData>
        </w:fldChar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instrText xml:space="preserve"> ADDIN EN.CITE.DATA </w:instrText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</w:r>
      <w:r w:rsidR="009E4140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end"/>
      </w:r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</w:r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4" w:tooltip="Yang, 2014 #1" w:history="1">
        <w:r w:rsidR="00C34493" w:rsidRPr="008D001E">
          <w:rPr>
            <w:rFonts w:ascii="Book Antiqua" w:eastAsia="宋体" w:hAnsi="Book Antiqua" w:cs="Times New Roman"/>
            <w:noProof/>
            <w:kern w:val="0"/>
            <w:sz w:val="24"/>
            <w:szCs w:val="24"/>
            <w:vertAlign w:val="superscript"/>
          </w:rPr>
          <w:t>14</w:t>
        </w:r>
      </w:hyperlink>
      <w:r w:rsidR="009E4140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]</w:t>
      </w:r>
      <w:r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end"/>
      </w:r>
      <w:bookmarkStart w:id="57" w:name="OLE_LINK174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, which </w:t>
      </w:r>
      <w:bookmarkStart w:id="58" w:name="OLE_LINK340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achieved a similar cosmetic effect </w:t>
      </w:r>
      <w:r w:rsidR="00FE1EAB">
        <w:rPr>
          <w:rFonts w:ascii="Book Antiqua" w:eastAsia="宋体" w:hAnsi="Book Antiqua" w:cs="Times New Roman"/>
          <w:kern w:val="0"/>
          <w:sz w:val="24"/>
          <w:szCs w:val="24"/>
        </w:rPr>
        <w:t>to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the one-stage laparoscopy</w:t>
      </w:r>
      <w:bookmarkEnd w:id="58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. Here, we </w:t>
      </w:r>
      <w:r w:rsidRPr="008D001E">
        <w:rPr>
          <w:rFonts w:ascii="Book Antiqua" w:eastAsia="宋体" w:hAnsi="Book Antiqua" w:cs="Times New Roman"/>
          <w:sz w:val="24"/>
          <w:szCs w:val="24"/>
        </w:rPr>
        <w:t>describe a surgical technique for</w:t>
      </w:r>
      <w:bookmarkStart w:id="59" w:name="_Hlk19608804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934621" w:rsidRPr="008D001E">
        <w:rPr>
          <w:rFonts w:ascii="Book Antiqua" w:eastAsia="宋体" w:hAnsi="Book Antiqua" w:cs="Times New Roman"/>
          <w:sz w:val="24"/>
          <w:szCs w:val="24"/>
        </w:rPr>
        <w:t>transumbilical enterostomy (TUE)</w:t>
      </w:r>
      <w:bookmarkEnd w:id="59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in </w:t>
      </w:r>
      <w:r w:rsidR="00FE1EAB">
        <w:rPr>
          <w:rFonts w:ascii="Book Antiqua" w:eastAsia="宋体" w:hAnsi="Book Antiqua" w:cs="Times New Roman"/>
          <w:kern w:val="0"/>
          <w:sz w:val="24"/>
          <w:szCs w:val="24"/>
        </w:rPr>
        <w:t xml:space="preserve">a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single-barreled fashio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and the two-stage laparoscopy-assisted pull-through of HD</w:t>
      </w:r>
      <w:r w:rsidR="008D5F92" w:rsidRPr="008D001E">
        <w:rPr>
          <w:rFonts w:ascii="Book Antiqua" w:eastAsia="宋体" w:hAnsi="Book Antiqua" w:cs="Times New Roman"/>
          <w:sz w:val="24"/>
          <w:szCs w:val="24"/>
        </w:rPr>
        <w:t xml:space="preserve"> with stoma closure</w:t>
      </w:r>
      <w:r w:rsidRPr="008D001E">
        <w:rPr>
          <w:rFonts w:ascii="Book Antiqua" w:eastAsia="宋体" w:hAnsi="Book Antiqua" w:cs="Times New Roman"/>
          <w:sz w:val="24"/>
          <w:szCs w:val="24"/>
        </w:rPr>
        <w:t>, and assess</w:t>
      </w:r>
      <w:bookmarkStart w:id="60" w:name="OLE_LINK269"/>
      <w:r w:rsidRPr="008D001E">
        <w:rPr>
          <w:rFonts w:ascii="Book Antiqua" w:eastAsia="宋体" w:hAnsi="Book Antiqua" w:cs="Times New Roman"/>
          <w:sz w:val="24"/>
          <w:szCs w:val="24"/>
        </w:rPr>
        <w:t xml:space="preserve"> the safety,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efficacy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and</w:t>
      </w:r>
      <w:bookmarkEnd w:id="60"/>
      <w:r w:rsidRPr="008D001E">
        <w:rPr>
          <w:rFonts w:ascii="Book Antiqua" w:eastAsia="宋体" w:hAnsi="Book Antiqua" w:cs="Times New Roman"/>
          <w:sz w:val="24"/>
          <w:szCs w:val="24"/>
        </w:rPr>
        <w:t xml:space="preserve"> cosmetic results of this procedure.</w:t>
      </w:r>
      <w:bookmarkEnd w:id="57"/>
    </w:p>
    <w:bookmarkEnd w:id="52"/>
    <w:p w14:paraId="02734CB0" w14:textId="77777777" w:rsidR="00022F28" w:rsidRPr="008D001E" w:rsidRDefault="00022F28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</w:p>
    <w:p w14:paraId="2FA62267" w14:textId="77777777" w:rsidR="00AD58AF" w:rsidRPr="008D001E" w:rsidRDefault="00AD58AF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kern w:val="0"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MATERIALS AND METHODS</w:t>
      </w:r>
    </w:p>
    <w:p w14:paraId="06613490" w14:textId="7F746726" w:rsidR="00022F28" w:rsidRPr="008D001E" w:rsidRDefault="00022F28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kern w:val="0"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i/>
          <w:iCs/>
          <w:kern w:val="0"/>
          <w:sz w:val="24"/>
          <w:szCs w:val="24"/>
        </w:rPr>
        <w:lastRenderedPageBreak/>
        <w:t>Patients and methods</w:t>
      </w:r>
    </w:p>
    <w:p w14:paraId="5A2A305C" w14:textId="224AD192" w:rsidR="00022F28" w:rsidRPr="008D001E" w:rsidRDefault="00022F28" w:rsidP="00CC1C14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bookmarkStart w:id="61" w:name="OLE_LINK97"/>
      <w:bookmarkStart w:id="62" w:name="OLE_LINK98"/>
      <w:r w:rsidRPr="008D001E">
        <w:rPr>
          <w:rFonts w:ascii="Book Antiqua" w:eastAsia="宋体" w:hAnsi="Book Antiqua" w:cs="Times New Roman"/>
          <w:sz w:val="24"/>
          <w:szCs w:val="24"/>
        </w:rPr>
        <w:t>This study was approved</w:t>
      </w:r>
      <w:bookmarkEnd w:id="61"/>
      <w:bookmarkEnd w:id="62"/>
      <w:r w:rsidRPr="008D001E">
        <w:rPr>
          <w:rFonts w:ascii="Book Antiqua" w:eastAsia="宋体" w:hAnsi="Book Antiqua" w:cs="Times New Roman"/>
          <w:sz w:val="24"/>
          <w:szCs w:val="24"/>
        </w:rPr>
        <w:t xml:space="preserve"> by </w:t>
      </w:r>
      <w:bookmarkStart w:id="63" w:name="OLE_LINK93"/>
      <w:r w:rsidRPr="008D001E">
        <w:rPr>
          <w:rFonts w:ascii="Book Antiqua" w:eastAsia="宋体" w:hAnsi="Book Antiqua" w:cs="Times New Roman"/>
          <w:sz w:val="24"/>
          <w:szCs w:val="24"/>
        </w:rPr>
        <w:t>the Ethics Committee of Union Hospital, Tongji Medical College, Huazhong University of Science and Technology.</w:t>
      </w:r>
      <w:bookmarkEnd w:id="63"/>
      <w:r w:rsidRPr="008D001E">
        <w:rPr>
          <w:rFonts w:ascii="Book Antiqua" w:eastAsia="宋体" w:hAnsi="Book Antiqua" w:cs="Times New Roman"/>
          <w:sz w:val="24"/>
          <w:szCs w:val="24"/>
        </w:rPr>
        <w:t xml:space="preserve"> The clinical data of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53 patient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(40 boys, 13 girls;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mean age at </w:t>
      </w:r>
      <w:bookmarkStart w:id="64" w:name="OLE_LINK313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enterostomy</w:t>
      </w:r>
      <w:bookmarkEnd w:id="64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: 5.5 ± 2.2 </w:t>
      </w:r>
      <w:r w:rsidR="00CC1C14">
        <w:rPr>
          <w:rFonts w:ascii="Book Antiqua" w:eastAsia="宋体" w:hAnsi="Book Antiqua" w:cs="Times New Roman"/>
          <w:kern w:val="0"/>
          <w:sz w:val="24"/>
          <w:szCs w:val="24"/>
        </w:rPr>
        <w:t>mo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) who underwent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two-stage </w:t>
      </w:r>
      <w:bookmarkStart w:id="65" w:name="OLE_LINK137"/>
      <w:bookmarkStart w:id="66" w:name="OLE_LINK139"/>
      <w:r w:rsidR="00623200" w:rsidRPr="008D001E">
        <w:rPr>
          <w:rFonts w:ascii="Book Antiqua" w:eastAsia="宋体" w:hAnsi="Book Antiqua" w:cs="Times New Roman"/>
          <w:kern w:val="0"/>
          <w:sz w:val="24"/>
          <w:szCs w:val="24"/>
        </w:rPr>
        <w:t>laparoscopy-assisted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pull-through</w:t>
      </w:r>
      <w:bookmarkEnd w:id="65"/>
      <w:bookmarkEnd w:id="66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for HD</w:t>
      </w:r>
      <w:r w:rsidR="00710596" w:rsidRPr="008D001E">
        <w:rPr>
          <w:rFonts w:ascii="Book Antiqua" w:hAnsi="Book Antiqua"/>
          <w:sz w:val="24"/>
          <w:szCs w:val="24"/>
        </w:rPr>
        <w:t xml:space="preserve"> </w:t>
      </w:r>
      <w:r w:rsidR="00710596" w:rsidRPr="008D001E">
        <w:rPr>
          <w:rFonts w:ascii="Book Antiqua" w:eastAsia="宋体" w:hAnsi="Book Antiqua" w:cs="Times New Roman"/>
          <w:kern w:val="0"/>
          <w:sz w:val="24"/>
          <w:szCs w:val="24"/>
        </w:rPr>
        <w:t>with stoma closur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were included in this retrospective study. </w:t>
      </w:r>
      <w:bookmarkStart w:id="67" w:name="OLE_LINK116"/>
      <w:bookmarkStart w:id="68" w:name="OLE_LINK128"/>
      <w:r w:rsidRPr="008D001E">
        <w:rPr>
          <w:rFonts w:ascii="Book Antiqua" w:eastAsia="宋体" w:hAnsi="Book Antiqua" w:cs="Times New Roman"/>
          <w:sz w:val="24"/>
          <w:szCs w:val="24"/>
        </w:rPr>
        <w:t xml:space="preserve">From </w:t>
      </w:r>
      <w:r w:rsidR="00246D23" w:rsidRPr="008D001E">
        <w:rPr>
          <w:rFonts w:ascii="Book Antiqua" w:eastAsia="宋体" w:hAnsi="Book Antiqua" w:cs="Times New Roman"/>
          <w:sz w:val="24"/>
          <w:szCs w:val="24"/>
        </w:rPr>
        <w:t>June 201</w:t>
      </w:r>
      <w:r w:rsidR="006126FB" w:rsidRPr="008D001E">
        <w:rPr>
          <w:rFonts w:ascii="Book Antiqua" w:eastAsia="宋体" w:hAnsi="Book Antiqua" w:cs="Times New Roman"/>
          <w:sz w:val="24"/>
          <w:szCs w:val="24"/>
        </w:rPr>
        <w:t>3</w:t>
      </w:r>
      <w:r w:rsidR="00246D23" w:rsidRPr="008D001E">
        <w:rPr>
          <w:rFonts w:ascii="Book Antiqua" w:eastAsia="宋体" w:hAnsi="Book Antiqua" w:cs="Times New Roman"/>
          <w:sz w:val="24"/>
          <w:szCs w:val="24"/>
        </w:rPr>
        <w:t xml:space="preserve"> to June 201</w:t>
      </w:r>
      <w:r w:rsidR="006126FB" w:rsidRPr="008D001E">
        <w:rPr>
          <w:rFonts w:ascii="Book Antiqua" w:eastAsia="宋体" w:hAnsi="Book Antiqua" w:cs="Times New Roman"/>
          <w:sz w:val="24"/>
          <w:szCs w:val="24"/>
        </w:rPr>
        <w:t>8</w:t>
      </w:r>
      <w:r w:rsidRPr="008D001E">
        <w:rPr>
          <w:rFonts w:ascii="Book Antiqua" w:eastAsia="宋体" w:hAnsi="Book Antiqua" w:cs="Times New Roman"/>
          <w:sz w:val="24"/>
          <w:szCs w:val="24"/>
        </w:rPr>
        <w:t>,</w:t>
      </w:r>
      <w:bookmarkEnd w:id="67"/>
      <w:bookmarkEnd w:id="68"/>
      <w:r w:rsidRPr="008D001E">
        <w:rPr>
          <w:rFonts w:ascii="Book Antiqua" w:eastAsia="宋体" w:hAnsi="Book Antiqua" w:cs="Times New Roman"/>
          <w:sz w:val="24"/>
          <w:szCs w:val="24"/>
        </w:rPr>
        <w:t xml:space="preserve"> two </w:t>
      </w:r>
      <w:bookmarkStart w:id="69" w:name="OLE_LINK114"/>
      <w:bookmarkStart w:id="70" w:name="OLE_LINK115"/>
      <w:r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bookmarkEnd w:id="69"/>
      <w:bookmarkEnd w:id="70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FE1EAB" w:rsidRPr="008D001E">
        <w:rPr>
          <w:rFonts w:ascii="Book Antiqua" w:eastAsia="宋体" w:hAnsi="Book Antiqua" w:cs="Times New Roman"/>
          <w:sz w:val="24"/>
          <w:szCs w:val="24"/>
        </w:rPr>
        <w:t xml:space="preserve">approaches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were used: TUE in 24 patients, and </w:t>
      </w:r>
      <w:r w:rsidR="00FD2917" w:rsidRPr="008D001E">
        <w:rPr>
          <w:rFonts w:ascii="Book Antiqua" w:eastAsia="宋体" w:hAnsi="Book Antiqua" w:cs="Times New Roman"/>
          <w:sz w:val="24"/>
          <w:szCs w:val="24"/>
        </w:rPr>
        <w:t xml:space="preserve">conventional abdominal enterostomy </w:t>
      </w:r>
      <w:r w:rsidR="00FD2917">
        <w:rPr>
          <w:rFonts w:ascii="Book Antiqua" w:eastAsia="宋体" w:hAnsi="Book Antiqua" w:cs="Times New Roman"/>
          <w:sz w:val="24"/>
          <w:szCs w:val="24"/>
        </w:rPr>
        <w:t>(</w:t>
      </w:r>
      <w:bookmarkStart w:id="71" w:name="_Hlk24619556"/>
      <w:r w:rsidRPr="008D001E">
        <w:rPr>
          <w:rFonts w:ascii="Book Antiqua" w:eastAsia="宋体" w:hAnsi="Book Antiqua" w:cs="Times New Roman"/>
          <w:sz w:val="24"/>
          <w:szCs w:val="24"/>
        </w:rPr>
        <w:t>CAE</w:t>
      </w:r>
      <w:bookmarkEnd w:id="71"/>
      <w:r w:rsidR="00FD2917">
        <w:rPr>
          <w:rFonts w:ascii="Book Antiqua" w:eastAsia="宋体" w:hAnsi="Book Antiqua" w:cs="Times New Roman"/>
          <w:sz w:val="24"/>
          <w:szCs w:val="24"/>
        </w:rPr>
        <w:t>)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in 29 patients.</w:t>
      </w:r>
      <w:bookmarkStart w:id="72" w:name="OLE_LINK121"/>
      <w:bookmarkStart w:id="73" w:name="OLE_LINK122"/>
      <w:bookmarkStart w:id="74" w:name="OLE_LINK317"/>
      <w:bookmarkStart w:id="75" w:name="OLE_LINK318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bookmarkEnd w:id="72"/>
      <w:bookmarkEnd w:id="73"/>
      <w:r w:rsidR="00FE1EAB">
        <w:rPr>
          <w:rFonts w:ascii="Book Antiqua" w:eastAsia="宋体" w:hAnsi="Book Antiqua" w:cs="Times New Roman"/>
          <w:sz w:val="24"/>
          <w:szCs w:val="24"/>
        </w:rPr>
        <w:t>Eleven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patients</w:t>
      </w:r>
      <w:bookmarkStart w:id="76" w:name="OLE_LINK302"/>
      <w:bookmarkStart w:id="77" w:name="OLE_LINK303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(TUE 4, </w:t>
      </w:r>
      <w:bookmarkStart w:id="78" w:name="OLE_LINK198"/>
      <w:bookmarkStart w:id="79" w:name="OLE_LINK215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16.67%</w:t>
      </w:r>
      <w:bookmarkEnd w:id="78"/>
      <w:bookmarkEnd w:id="79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; CAE</w:t>
      </w:r>
      <w:bookmarkStart w:id="80" w:name="OLE_LINK199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7, </w:t>
      </w:r>
      <w:bookmarkEnd w:id="80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24.14%)</w:t>
      </w:r>
      <w:bookmarkEnd w:id="76"/>
      <w:bookmarkEnd w:id="77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Start w:id="81" w:name="_Hlk527488236"/>
      <w:bookmarkStart w:id="82" w:name="OLE_LINK219"/>
      <w:r w:rsidRPr="008D001E">
        <w:rPr>
          <w:rFonts w:ascii="Book Antiqua" w:eastAsia="宋体" w:hAnsi="Book Antiqua" w:cs="Times New Roman"/>
          <w:sz w:val="24"/>
          <w:szCs w:val="24"/>
        </w:rPr>
        <w:t xml:space="preserve">with </w:t>
      </w:r>
      <w:bookmarkStart w:id="83" w:name="OLE_LINK242"/>
      <w:r w:rsidRPr="008D001E">
        <w:rPr>
          <w:rFonts w:ascii="Book Antiqua" w:eastAsia="宋体" w:hAnsi="Book Antiqua" w:cs="Times New Roman"/>
          <w:sz w:val="24"/>
          <w:szCs w:val="24"/>
        </w:rPr>
        <w:t>rectosigmoid</w:t>
      </w:r>
      <w:bookmarkEnd w:id="83"/>
      <w:r w:rsidRPr="008D001E">
        <w:rPr>
          <w:rFonts w:ascii="Book Antiqua" w:eastAsia="宋体" w:hAnsi="Book Antiqua" w:cs="Times New Roman"/>
          <w:sz w:val="24"/>
          <w:szCs w:val="24"/>
        </w:rPr>
        <w:t xml:space="preserve"> HD</w:t>
      </w:r>
      <w:bookmarkEnd w:id="81"/>
      <w:bookmarkEnd w:id="82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D24668">
        <w:rPr>
          <w:rFonts w:ascii="Book Antiqua" w:eastAsia="宋体" w:hAnsi="Book Antiqua" w:cs="Times New Roman"/>
          <w:sz w:val="24"/>
          <w:szCs w:val="24"/>
        </w:rPr>
        <w:t>an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severe enterocolitis or </w:t>
      </w:r>
      <w:bookmarkStart w:id="84" w:name="OLE_LINK323"/>
      <w:r w:rsidRPr="008D001E">
        <w:rPr>
          <w:rFonts w:ascii="Book Antiqua" w:eastAsia="宋体" w:hAnsi="Book Antiqua" w:cs="Times New Roman"/>
          <w:sz w:val="24"/>
          <w:szCs w:val="24"/>
        </w:rPr>
        <w:t>a dilated colon</w:t>
      </w:r>
      <w:bookmarkEnd w:id="84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,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26 </w:t>
      </w:r>
      <w:bookmarkStart w:id="85" w:name="OLE_LINK307"/>
      <w:bookmarkStart w:id="86" w:name="OLE_LINK308"/>
      <w:r w:rsidRPr="008D001E">
        <w:rPr>
          <w:rFonts w:ascii="Book Antiqua" w:eastAsia="宋体" w:hAnsi="Book Antiqua" w:cs="Times New Roman"/>
          <w:sz w:val="24"/>
          <w:szCs w:val="24"/>
        </w:rPr>
        <w:t xml:space="preserve">patients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(TUE 11, 45.83%; CAE 15, 51.72%)</w:t>
      </w:r>
      <w:bookmarkEnd w:id="85"/>
      <w:bookmarkEnd w:id="86"/>
      <w:r w:rsidRPr="008D001E">
        <w:rPr>
          <w:rFonts w:ascii="Book Antiqua" w:eastAsia="宋体" w:hAnsi="Book Antiqua" w:cs="Times New Roman"/>
          <w:sz w:val="24"/>
          <w:szCs w:val="24"/>
        </w:rPr>
        <w:t xml:space="preserve"> with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long-segment H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, and 16 patients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(TUE 9, 37.50%; CAE 7, 24.14%)</w:t>
      </w:r>
      <w:bookmarkStart w:id="87" w:name="OLE_LINK134"/>
      <w:bookmarkStart w:id="88" w:name="OLE_LINK135"/>
      <w:bookmarkStart w:id="89" w:name="OLE_LINK112"/>
      <w:bookmarkStart w:id="90" w:name="OLE_LINK113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>with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DC331E" w:rsidRPr="008D001E">
        <w:rPr>
          <w:rFonts w:ascii="Book Antiqua" w:eastAsia="宋体" w:hAnsi="Book Antiqua" w:cs="Times New Roman"/>
          <w:sz w:val="24"/>
          <w:szCs w:val="24"/>
        </w:rPr>
        <w:t>total colonic aganglionosis (TCA)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underwent enterostomy.</w:t>
      </w:r>
      <w:bookmarkEnd w:id="87"/>
      <w:bookmarkEnd w:id="88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Start w:id="91" w:name="OLE_LINK314"/>
      <w:bookmarkStart w:id="92" w:name="OLE_LINK315"/>
      <w:bookmarkStart w:id="93" w:name="OLE_LINK316"/>
      <w:bookmarkEnd w:id="74"/>
      <w:bookmarkEnd w:id="75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Of th</w:t>
      </w:r>
      <w:r w:rsidR="00D24668">
        <w:rPr>
          <w:rFonts w:ascii="Book Antiqua" w:eastAsia="宋体" w:hAnsi="Book Antiqua" w:cs="Times New Roman"/>
          <w:kern w:val="0"/>
          <w:sz w:val="24"/>
          <w:szCs w:val="24"/>
        </w:rPr>
        <w:t>e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se 53 cases, </w:t>
      </w:r>
      <w:bookmarkStart w:id="94" w:name="OLE_LINK235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patients with </w:t>
      </w:r>
      <w:bookmarkStart w:id="95" w:name="OLE_LINK54"/>
      <w:bookmarkStart w:id="96" w:name="OLE_LINK55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left-sided HD</w:t>
      </w:r>
      <w:bookmarkEnd w:id="95"/>
      <w:bookmarkEnd w:id="96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underwent </w:t>
      </w:r>
      <w:r w:rsidR="00D24668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two-stage laparoscopic Soave procedure, </w:t>
      </w:r>
      <w:r w:rsidR="00D24668">
        <w:rPr>
          <w:rFonts w:ascii="Book Antiqua" w:eastAsia="宋体" w:hAnsi="Book Antiqua" w:cs="Times New Roman"/>
          <w:kern w:val="0"/>
          <w:sz w:val="24"/>
          <w:szCs w:val="24"/>
        </w:rPr>
        <w:t>and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patients with right-sided HD </w:t>
      </w:r>
      <w:r w:rsidR="00D12CFE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and TCA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underwent </w:t>
      </w:r>
      <w:r w:rsidR="00D24668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laparoscopic Duhamel procedure.</w:t>
      </w:r>
      <w:bookmarkEnd w:id="94"/>
    </w:p>
    <w:p w14:paraId="1F8E0E2B" w14:textId="4BACD6A7" w:rsidR="00022F28" w:rsidRPr="008D001E" w:rsidRDefault="00022F28" w:rsidP="00CC1C14">
      <w:pPr>
        <w:adjustRightInd w:val="0"/>
        <w:snapToGrid w:val="0"/>
        <w:spacing w:line="360" w:lineRule="auto"/>
        <w:ind w:firstLineChars="100" w:firstLine="240"/>
        <w:rPr>
          <w:rFonts w:ascii="Book Antiqua" w:eastAsia="宋体" w:hAnsi="Book Antiqua" w:cs="Times New Roman"/>
          <w:sz w:val="24"/>
          <w:szCs w:val="24"/>
        </w:rPr>
      </w:pPr>
      <w:bookmarkStart w:id="97" w:name="OLE_LINK300"/>
      <w:bookmarkStart w:id="98" w:name="OLE_LINK1"/>
      <w:bookmarkEnd w:id="91"/>
      <w:bookmarkEnd w:id="92"/>
      <w:bookmarkEnd w:id="93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An intraoperative frozen-section biopsy and postoperative pathological examination in the definitive procedure </w:t>
      </w:r>
      <w:r w:rsidR="00D24668">
        <w:rPr>
          <w:rFonts w:ascii="Book Antiqua" w:eastAsia="宋体" w:hAnsi="Book Antiqua" w:cs="Times New Roman"/>
          <w:kern w:val="0"/>
          <w:sz w:val="24"/>
          <w:szCs w:val="24"/>
        </w:rPr>
        <w:t>were performed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to determine the transition zone and confirm</w:t>
      </w:r>
      <w:r w:rsidR="00D24668">
        <w:rPr>
          <w:rFonts w:ascii="Book Antiqua" w:eastAsia="宋体" w:hAnsi="Book Antiqua" w:cs="Times New Roman"/>
          <w:kern w:val="0"/>
          <w:sz w:val="24"/>
          <w:szCs w:val="24"/>
        </w:rPr>
        <w:t xml:space="preserve"> the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diagnosis</w:t>
      </w:r>
      <w:bookmarkEnd w:id="97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. The definitive surgical procedures were performed by the same surgical team </w:t>
      </w:r>
      <w:r w:rsidR="008661D2" w:rsidRPr="008D001E">
        <w:rPr>
          <w:rFonts w:ascii="Book Antiqua" w:eastAsia="宋体" w:hAnsi="Book Antiqua" w:cs="Times New Roman"/>
          <w:kern w:val="0"/>
          <w:sz w:val="24"/>
          <w:szCs w:val="24"/>
        </w:rPr>
        <w:t>at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our institution.</w:t>
      </w:r>
    </w:p>
    <w:bookmarkEnd w:id="98"/>
    <w:p w14:paraId="27C24BCF" w14:textId="77777777" w:rsidR="00022F28" w:rsidRPr="008D001E" w:rsidRDefault="00022F28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63E302EA" w14:textId="3ECBE880" w:rsidR="00022F28" w:rsidRPr="008D001E" w:rsidRDefault="00022F28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kern w:val="0"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 xml:space="preserve">Surgical technique for </w:t>
      </w:r>
      <w:r w:rsidR="001606CB" w:rsidRPr="001606CB">
        <w:rPr>
          <w:rFonts w:ascii="Book Antiqua" w:eastAsia="宋体" w:hAnsi="Book Antiqua" w:cs="Times New Roman"/>
          <w:b/>
          <w:bCs/>
          <w:i/>
          <w:iCs/>
          <w:kern w:val="0"/>
          <w:sz w:val="24"/>
          <w:szCs w:val="24"/>
        </w:rPr>
        <w:t>TUE</w:t>
      </w:r>
    </w:p>
    <w:p w14:paraId="16F3A620" w14:textId="7001532A" w:rsidR="00022F28" w:rsidRPr="008D001E" w:rsidRDefault="00022F28" w:rsidP="00CC1C14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Under sufficient general anesthesia, a circumferential skin incision was made at the umbilicus. We vertically cored out the skin, subcutaneous tissue, and fascia. </w:t>
      </w:r>
      <w:r w:rsidR="00953E7B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In neonates, we individually ligated the umbilical vessels and urachal remnant to the opening of the fascia. </w:t>
      </w:r>
      <w:r w:rsidR="00D24668">
        <w:rPr>
          <w:rFonts w:ascii="Book Antiqua" w:eastAsia="宋体" w:hAnsi="Book Antiqua" w:cs="Times New Roman"/>
          <w:kern w:val="0"/>
          <w:sz w:val="24"/>
          <w:szCs w:val="24"/>
        </w:rPr>
        <w:t>In</w:t>
      </w:r>
      <w:r w:rsidR="00953E7B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other children, </w:t>
      </w:r>
      <w:r w:rsidR="00D65DF2" w:rsidRPr="008D001E">
        <w:rPr>
          <w:rFonts w:ascii="Book Antiqua" w:eastAsia="宋体" w:hAnsi="Book Antiqua" w:cs="Times New Roman"/>
          <w:kern w:val="0"/>
          <w:sz w:val="24"/>
          <w:szCs w:val="24"/>
        </w:rPr>
        <w:t>t</w:t>
      </w:r>
      <w:r w:rsidR="00953E7B" w:rsidRPr="008D001E">
        <w:rPr>
          <w:rFonts w:ascii="Book Antiqua" w:eastAsia="宋体" w:hAnsi="Book Antiqua" w:cs="Times New Roman"/>
          <w:kern w:val="0"/>
          <w:sz w:val="24"/>
          <w:szCs w:val="24"/>
        </w:rPr>
        <w:t>he umbilicus was directly cut longitudinal</w:t>
      </w:r>
      <w:r w:rsidR="00D24668">
        <w:rPr>
          <w:rFonts w:ascii="Book Antiqua" w:eastAsia="宋体" w:hAnsi="Book Antiqua" w:cs="Times New Roman"/>
          <w:kern w:val="0"/>
          <w:sz w:val="24"/>
          <w:szCs w:val="24"/>
        </w:rPr>
        <w:t>ly</w:t>
      </w:r>
      <w:r w:rsidR="00953E7B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.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After identification and exteriorization of a loop of </w:t>
      </w:r>
      <w:r w:rsidR="00D24668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sigmoid colon through the opening in the fascia and peritoneum under laparoscopy, </w:t>
      </w:r>
      <w:r w:rsidR="00D24668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transverse colon was directly identified through the umbilicus. In order to pull the</w:t>
      </w:r>
      <w:bookmarkStart w:id="99" w:name="OLE_LINK146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intestine</w:t>
      </w:r>
      <w:bookmarkEnd w:id="99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out without contamination, we pre-punctured the stomal site to reduce the intestine size </w:t>
      </w:r>
      <w:r w:rsidR="00D24668">
        <w:rPr>
          <w:rFonts w:ascii="Book Antiqua" w:eastAsia="宋体" w:hAnsi="Book Antiqua" w:cs="Times New Roman"/>
          <w:kern w:val="0"/>
          <w:sz w:val="24"/>
          <w:szCs w:val="24"/>
        </w:rPr>
        <w:t>due to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the severe</w:t>
      </w:r>
      <w:r w:rsidR="00D24668">
        <w:rPr>
          <w:rFonts w:ascii="Book Antiqua" w:eastAsia="宋体" w:hAnsi="Book Antiqua" w:cs="Times New Roman"/>
          <w:kern w:val="0"/>
          <w:sz w:val="24"/>
          <w:szCs w:val="24"/>
        </w:rPr>
        <w:t>ly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distended colon.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An enterostomy was created in </w:t>
      </w:r>
      <w:bookmarkStart w:id="100" w:name="OLE_LINK325"/>
      <w:bookmarkStart w:id="101" w:name="OLE_LINK329"/>
      <w:bookmarkStart w:id="102" w:name="OLE_LINK165"/>
      <w:r w:rsidR="00D24668">
        <w:rPr>
          <w:rFonts w:ascii="Book Antiqua" w:eastAsia="宋体" w:hAnsi="Book Antiqua" w:cs="Times New Roman"/>
          <w:sz w:val="24"/>
          <w:szCs w:val="24"/>
        </w:rPr>
        <w:t xml:space="preserve">a </w:t>
      </w:r>
      <w:r w:rsidRPr="008D001E">
        <w:rPr>
          <w:rFonts w:ascii="Book Antiqua" w:eastAsia="宋体" w:hAnsi="Book Antiqua" w:cs="Times New Roman"/>
          <w:sz w:val="24"/>
          <w:szCs w:val="24"/>
        </w:rPr>
        <w:t>single-barreled</w:t>
      </w:r>
      <w:bookmarkEnd w:id="100"/>
      <w:bookmarkEnd w:id="101"/>
      <w:r w:rsidRPr="008D001E">
        <w:rPr>
          <w:rFonts w:ascii="Book Antiqua" w:eastAsia="宋体" w:hAnsi="Book Antiqua" w:cs="Times New Roman"/>
          <w:sz w:val="24"/>
          <w:szCs w:val="24"/>
        </w:rPr>
        <w:t xml:space="preserve"> fashion</w:t>
      </w:r>
      <w:bookmarkEnd w:id="102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lastRenderedPageBreak/>
        <w:t xml:space="preserve">with a chimney of </w:t>
      </w:r>
      <w:bookmarkStart w:id="103" w:name="OLE_LINK30"/>
      <w:r w:rsidR="00D24668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>proximal end</w:t>
      </w:r>
      <w:bookmarkEnd w:id="103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D924CC" w:rsidRPr="008D001E">
        <w:rPr>
          <w:rFonts w:ascii="Book Antiqua" w:eastAsia="宋体" w:hAnsi="Book Antiqua" w:cs="Times New Roman"/>
          <w:sz w:val="24"/>
          <w:szCs w:val="24"/>
        </w:rPr>
        <w:t>a</w:t>
      </w:r>
      <w:r w:rsidR="00D24668">
        <w:rPr>
          <w:rFonts w:ascii="Book Antiqua" w:eastAsia="宋体" w:hAnsi="Book Antiqua" w:cs="Times New Roman"/>
          <w:sz w:val="24"/>
          <w:szCs w:val="24"/>
        </w:rPr>
        <w:t>pproximately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D924CC" w:rsidRPr="008D001E">
        <w:rPr>
          <w:rFonts w:ascii="Book Antiqua" w:eastAsia="宋体" w:hAnsi="Book Antiqua" w:cs="Times New Roman"/>
          <w:sz w:val="24"/>
          <w:szCs w:val="24"/>
        </w:rPr>
        <w:t>2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cm above the </w:t>
      </w:r>
      <w:r w:rsidR="00E21260" w:rsidRPr="008D001E">
        <w:rPr>
          <w:rFonts w:ascii="Book Antiqua" w:eastAsia="宋体" w:hAnsi="Book Antiqua" w:cs="Times New Roman"/>
          <w:sz w:val="24"/>
          <w:szCs w:val="24"/>
        </w:rPr>
        <w:t xml:space="preserve">periumbilical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skin. The distal end was closed and fixed to the proximal end in </w:t>
      </w:r>
      <w:r w:rsidR="00D24668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>abdominal cavity</w:t>
      </w:r>
      <w:r w:rsidRPr="008D001E">
        <w:rPr>
          <w:rFonts w:ascii="Book Antiqua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>for easy finding next time</w:t>
      </w:r>
      <w:bookmarkStart w:id="104" w:name="OLE_LINK167"/>
      <w:bookmarkEnd w:id="89"/>
      <w:bookmarkEnd w:id="90"/>
      <w:r w:rsidRPr="008D001E">
        <w:rPr>
          <w:rFonts w:ascii="Book Antiqua" w:eastAsia="宋体" w:hAnsi="Book Antiqua" w:cs="Times New Roman"/>
          <w:sz w:val="24"/>
          <w:szCs w:val="24"/>
        </w:rPr>
        <w:t xml:space="preserve"> (</w:t>
      </w:r>
      <w:r w:rsidR="00CC1C14">
        <w:rPr>
          <w:rFonts w:ascii="Book Antiqua" w:eastAsia="宋体" w:hAnsi="Book Antiqua" w:cs="Times New Roman"/>
          <w:sz w:val="24"/>
          <w:szCs w:val="24"/>
        </w:rPr>
        <w:t>Figure</w:t>
      </w:r>
      <w:r w:rsidR="0028535B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>1)</w:t>
      </w:r>
      <w:bookmarkEnd w:id="104"/>
      <w:r w:rsidRPr="008D001E">
        <w:rPr>
          <w:rFonts w:ascii="Book Antiqua" w:eastAsia="宋体" w:hAnsi="Book Antiqua" w:cs="Times New Roman"/>
          <w:sz w:val="24"/>
          <w:szCs w:val="24"/>
        </w:rPr>
        <w:t>.</w:t>
      </w:r>
    </w:p>
    <w:p w14:paraId="43349B6D" w14:textId="77777777" w:rsidR="00A20B49" w:rsidRPr="008D001E" w:rsidRDefault="00A20B49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bookmarkStart w:id="105" w:name="OLE_LINK33"/>
      <w:bookmarkStart w:id="106" w:name="OLE_LINK78"/>
    </w:p>
    <w:p w14:paraId="34DF8022" w14:textId="5D1078A0" w:rsidR="00022F28" w:rsidRPr="008D001E" w:rsidRDefault="00022F28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bookmarkStart w:id="107" w:name="OLE_LINK42"/>
      <w:bookmarkStart w:id="108" w:name="OLE_LINK43"/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Two-stage</w:t>
      </w:r>
      <w:bookmarkEnd w:id="107"/>
      <w:bookmarkEnd w:id="108"/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 xml:space="preserve"> </w:t>
      </w:r>
      <w:r w:rsidR="00623200"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laparoscopy-assisted</w:t>
      </w:r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 xml:space="preserve"> pull-through</w:t>
      </w:r>
      <w:r w:rsidR="00710596" w:rsidRPr="008D001E">
        <w:rPr>
          <w:rFonts w:ascii="Book Antiqua" w:hAnsi="Book Antiqua"/>
          <w:sz w:val="24"/>
          <w:szCs w:val="24"/>
        </w:rPr>
        <w:t xml:space="preserve"> </w:t>
      </w:r>
      <w:r w:rsidR="00710596"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with stoma closure</w:t>
      </w:r>
    </w:p>
    <w:bookmarkEnd w:id="105"/>
    <w:p w14:paraId="7D435F4E" w14:textId="45DCC353" w:rsidR="00022F28" w:rsidRPr="008D001E" w:rsidRDefault="00022F28" w:rsidP="00CC1C14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 xml:space="preserve">Three to six months later, w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close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the stoma through a peristomal skin incision.</w:t>
      </w:r>
      <w:bookmarkStart w:id="109" w:name="OLE_LINK148"/>
      <w:bookmarkStart w:id="110" w:name="OLE_LINK149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>Our two-stage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laparoscopic Soave </w:t>
      </w:r>
      <w:bookmarkStart w:id="111" w:name="OLE_LINK297"/>
      <w:bookmarkStart w:id="112" w:name="OLE_LINK298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procedure</w:t>
      </w:r>
      <w:bookmarkEnd w:id="111"/>
      <w:bookmarkEnd w:id="112"/>
      <w:r w:rsidRPr="008D001E">
        <w:rPr>
          <w:rFonts w:ascii="Book Antiqua" w:eastAsia="宋体" w:hAnsi="Book Antiqua" w:cs="Times New Roman"/>
          <w:sz w:val="24"/>
          <w:szCs w:val="24"/>
        </w:rPr>
        <w:t xml:space="preserve"> of </w:t>
      </w:r>
      <w:bookmarkStart w:id="113" w:name="OLE_LINK5"/>
      <w:bookmarkStart w:id="114" w:name="OLE_LINK9"/>
      <w:bookmarkStart w:id="115" w:name="OLE_LINK16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left-sided HD</w:t>
      </w:r>
      <w:bookmarkEnd w:id="113"/>
      <w:bookmarkEnd w:id="114"/>
      <w:bookmarkEnd w:id="115"/>
      <w:r w:rsidRPr="008D001E">
        <w:rPr>
          <w:rFonts w:ascii="Book Antiqua" w:eastAsia="宋体" w:hAnsi="Book Antiqua" w:cs="Times New Roman"/>
          <w:sz w:val="24"/>
          <w:szCs w:val="24"/>
        </w:rPr>
        <w:t xml:space="preserve"> was </w:t>
      </w:r>
      <w:bookmarkEnd w:id="109"/>
      <w:bookmarkEnd w:id="110"/>
      <w:r w:rsidRPr="008D001E">
        <w:rPr>
          <w:rFonts w:ascii="Book Antiqua" w:eastAsia="宋体" w:hAnsi="Book Antiqua" w:cs="Times New Roman"/>
          <w:sz w:val="24"/>
          <w:szCs w:val="24"/>
        </w:rPr>
        <w:t>based on our previous reports</w:t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UYW5nPC9BdXRob3I+PFllYXI+MjAxMjwvWWVhcj48UmVj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</w:fldData>
        </w:fldCha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instrText xml:space="preserve"> ADDIN EN.CITE </w:instrText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UYW5nPC9BdXRob3I+PFllYXI+MjAxMjwvWWVhcj48UmVj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</w:fldData>
        </w:fldCha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end"/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[</w:t>
      </w:r>
      <w:hyperlink w:anchor="_ENREF_15" w:tooltip="Tang, 2012 #21" w:history="1">
        <w:r w:rsidR="00C34493" w:rsidRPr="008D001E">
          <w:rPr>
            <w:rFonts w:ascii="Book Antiqua" w:eastAsia="宋体" w:hAnsi="Book Antiqua" w:cs="Times New Roman"/>
            <w:noProof/>
            <w:sz w:val="24"/>
            <w:szCs w:val="24"/>
            <w:vertAlign w:val="superscript"/>
          </w:rPr>
          <w:t>15</w:t>
        </w:r>
      </w:hyperlink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,</w:t>
      </w:r>
      <w:hyperlink w:anchor="_ENREF_16" w:tooltip="Aubdoollah, 2015 #2" w:history="1">
        <w:r w:rsidR="00C34493" w:rsidRPr="008D001E">
          <w:rPr>
            <w:rFonts w:ascii="Book Antiqua" w:eastAsia="宋体" w:hAnsi="Book Antiqua" w:cs="Times New Roman"/>
            <w:noProof/>
            <w:sz w:val="24"/>
            <w:szCs w:val="24"/>
            <w:vertAlign w:val="superscript"/>
          </w:rPr>
          <w:t>16</w:t>
        </w:r>
      </w:hyperlink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]</w:t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end"/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. </w:t>
      </w:r>
      <w:bookmarkStart w:id="116" w:name="OLE_LINK299"/>
      <w:r w:rsidRPr="008D001E">
        <w:rPr>
          <w:rFonts w:ascii="Book Antiqua" w:eastAsia="宋体" w:hAnsi="Book Antiqua" w:cs="Times New Roman"/>
          <w:sz w:val="24"/>
          <w:szCs w:val="24"/>
        </w:rPr>
        <w:t xml:space="preserve">We placed </w:t>
      </w:r>
      <w:r w:rsidR="00246D23" w:rsidRPr="008D001E">
        <w:rPr>
          <w:rFonts w:ascii="Book Antiqua" w:eastAsia="宋体" w:hAnsi="Book Antiqua" w:cs="Times New Roman"/>
          <w:sz w:val="24"/>
          <w:szCs w:val="24"/>
        </w:rPr>
        <w:t>one 5 mm</w:t>
      </w:r>
      <w:r w:rsidR="00260D80" w:rsidRPr="008D001E">
        <w:rPr>
          <w:rFonts w:ascii="Book Antiqua" w:eastAsia="宋体" w:hAnsi="Book Antiqua" w:cs="Times New Roman"/>
          <w:sz w:val="24"/>
          <w:szCs w:val="24"/>
        </w:rPr>
        <w:t xml:space="preserve"> or 10</w:t>
      </w:r>
      <w:r w:rsidR="00BF7C4C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260D80" w:rsidRPr="008D001E">
        <w:rPr>
          <w:rFonts w:ascii="Book Antiqua" w:eastAsia="宋体" w:hAnsi="Book Antiqua" w:cs="Times New Roman"/>
          <w:sz w:val="24"/>
          <w:szCs w:val="24"/>
        </w:rPr>
        <w:t>mm</w:t>
      </w:r>
      <w:r w:rsidR="00246D23" w:rsidRPr="008D001E">
        <w:rPr>
          <w:rFonts w:ascii="Book Antiqua" w:eastAsia="宋体" w:hAnsi="Book Antiqua" w:cs="Times New Roman"/>
          <w:sz w:val="24"/>
          <w:szCs w:val="24"/>
        </w:rPr>
        <w:t xml:space="preserve"> trocar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as </w:t>
      </w:r>
      <w:r w:rsidR="00D24668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>working port through the stoma</w:t>
      </w:r>
      <w:r w:rsidR="00260D80" w:rsidRPr="008D001E">
        <w:rPr>
          <w:rFonts w:ascii="Book Antiqua" w:hAnsi="Book Antiqua"/>
          <w:sz w:val="24"/>
          <w:szCs w:val="24"/>
        </w:rPr>
        <w:t xml:space="preserve"> </w:t>
      </w:r>
      <w:r w:rsidR="00260D80" w:rsidRPr="008D001E">
        <w:rPr>
          <w:rFonts w:ascii="Book Antiqua" w:eastAsia="宋体" w:hAnsi="Book Antiqua" w:cs="Times New Roman"/>
          <w:sz w:val="24"/>
          <w:szCs w:val="24"/>
        </w:rPr>
        <w:t>sit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, and </w:t>
      </w:r>
      <w:r w:rsidR="00246D23" w:rsidRPr="008D001E">
        <w:rPr>
          <w:rFonts w:ascii="Book Antiqua" w:eastAsia="宋体" w:hAnsi="Book Antiqua" w:cs="Times New Roman"/>
          <w:sz w:val="24"/>
          <w:szCs w:val="24"/>
        </w:rPr>
        <w:t>two 3 mm trocars wer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BF7C4C" w:rsidRPr="008D001E">
        <w:rPr>
          <w:rFonts w:ascii="Book Antiqua" w:eastAsia="宋体" w:hAnsi="Book Antiqua" w:cs="Times New Roman"/>
          <w:sz w:val="24"/>
          <w:szCs w:val="24"/>
        </w:rPr>
        <w:t xml:space="preserve">respectively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inserted in the </w:t>
      </w:r>
      <w:r w:rsidR="00246D23" w:rsidRPr="008D001E">
        <w:rPr>
          <w:rFonts w:ascii="Book Antiqua" w:eastAsia="宋体" w:hAnsi="Book Antiqua" w:cs="Times New Roman"/>
          <w:sz w:val="24"/>
          <w:szCs w:val="24"/>
        </w:rPr>
        <w:t xml:space="preserve">right and </w:t>
      </w:r>
      <w:r w:rsidRPr="008D001E">
        <w:rPr>
          <w:rFonts w:ascii="Book Antiqua" w:eastAsia="宋体" w:hAnsi="Book Antiqua" w:cs="Times New Roman"/>
          <w:sz w:val="24"/>
          <w:szCs w:val="24"/>
        </w:rPr>
        <w:t>left upper quadrant.</w:t>
      </w:r>
      <w:bookmarkStart w:id="117" w:name="OLE_LINK2"/>
      <w:r w:rsidRPr="008D001E">
        <w:rPr>
          <w:rFonts w:ascii="Book Antiqua" w:eastAsia="宋体" w:hAnsi="Book Antiqua" w:cs="Times New Roman"/>
          <w:sz w:val="24"/>
          <w:szCs w:val="24"/>
        </w:rPr>
        <w:t xml:space="preserve"> Routinely, intraoperative frozen-section biopsy was performed before anastomosis</w:t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dWJkb29sbGFoPC9BdXRob3I+PFllYXI+MjAxNTwvWWVh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</w:fldData>
        </w:fldCha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instrText xml:space="preserve"> ADDIN EN.CITE </w:instrText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BdWJkb29sbGFoPC9BdXRob3I+PFllYXI+MjAxNTwvWWVh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</w:fldData>
        </w:fldCha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end"/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[</w:t>
      </w:r>
      <w:hyperlink w:anchor="_ENREF_17" w:tooltip="Aubdoollah, 2015 #43" w:history="1">
        <w:r w:rsidR="00C34493" w:rsidRPr="008D001E">
          <w:rPr>
            <w:rFonts w:ascii="Book Antiqua" w:eastAsia="宋体" w:hAnsi="Book Antiqua" w:cs="Times New Roman"/>
            <w:noProof/>
            <w:sz w:val="24"/>
            <w:szCs w:val="24"/>
            <w:vertAlign w:val="superscript"/>
          </w:rPr>
          <w:t>17</w:t>
        </w:r>
      </w:hyperlink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]</w:t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end"/>
      </w:r>
      <w:r w:rsidRPr="008D001E">
        <w:rPr>
          <w:rFonts w:ascii="Book Antiqua" w:eastAsia="宋体" w:hAnsi="Book Antiqua" w:cs="Times New Roman"/>
          <w:sz w:val="24"/>
          <w:szCs w:val="24"/>
        </w:rPr>
        <w:t>.</w:t>
      </w:r>
      <w:r w:rsidRPr="008D001E">
        <w:rPr>
          <w:rFonts w:ascii="Book Antiqua" w:hAnsi="Book Antiqua" w:cs="Times New Roman"/>
          <w:sz w:val="24"/>
          <w:szCs w:val="24"/>
        </w:rPr>
        <w:t xml:space="preserve"> </w:t>
      </w:r>
      <w:r w:rsidR="00D24668">
        <w:rPr>
          <w:rFonts w:ascii="Book Antiqua" w:hAnsi="Book Antiqua" w:cs="Times New Roman"/>
          <w:sz w:val="24"/>
          <w:szCs w:val="24"/>
        </w:rPr>
        <w:t>W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e </w:t>
      </w:r>
      <w:r w:rsidR="00D24668">
        <w:rPr>
          <w:rFonts w:ascii="Book Antiqua" w:eastAsia="宋体" w:hAnsi="Book Antiqua" w:cs="Times New Roman"/>
          <w:sz w:val="24"/>
          <w:szCs w:val="24"/>
        </w:rPr>
        <w:t xml:space="preserve">then </w:t>
      </w:r>
      <w:r w:rsidRPr="008D001E">
        <w:rPr>
          <w:rFonts w:ascii="Book Antiqua" w:eastAsia="宋体" w:hAnsi="Book Antiqua" w:cs="Times New Roman"/>
          <w:sz w:val="24"/>
          <w:szCs w:val="24"/>
        </w:rPr>
        <w:t>used Lone</w:t>
      </w:r>
      <w:r w:rsidR="002D03E6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>Star retractors (Lone Star Medical Products, Stafford, TX</w:t>
      </w:r>
      <w:r w:rsidR="000A6F93" w:rsidRPr="008D001E">
        <w:rPr>
          <w:rFonts w:ascii="Book Antiqua" w:eastAsia="宋体" w:hAnsi="Book Antiqua" w:cs="Times New Roman"/>
          <w:sz w:val="24"/>
          <w:szCs w:val="24"/>
        </w:rPr>
        <w:t>, U</w:t>
      </w:r>
      <w:r w:rsidR="00CC1C14">
        <w:rPr>
          <w:rFonts w:ascii="Book Antiqua" w:eastAsia="宋体" w:hAnsi="Book Antiqua" w:cs="Times New Roman"/>
          <w:sz w:val="24"/>
          <w:szCs w:val="24"/>
        </w:rPr>
        <w:t>nited State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) to expose the anus, and </w:t>
      </w:r>
      <w:bookmarkStart w:id="118" w:name="OLE_LINK201"/>
      <w:r w:rsidRPr="008D001E">
        <w:rPr>
          <w:rFonts w:ascii="Book Antiqua" w:eastAsia="宋体" w:hAnsi="Book Antiqua" w:cs="Times New Roman"/>
          <w:sz w:val="24"/>
          <w:szCs w:val="24"/>
        </w:rPr>
        <w:t>electrocautery to make a circumferential incision in the rectal mucosa at 0.5</w:t>
      </w:r>
      <w:r w:rsidR="00542DE4">
        <w:rPr>
          <w:rFonts w:ascii="Book Antiqua" w:eastAsia="宋体" w:hAnsi="Book Antiqua" w:cs="Times New Roman"/>
          <w:sz w:val="24"/>
          <w:szCs w:val="24"/>
        </w:rPr>
        <w:t>-</w:t>
      </w:r>
      <w:r w:rsidRPr="008D001E">
        <w:rPr>
          <w:rFonts w:ascii="Book Antiqua" w:eastAsia="宋体" w:hAnsi="Book Antiqua" w:cs="Times New Roman"/>
          <w:sz w:val="24"/>
          <w:szCs w:val="24"/>
        </w:rPr>
        <w:t>1</w:t>
      </w:r>
      <w:r w:rsidR="003605FC" w:rsidRPr="008D001E">
        <w:rPr>
          <w:rFonts w:ascii="Book Antiqua" w:eastAsia="宋体" w:hAnsi="Book Antiqua" w:cs="Times New Roman"/>
          <w:sz w:val="24"/>
          <w:szCs w:val="24"/>
        </w:rPr>
        <w:t>.0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cm proximal to the dentate line</w:t>
      </w:r>
      <w:bookmarkEnd w:id="118"/>
      <w:r w:rsidRPr="008D001E">
        <w:rPr>
          <w:rFonts w:ascii="Book Antiqua" w:eastAsia="宋体" w:hAnsi="Book Antiqua" w:cs="Times New Roman"/>
          <w:sz w:val="24"/>
          <w:szCs w:val="24"/>
        </w:rPr>
        <w:t>.</w:t>
      </w:r>
      <w:bookmarkEnd w:id="117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bookmarkStart w:id="119" w:name="OLE_LINK120"/>
      <w:bookmarkStart w:id="120" w:name="OLE_LINK123"/>
      <w:r w:rsidRPr="008D001E">
        <w:rPr>
          <w:rFonts w:ascii="Book Antiqua" w:eastAsia="宋体" w:hAnsi="Book Antiqua" w:cs="Times New Roman"/>
          <w:sz w:val="24"/>
          <w:szCs w:val="24"/>
        </w:rPr>
        <w:t xml:space="preserve">A long muscular rectal cuff was developed for &gt; 5 cm up to the peritoneal reflection, which was then shortened to 1-2 cm. </w:t>
      </w:r>
      <w:bookmarkStart w:id="121" w:name="OLE_LINK151"/>
      <w:bookmarkStart w:id="122" w:name="OLE_LINK26"/>
      <w:bookmarkStart w:id="123" w:name="OLE_LINK27"/>
      <w:r w:rsidRPr="008D001E">
        <w:rPr>
          <w:rFonts w:ascii="Book Antiqua" w:eastAsia="宋体" w:hAnsi="Book Antiqua" w:cs="Times New Roman"/>
          <w:sz w:val="24"/>
          <w:szCs w:val="24"/>
        </w:rPr>
        <w:t>The rectal muscular cuff was partial dissected in a “V” shape at the posterior wall, and the necessary amount of the mobilized colon w</w:t>
      </w:r>
      <w:r w:rsidR="006B56E3">
        <w:rPr>
          <w:rFonts w:ascii="Book Antiqua" w:eastAsia="宋体" w:hAnsi="Book Antiqua" w:cs="Times New Roman"/>
          <w:sz w:val="24"/>
          <w:szCs w:val="24"/>
        </w:rPr>
        <w:t>a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dissected</w:t>
      </w:r>
      <w:bookmarkEnd w:id="119"/>
      <w:bookmarkEnd w:id="120"/>
      <w:bookmarkEnd w:id="121"/>
      <w:r w:rsidRPr="008D001E">
        <w:rPr>
          <w:rFonts w:ascii="Book Antiqua" w:eastAsia="宋体" w:hAnsi="Book Antiqua" w:cs="Times New Roman"/>
          <w:sz w:val="24"/>
          <w:szCs w:val="24"/>
        </w:rPr>
        <w:t>.</w:t>
      </w:r>
      <w:bookmarkEnd w:id="122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6B56E3">
        <w:rPr>
          <w:rFonts w:ascii="Book Antiqua" w:eastAsia="宋体" w:hAnsi="Book Antiqua" w:cs="Times New Roman"/>
          <w:sz w:val="24"/>
          <w:szCs w:val="24"/>
        </w:rPr>
        <w:t>A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coloanal </w:t>
      </w:r>
      <w:bookmarkStart w:id="124" w:name="OLE_LINK25"/>
      <w:r w:rsidRPr="008D001E">
        <w:rPr>
          <w:rFonts w:ascii="Book Antiqua" w:eastAsia="宋体" w:hAnsi="Book Antiqua" w:cs="Times New Roman"/>
          <w:sz w:val="24"/>
          <w:szCs w:val="24"/>
        </w:rPr>
        <w:t>anastomosis</w:t>
      </w:r>
      <w:bookmarkEnd w:id="124"/>
      <w:r w:rsidRPr="008D001E">
        <w:rPr>
          <w:rFonts w:ascii="Book Antiqua" w:eastAsia="宋体" w:hAnsi="Book Antiqua" w:cs="Times New Roman"/>
          <w:sz w:val="24"/>
          <w:szCs w:val="24"/>
        </w:rPr>
        <w:t xml:space="preserve"> was </w:t>
      </w:r>
      <w:bookmarkStart w:id="125" w:name="OLE_LINK41"/>
      <w:r w:rsidR="006B56E3">
        <w:rPr>
          <w:rFonts w:ascii="Book Antiqua" w:eastAsia="宋体" w:hAnsi="Book Antiqua" w:cs="Times New Roman"/>
          <w:sz w:val="24"/>
          <w:szCs w:val="24"/>
        </w:rPr>
        <w:t xml:space="preserve">then </w:t>
      </w:r>
      <w:r w:rsidRPr="008D001E">
        <w:rPr>
          <w:rFonts w:ascii="Book Antiqua" w:eastAsia="宋体" w:hAnsi="Book Antiqua" w:cs="Times New Roman"/>
          <w:sz w:val="24"/>
          <w:szCs w:val="24"/>
        </w:rPr>
        <w:t>performed</w:t>
      </w:r>
      <w:bookmarkEnd w:id="125"/>
      <w:r w:rsidRPr="008D001E">
        <w:rPr>
          <w:rFonts w:ascii="Book Antiqua" w:eastAsia="宋体" w:hAnsi="Book Antiqua" w:cs="Times New Roman"/>
          <w:sz w:val="24"/>
          <w:szCs w:val="24"/>
        </w:rPr>
        <w:t>.</w:t>
      </w:r>
    </w:p>
    <w:p w14:paraId="1556260D" w14:textId="5E2B029F" w:rsidR="00022F28" w:rsidRPr="008D001E" w:rsidRDefault="006B56E3" w:rsidP="00CC1C14">
      <w:pPr>
        <w:adjustRightInd w:val="0"/>
        <w:snapToGrid w:val="0"/>
        <w:spacing w:line="360" w:lineRule="auto"/>
        <w:ind w:firstLineChars="100" w:firstLine="240"/>
        <w:rPr>
          <w:rFonts w:ascii="Book Antiqua" w:eastAsia="宋体" w:hAnsi="Book Antiqua" w:cs="Times New Roman"/>
          <w:sz w:val="24"/>
          <w:szCs w:val="24"/>
        </w:rPr>
      </w:pPr>
      <w:bookmarkStart w:id="126" w:name="OLE_LINK250"/>
      <w:bookmarkEnd w:id="116"/>
      <w:bookmarkEnd w:id="123"/>
      <w:r>
        <w:rPr>
          <w:rFonts w:ascii="Book Antiqua" w:eastAsia="宋体" w:hAnsi="Book Antiqua" w:cs="Times New Roman"/>
          <w:kern w:val="0"/>
          <w:sz w:val="24"/>
          <w:szCs w:val="24"/>
        </w:rPr>
        <w:t>The l</w:t>
      </w:r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aparoscopic </w:t>
      </w:r>
      <w:bookmarkStart w:id="127" w:name="OLE_LINK207"/>
      <w:r w:rsidR="00022F28" w:rsidRPr="008D001E">
        <w:rPr>
          <w:rFonts w:ascii="Book Antiqua" w:eastAsia="宋体" w:hAnsi="Book Antiqua" w:cs="Times New Roman"/>
          <w:sz w:val="24"/>
          <w:szCs w:val="24"/>
        </w:rPr>
        <w:t>Duhamel</w:t>
      </w:r>
      <w:bookmarkEnd w:id="126"/>
      <w:bookmarkEnd w:id="127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>procedure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2C45F9">
        <w:rPr>
          <w:rFonts w:ascii="Book Antiqua" w:eastAsia="宋体" w:hAnsi="Book Antiqua" w:cs="Times New Roman"/>
          <w:sz w:val="24"/>
          <w:szCs w:val="24"/>
        </w:rPr>
        <w:t>for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>right-sided HD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0D1903" w:rsidRPr="008D001E">
        <w:rPr>
          <w:rFonts w:ascii="Book Antiqua" w:eastAsia="宋体" w:hAnsi="Book Antiqua" w:cs="Times New Roman"/>
          <w:sz w:val="24"/>
          <w:szCs w:val="24"/>
        </w:rPr>
        <w:t xml:space="preserve">and TCA 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>was similar to that described previously</w:t>
      </w:r>
      <w:r w:rsidR="00022F28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aaGFuZzwvQXV0aG9yPjxZZWFyPjIwMTc8L1llYXI+PFJl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</w:fldData>
        </w:fldCha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instrText xml:space="preserve"> ADDIN EN.CITE </w:instrText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aaGFuZzwvQXV0aG9yPjxZZWFyPjIwMTc8L1llYXI+PFJl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</w:fldData>
        </w:fldCha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end"/>
      </w:r>
      <w:r w:rsidR="00022F28" w:rsidRPr="008D001E">
        <w:rPr>
          <w:rFonts w:ascii="Book Antiqua" w:eastAsia="宋体" w:hAnsi="Book Antiqua" w:cs="Times New Roman"/>
          <w:sz w:val="24"/>
          <w:szCs w:val="24"/>
          <w:vertAlign w:val="superscript"/>
        </w:rPr>
      </w:r>
      <w:r w:rsidR="00022F28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[</w:t>
      </w:r>
      <w:hyperlink w:anchor="_ENREF_18" w:tooltip="Zhang, 2017 #16" w:history="1">
        <w:r w:rsidR="00C34493" w:rsidRPr="008D001E">
          <w:rPr>
            <w:rFonts w:ascii="Book Antiqua" w:eastAsia="宋体" w:hAnsi="Book Antiqua" w:cs="Times New Roman"/>
            <w:noProof/>
            <w:sz w:val="24"/>
            <w:szCs w:val="24"/>
            <w:vertAlign w:val="superscript"/>
          </w:rPr>
          <w:t>18</w:t>
        </w:r>
      </w:hyperlink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]</w:t>
      </w:r>
      <w:r w:rsidR="00022F28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end"/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. </w:t>
      </w:r>
      <w:bookmarkStart w:id="128" w:name="OLE_LINK370"/>
      <w:bookmarkStart w:id="129" w:name="OLE_LINK371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By </w:t>
      </w:r>
      <w:r w:rsidR="00E84CB6" w:rsidRPr="008D001E">
        <w:rPr>
          <w:rFonts w:ascii="Book Antiqua" w:eastAsia="宋体" w:hAnsi="Book Antiqua" w:cs="Times New Roman"/>
          <w:sz w:val="24"/>
          <w:szCs w:val="24"/>
        </w:rPr>
        <w:t>separat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ing the stoma through a peristomal skin incision and </w:t>
      </w:r>
      <w:bookmarkStart w:id="130" w:name="OLE_LINK348"/>
      <w:r w:rsidR="00022F28" w:rsidRPr="008D001E">
        <w:rPr>
          <w:rFonts w:ascii="Book Antiqua" w:eastAsia="宋体" w:hAnsi="Book Antiqua" w:cs="Times New Roman"/>
          <w:sz w:val="24"/>
          <w:szCs w:val="24"/>
        </w:rPr>
        <w:t>mobilizing</w:t>
      </w:r>
      <w:bookmarkEnd w:id="130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>part</w:t>
      </w:r>
      <w:r>
        <w:rPr>
          <w:rFonts w:ascii="Book Antiqua" w:eastAsia="宋体" w:hAnsi="Book Antiqua" w:cs="Times New Roman"/>
          <w:kern w:val="0"/>
          <w:sz w:val="24"/>
          <w:szCs w:val="24"/>
        </w:rPr>
        <w:t xml:space="preserve"> of the</w:t>
      </w:r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bowel through </w:t>
      </w:r>
      <w:r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>abdominal stoma opening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, we </w:t>
      </w:r>
      <w:r>
        <w:rPr>
          <w:rFonts w:ascii="Book Antiqua" w:eastAsia="宋体" w:hAnsi="Book Antiqua" w:cs="Times New Roman"/>
          <w:sz w:val="24"/>
          <w:szCs w:val="24"/>
        </w:rPr>
        <w:t>were able to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reach the splenic flexure.</w:t>
      </w:r>
      <w:bookmarkEnd w:id="128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bookmarkStart w:id="131" w:name="OLE_LINK204"/>
      <w:bookmarkStart w:id="132" w:name="OLE_LINK217"/>
      <w:bookmarkEnd w:id="129"/>
      <w:r w:rsidR="009B1AFA" w:rsidRPr="008D001E">
        <w:rPr>
          <w:rFonts w:ascii="Book Antiqua" w:eastAsia="宋体" w:hAnsi="Book Antiqua" w:cs="Times New Roman"/>
          <w:sz w:val="24"/>
          <w:szCs w:val="24"/>
        </w:rPr>
        <w:t>The positions</w:t>
      </w:r>
      <w:r w:rsidR="000A6F93" w:rsidRPr="008D001E">
        <w:rPr>
          <w:rFonts w:ascii="Book Antiqua" w:eastAsia="宋体" w:hAnsi="Book Antiqua" w:cs="Times New Roman"/>
          <w:sz w:val="24"/>
          <w:szCs w:val="24"/>
        </w:rPr>
        <w:t xml:space="preserve"> of </w:t>
      </w:r>
      <w:r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="000A6F93" w:rsidRPr="008D001E">
        <w:rPr>
          <w:rFonts w:ascii="Book Antiqua" w:eastAsia="宋体" w:hAnsi="Book Antiqua" w:cs="Times New Roman"/>
          <w:sz w:val="24"/>
          <w:szCs w:val="24"/>
        </w:rPr>
        <w:t>trocars were the same as th</w:t>
      </w:r>
      <w:r w:rsidR="009B1AFA" w:rsidRPr="008D001E">
        <w:rPr>
          <w:rFonts w:ascii="Book Antiqua" w:eastAsia="宋体" w:hAnsi="Book Antiqua" w:cs="Times New Roman"/>
          <w:sz w:val="24"/>
          <w:szCs w:val="24"/>
        </w:rPr>
        <w:t>ose</w:t>
      </w:r>
      <w:r w:rsidR="000A6F93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>
        <w:rPr>
          <w:rFonts w:ascii="Book Antiqua" w:eastAsia="宋体" w:hAnsi="Book Antiqua" w:cs="Times New Roman"/>
          <w:sz w:val="24"/>
          <w:szCs w:val="24"/>
        </w:rPr>
        <w:t>for the</w:t>
      </w:r>
      <w:r w:rsidR="000A6F93" w:rsidRPr="008D001E">
        <w:rPr>
          <w:rFonts w:ascii="Book Antiqua" w:eastAsia="宋体" w:hAnsi="Book Antiqua" w:cs="Times New Roman"/>
          <w:sz w:val="24"/>
          <w:szCs w:val="24"/>
        </w:rPr>
        <w:t xml:space="preserve"> laparoscopic Soave procedure </w:t>
      </w:r>
      <w:r w:rsidR="002C45F9">
        <w:rPr>
          <w:rFonts w:ascii="Book Antiqua" w:eastAsia="宋体" w:hAnsi="Book Antiqua" w:cs="Times New Roman"/>
          <w:sz w:val="24"/>
          <w:szCs w:val="24"/>
        </w:rPr>
        <w:t>for</w:t>
      </w:r>
      <w:r w:rsidR="000A6F93" w:rsidRPr="008D001E">
        <w:rPr>
          <w:rFonts w:ascii="Book Antiqua" w:eastAsia="宋体" w:hAnsi="Book Antiqua" w:cs="Times New Roman"/>
          <w:sz w:val="24"/>
          <w:szCs w:val="24"/>
        </w:rPr>
        <w:t xml:space="preserve"> left-sided HD described above.</w:t>
      </w:r>
      <w:r w:rsidR="009B1AFA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>The</w:t>
      </w:r>
      <w:r w:rsidR="00022F28" w:rsidRPr="008D001E">
        <w:rPr>
          <w:rFonts w:ascii="Book Antiqua" w:hAnsi="Book Antiqua" w:cs="Times New Roman"/>
          <w:sz w:val="24"/>
          <w:szCs w:val="24"/>
        </w:rPr>
        <w:t xml:space="preserve"> 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remaining intestines were </w:t>
      </w:r>
      <w:bookmarkStart w:id="133" w:name="OLE_LINK92"/>
      <w:r w:rsidR="00022F28" w:rsidRPr="008D001E">
        <w:rPr>
          <w:rFonts w:ascii="Book Antiqua" w:eastAsia="宋体" w:hAnsi="Book Antiqua" w:cs="Times New Roman"/>
          <w:sz w:val="24"/>
          <w:szCs w:val="24"/>
        </w:rPr>
        <w:t>mobilized</w:t>
      </w:r>
      <w:bookmarkEnd w:id="133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by </w:t>
      </w:r>
      <w:r>
        <w:rPr>
          <w:rFonts w:ascii="Book Antiqua" w:eastAsia="宋体" w:hAnsi="Book Antiqua" w:cs="Times New Roman"/>
          <w:sz w:val="24"/>
          <w:szCs w:val="24"/>
        </w:rPr>
        <w:t xml:space="preserve">a </w:t>
      </w:r>
      <w:r w:rsidR="006A7C21" w:rsidRPr="008D001E">
        <w:rPr>
          <w:rFonts w:ascii="Book Antiqua" w:eastAsia="宋体" w:hAnsi="Book Antiqua" w:cs="Times New Roman"/>
          <w:sz w:val="24"/>
          <w:szCs w:val="24"/>
        </w:rPr>
        <w:t>laparoscopic ultrasound scalpel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>.</w:t>
      </w:r>
      <w:bookmarkStart w:id="134" w:name="OLE_LINK309"/>
      <w:r w:rsidR="000D1903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5603FB" w:rsidRPr="008D001E">
        <w:rPr>
          <w:rFonts w:ascii="Book Antiqua" w:eastAsia="宋体" w:hAnsi="Book Antiqua" w:cs="Times New Roman"/>
          <w:sz w:val="24"/>
          <w:szCs w:val="24"/>
        </w:rPr>
        <w:t>I</w:t>
      </w:r>
      <w:r w:rsidR="000D1903" w:rsidRPr="008D001E">
        <w:rPr>
          <w:rFonts w:ascii="Book Antiqua" w:eastAsia="宋体" w:hAnsi="Book Antiqua" w:cs="Times New Roman"/>
          <w:sz w:val="24"/>
          <w:szCs w:val="24"/>
        </w:rPr>
        <w:t xml:space="preserve">n the patients with </w:t>
      </w:r>
      <w:r w:rsidR="000D1903" w:rsidRPr="008D001E">
        <w:rPr>
          <w:rFonts w:ascii="Book Antiqua" w:eastAsia="宋体" w:hAnsi="Book Antiqua" w:cs="Times New Roman"/>
          <w:kern w:val="0"/>
          <w:sz w:val="24"/>
          <w:szCs w:val="24"/>
        </w:rPr>
        <w:t>right-sided HD</w:t>
      </w:r>
      <w:r w:rsidR="005603FB" w:rsidRPr="008D001E">
        <w:rPr>
          <w:rFonts w:ascii="Book Antiqua" w:eastAsia="宋体" w:hAnsi="Book Antiqua" w:cs="Times New Roman"/>
          <w:sz w:val="24"/>
          <w:szCs w:val="24"/>
        </w:rPr>
        <w:t xml:space="preserve">, </w:t>
      </w:r>
      <w:r>
        <w:rPr>
          <w:rFonts w:ascii="Book Antiqua" w:eastAsia="宋体" w:hAnsi="Book Antiqua" w:cs="Times New Roman"/>
          <w:sz w:val="24"/>
          <w:szCs w:val="24"/>
        </w:rPr>
        <w:t>t</w:t>
      </w:r>
      <w:r w:rsidR="005603FB" w:rsidRPr="008D001E">
        <w:rPr>
          <w:rFonts w:ascii="Book Antiqua" w:eastAsia="宋体" w:hAnsi="Book Antiqua" w:cs="Times New Roman"/>
          <w:sz w:val="24"/>
          <w:szCs w:val="24"/>
        </w:rPr>
        <w:t xml:space="preserve">he Delayer’s maneuver was used to transpose the colon </w:t>
      </w:r>
      <w:r w:rsidR="0025433A" w:rsidRPr="008D001E">
        <w:rPr>
          <w:rFonts w:ascii="Book Antiqua" w:eastAsia="宋体" w:hAnsi="Book Antiqua" w:cs="Times New Roman"/>
          <w:sz w:val="24"/>
          <w:szCs w:val="24"/>
        </w:rPr>
        <w:t>27</w:t>
      </w:r>
      <w:r w:rsidR="005603FB" w:rsidRPr="008D001E">
        <w:rPr>
          <w:rFonts w:ascii="Book Antiqua" w:eastAsia="宋体" w:hAnsi="Book Antiqua" w:cs="Times New Roman"/>
          <w:sz w:val="24"/>
          <w:szCs w:val="24"/>
        </w:rPr>
        <w:t xml:space="preserve">0° anticlockwise, and the appendix was cut at the same time. </w:t>
      </w:r>
      <w:r w:rsidR="0025433A" w:rsidRPr="008D001E">
        <w:rPr>
          <w:rFonts w:ascii="Book Antiqua" w:eastAsia="宋体" w:hAnsi="Book Antiqua" w:cs="Times New Roman"/>
          <w:sz w:val="24"/>
          <w:szCs w:val="24"/>
        </w:rPr>
        <w:t>T</w:t>
      </w:r>
      <w:r w:rsidR="005603FB" w:rsidRPr="008D001E">
        <w:rPr>
          <w:rFonts w:ascii="Book Antiqua" w:eastAsia="宋体" w:hAnsi="Book Antiqua" w:cs="Times New Roman"/>
          <w:sz w:val="24"/>
          <w:szCs w:val="24"/>
        </w:rPr>
        <w:t xml:space="preserve">he colon was </w:t>
      </w:r>
      <w:r w:rsidR="009523D8" w:rsidRPr="008D001E">
        <w:rPr>
          <w:rFonts w:ascii="Book Antiqua" w:eastAsia="宋体" w:hAnsi="Book Antiqua" w:cs="Times New Roman"/>
          <w:sz w:val="24"/>
          <w:szCs w:val="24"/>
        </w:rPr>
        <w:t>pull</w:t>
      </w:r>
      <w:r w:rsidR="005603FB" w:rsidRPr="008D001E">
        <w:rPr>
          <w:rFonts w:ascii="Book Antiqua" w:eastAsia="宋体" w:hAnsi="Book Antiqua" w:cs="Times New Roman"/>
          <w:sz w:val="24"/>
          <w:szCs w:val="24"/>
        </w:rPr>
        <w:t>ed down</w:t>
      </w:r>
      <w:r w:rsidR="0025433A" w:rsidRPr="008D001E">
        <w:rPr>
          <w:rFonts w:ascii="Book Antiqua" w:eastAsia="宋体" w:hAnsi="Book Antiqua" w:cs="Times New Roman"/>
          <w:sz w:val="24"/>
          <w:szCs w:val="24"/>
        </w:rPr>
        <w:t xml:space="preserve"> directly in TCA</w:t>
      </w:r>
      <w:r w:rsidR="005603FB" w:rsidRPr="008D001E">
        <w:rPr>
          <w:rFonts w:ascii="Book Antiqua" w:eastAsia="宋体" w:hAnsi="Book Antiqua" w:cs="Times New Roman"/>
          <w:sz w:val="24"/>
          <w:szCs w:val="24"/>
        </w:rPr>
        <w:t>.</w:t>
      </w:r>
      <w:bookmarkEnd w:id="131"/>
      <w:bookmarkEnd w:id="132"/>
      <w:bookmarkEnd w:id="134"/>
      <w:r w:rsidR="005603FB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>
        <w:rPr>
          <w:rFonts w:ascii="Book Antiqua" w:eastAsia="宋体" w:hAnsi="Book Antiqua" w:cs="Times New Roman"/>
          <w:sz w:val="24"/>
          <w:szCs w:val="24"/>
        </w:rPr>
        <w:t>An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F13947" w:rsidRPr="008D001E">
        <w:rPr>
          <w:rFonts w:ascii="Book Antiqua" w:eastAsia="宋体" w:hAnsi="Book Antiqua" w:cs="Times New Roman"/>
          <w:sz w:val="24"/>
          <w:szCs w:val="24"/>
        </w:rPr>
        <w:t xml:space="preserve">Endo-Cutting (Johnson-Johnson </w:t>
      </w:r>
      <w:r>
        <w:rPr>
          <w:rFonts w:ascii="Book Antiqua" w:eastAsia="宋体" w:hAnsi="Book Antiqua" w:cs="Times New Roman"/>
          <w:sz w:val="24"/>
          <w:szCs w:val="24"/>
        </w:rPr>
        <w:t>C</w:t>
      </w:r>
      <w:r w:rsidR="00F13947" w:rsidRPr="008D001E">
        <w:rPr>
          <w:rFonts w:ascii="Book Antiqua" w:eastAsia="宋体" w:hAnsi="Book Antiqua" w:cs="Times New Roman"/>
          <w:sz w:val="24"/>
          <w:szCs w:val="24"/>
        </w:rPr>
        <w:t>o., Ltd)</w:t>
      </w:r>
      <w:r w:rsidR="000A6F93" w:rsidRPr="008D001E">
        <w:rPr>
          <w:rFonts w:ascii="Book Antiqua" w:hAnsi="Book Antiqua"/>
          <w:sz w:val="24"/>
          <w:szCs w:val="24"/>
        </w:rPr>
        <w:t xml:space="preserve"> </w:t>
      </w:r>
      <w:r w:rsidR="000A6F93" w:rsidRPr="008D001E">
        <w:rPr>
          <w:rFonts w:ascii="Book Antiqua" w:eastAsia="宋体" w:hAnsi="Book Antiqua" w:cs="Times New Roman"/>
          <w:sz w:val="24"/>
          <w:szCs w:val="24"/>
        </w:rPr>
        <w:t>Stapler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>
        <w:rPr>
          <w:rFonts w:ascii="Book Antiqua" w:eastAsia="宋体" w:hAnsi="Book Antiqua" w:cs="Times New Roman"/>
          <w:sz w:val="24"/>
          <w:szCs w:val="24"/>
        </w:rPr>
        <w:t xml:space="preserve">was then used 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>to facilitate extra-anal division of the</w:t>
      </w:r>
      <w:bookmarkStart w:id="135" w:name="OLE_LINK7"/>
      <w:bookmarkStart w:id="136" w:name="OLE_LINK13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rectum perpendicular</w:t>
      </w:r>
      <w:bookmarkEnd w:id="135"/>
      <w:bookmarkEnd w:id="136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to the anus, to obtain a short 3.5</w:t>
      </w:r>
      <w:r w:rsidR="0015205F">
        <w:rPr>
          <w:rFonts w:ascii="Book Antiqua" w:eastAsia="宋体" w:hAnsi="Book Antiqua" w:cs="Times New Roman"/>
          <w:sz w:val="24"/>
          <w:szCs w:val="24"/>
        </w:rPr>
        <w:t>-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4.5 cm rectal stump. 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lastRenderedPageBreak/>
        <w:t xml:space="preserve">Single-layer 4-0 Vicryl </w:t>
      </w:r>
      <w:r w:rsidR="008D5F92" w:rsidRPr="008D001E">
        <w:rPr>
          <w:rFonts w:ascii="Book Antiqua" w:eastAsia="宋体" w:hAnsi="Book Antiqua" w:cs="Times New Roman"/>
          <w:sz w:val="24"/>
          <w:szCs w:val="24"/>
        </w:rPr>
        <w:t xml:space="preserve">was used to </w:t>
      </w:r>
      <w:bookmarkStart w:id="137" w:name="OLE_LINK142"/>
      <w:bookmarkStart w:id="138" w:name="OLE_LINK143"/>
      <w:r w:rsidR="008D5F92" w:rsidRPr="008D001E">
        <w:rPr>
          <w:rFonts w:ascii="Book Antiqua" w:eastAsia="宋体" w:hAnsi="Book Antiqua" w:cs="Times New Roman"/>
          <w:sz w:val="24"/>
          <w:szCs w:val="24"/>
        </w:rPr>
        <w:t>complete</w:t>
      </w:r>
      <w:bookmarkEnd w:id="137"/>
      <w:bookmarkEnd w:id="138"/>
      <w:r w:rsidR="008D5F92" w:rsidRPr="008D001E">
        <w:rPr>
          <w:rFonts w:ascii="Book Antiqua" w:eastAsia="宋体" w:hAnsi="Book Antiqua" w:cs="Times New Roman"/>
          <w:sz w:val="24"/>
          <w:szCs w:val="24"/>
        </w:rPr>
        <w:t xml:space="preserve"> the colorectal </w:t>
      </w:r>
      <w:bookmarkStart w:id="139" w:name="OLE_LINK17"/>
      <w:r w:rsidR="008D5F92" w:rsidRPr="008D001E">
        <w:rPr>
          <w:rFonts w:ascii="Book Antiqua" w:eastAsia="宋体" w:hAnsi="Book Antiqua" w:cs="Times New Roman"/>
          <w:sz w:val="24"/>
          <w:szCs w:val="24"/>
        </w:rPr>
        <w:t>or ileorectal</w:t>
      </w:r>
      <w:bookmarkEnd w:id="139"/>
      <w:r w:rsidR="008D5F92" w:rsidRPr="008D001E">
        <w:rPr>
          <w:rFonts w:ascii="Book Antiqua" w:eastAsia="宋体" w:hAnsi="Book Antiqua" w:cs="Times New Roman"/>
          <w:sz w:val="24"/>
          <w:szCs w:val="24"/>
        </w:rPr>
        <w:t xml:space="preserve"> end-to-side anastomosis 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and </w:t>
      </w:r>
      <w:r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="00F13947" w:rsidRPr="008D001E">
        <w:rPr>
          <w:rFonts w:ascii="Book Antiqua" w:eastAsia="宋体" w:hAnsi="Book Antiqua" w:cs="Times New Roman"/>
          <w:sz w:val="24"/>
          <w:szCs w:val="24"/>
        </w:rPr>
        <w:t>Endo-Cutting</w:t>
      </w:r>
      <w:r w:rsidR="000A6F93" w:rsidRPr="008D001E">
        <w:rPr>
          <w:rFonts w:ascii="Book Antiqua" w:eastAsia="宋体" w:hAnsi="Book Antiqua" w:cs="Times New Roman"/>
          <w:sz w:val="24"/>
          <w:szCs w:val="24"/>
        </w:rPr>
        <w:t xml:space="preserve"> Stapler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8D5F92" w:rsidRPr="008D001E">
        <w:rPr>
          <w:rFonts w:ascii="Book Antiqua" w:eastAsia="宋体" w:hAnsi="Book Antiqua" w:cs="Times New Roman"/>
          <w:sz w:val="24"/>
          <w:szCs w:val="24"/>
        </w:rPr>
        <w:t>was used to complete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the colorectal or ileorectal side-to-side anastomosis. </w:t>
      </w:r>
    </w:p>
    <w:p w14:paraId="24FE8B34" w14:textId="6E052372" w:rsidR="00022F28" w:rsidRPr="008D001E" w:rsidRDefault="00022F28" w:rsidP="00CC1C14">
      <w:pPr>
        <w:adjustRightInd w:val="0"/>
        <w:snapToGrid w:val="0"/>
        <w:spacing w:line="360" w:lineRule="auto"/>
        <w:ind w:firstLineChars="100" w:firstLine="240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 xml:space="preserve">By using 0.5% iodine and warm 0.9% normal saline while suturing, the incision was washed repeatedly. After </w:t>
      </w:r>
      <w:r w:rsidR="006B56E3">
        <w:rPr>
          <w:rFonts w:ascii="Book Antiqua" w:eastAsia="宋体" w:hAnsi="Book Antiqua" w:cs="Times New Roman"/>
          <w:sz w:val="24"/>
          <w:szCs w:val="24"/>
        </w:rPr>
        <w:t>surgery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, a tube </w:t>
      </w:r>
      <w:r w:rsidR="006B56E3" w:rsidRPr="008D001E">
        <w:rPr>
          <w:rFonts w:ascii="Book Antiqua" w:eastAsia="宋体" w:hAnsi="Book Antiqua" w:cs="Times New Roman"/>
          <w:sz w:val="24"/>
          <w:szCs w:val="24"/>
        </w:rPr>
        <w:t>w</w:t>
      </w:r>
      <w:r w:rsidR="006B56E3">
        <w:rPr>
          <w:rFonts w:ascii="Book Antiqua" w:eastAsia="宋体" w:hAnsi="Book Antiqua" w:cs="Times New Roman"/>
          <w:sz w:val="24"/>
          <w:szCs w:val="24"/>
        </w:rPr>
        <w:t>as</w:t>
      </w:r>
      <w:r w:rsidR="006B56E3" w:rsidRPr="008D001E">
        <w:rPr>
          <w:rFonts w:ascii="Book Antiqua" w:eastAsia="宋体" w:hAnsi="Book Antiqua" w:cs="Times New Roman"/>
          <w:sz w:val="24"/>
          <w:szCs w:val="24"/>
        </w:rPr>
        <w:t xml:space="preserve"> maintained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in the anus. By leaving a central open area to create a deep circular scar resembling a normal umbilicus, </w:t>
      </w:r>
      <w:r w:rsidR="006B56E3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>umbilical wound was reconstructed with a subcutaneous purse string suture of 4-0 absorbable sutures (</w:t>
      </w:r>
      <w:r w:rsidR="00CC1C14">
        <w:rPr>
          <w:rFonts w:ascii="Book Antiqua" w:eastAsia="宋体" w:hAnsi="Book Antiqua" w:cs="Times New Roman"/>
          <w:sz w:val="24"/>
          <w:szCs w:val="24"/>
        </w:rPr>
        <w:t>Figur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2). Postoperatively, total parenteral nutrition and nasogastric decompression for </w:t>
      </w:r>
      <w:r w:rsidR="00D12CFE" w:rsidRPr="008D001E">
        <w:rPr>
          <w:rFonts w:ascii="Book Antiqua" w:eastAsia="宋体" w:hAnsi="Book Antiqua" w:cs="Times New Roman"/>
          <w:sz w:val="24"/>
          <w:szCs w:val="24"/>
        </w:rPr>
        <w:t>24</w:t>
      </w:r>
      <w:r w:rsidRPr="008D001E">
        <w:rPr>
          <w:rFonts w:ascii="Book Antiqua" w:eastAsia="宋体" w:hAnsi="Book Antiqua" w:cs="Times New Roman"/>
          <w:sz w:val="24"/>
          <w:szCs w:val="24"/>
        </w:rPr>
        <w:t>-</w:t>
      </w:r>
      <w:r w:rsidR="00D12CFE" w:rsidRPr="008D001E">
        <w:rPr>
          <w:rFonts w:ascii="Book Antiqua" w:eastAsia="宋体" w:hAnsi="Book Antiqua" w:cs="Times New Roman"/>
          <w:sz w:val="24"/>
          <w:szCs w:val="24"/>
        </w:rPr>
        <w:t>48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h were </w:t>
      </w:r>
      <w:r w:rsidR="006B56E3">
        <w:rPr>
          <w:rFonts w:ascii="Book Antiqua" w:eastAsia="宋体" w:hAnsi="Book Antiqua" w:cs="Times New Roman"/>
          <w:sz w:val="24"/>
          <w:szCs w:val="24"/>
        </w:rPr>
        <w:t>performed</w:t>
      </w:r>
      <w:r w:rsidRPr="008D001E">
        <w:rPr>
          <w:rFonts w:ascii="Book Antiqua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>in all patients, and the peri</w:t>
      </w:r>
      <w:r w:rsidR="00074343" w:rsidRPr="008D001E">
        <w:rPr>
          <w:rFonts w:ascii="Book Antiqua" w:eastAsia="宋体" w:hAnsi="Book Antiqua" w:cs="Times New Roman"/>
          <w:sz w:val="24"/>
          <w:szCs w:val="24"/>
        </w:rPr>
        <w:t>stomal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area was kept clean and dry. </w:t>
      </w:r>
      <w:r w:rsidR="006B56E3">
        <w:rPr>
          <w:rFonts w:ascii="Book Antiqua" w:eastAsia="宋体" w:hAnsi="Book Antiqua" w:cs="Times New Roman"/>
          <w:sz w:val="24"/>
          <w:szCs w:val="24"/>
        </w:rPr>
        <w:t>Whe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the patients were clinically stable, they were discharged. </w:t>
      </w:r>
    </w:p>
    <w:p w14:paraId="542F127F" w14:textId="34D9291D" w:rsidR="00022F28" w:rsidRPr="008D001E" w:rsidRDefault="00022F28" w:rsidP="00CC1C14">
      <w:pPr>
        <w:adjustRightInd w:val="0"/>
        <w:snapToGrid w:val="0"/>
        <w:spacing w:line="360" w:lineRule="auto"/>
        <w:ind w:firstLineChars="100" w:firstLine="240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>According to the result</w:t>
      </w:r>
      <w:r w:rsidR="006B56E3">
        <w:rPr>
          <w:rFonts w:ascii="Book Antiqua" w:eastAsia="宋体" w:hAnsi="Book Antiqua" w:cs="Times New Roman"/>
          <w:sz w:val="24"/>
          <w:szCs w:val="24"/>
        </w:rPr>
        <w:t>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of a routine digital rectal examination at 2 wk postoperatively, </w:t>
      </w:r>
      <w:r w:rsidR="005B2A5C" w:rsidRPr="008D001E">
        <w:rPr>
          <w:rFonts w:ascii="Book Antiqua" w:eastAsia="宋体" w:hAnsi="Book Antiqua" w:cs="Times New Roman"/>
          <w:sz w:val="24"/>
          <w:szCs w:val="24"/>
        </w:rPr>
        <w:t xml:space="preserve">the process of anal dilatation was </w:t>
      </w:r>
      <w:r w:rsidR="006B56E3">
        <w:rPr>
          <w:rFonts w:ascii="Book Antiqua" w:eastAsia="宋体" w:hAnsi="Book Antiqua" w:cs="Times New Roman"/>
          <w:sz w:val="24"/>
          <w:szCs w:val="24"/>
        </w:rPr>
        <w:t>achieved</w:t>
      </w:r>
      <w:r w:rsidR="005B2A5C" w:rsidRPr="008D001E">
        <w:rPr>
          <w:rFonts w:ascii="Book Antiqua" w:eastAsia="宋体" w:hAnsi="Book Antiqua" w:cs="Times New Roman"/>
          <w:sz w:val="24"/>
          <w:szCs w:val="24"/>
        </w:rPr>
        <w:t xml:space="preserve"> with Hegar dilators for 2-3 </w:t>
      </w:r>
      <w:r w:rsidR="00CC1C14">
        <w:rPr>
          <w:rFonts w:ascii="Book Antiqua" w:eastAsia="宋体" w:hAnsi="Book Antiqua" w:cs="Times New Roman"/>
          <w:sz w:val="24"/>
          <w:szCs w:val="24"/>
        </w:rPr>
        <w:t>mo</w:t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UYW5nPC9BdXRob3I+PFllYXI+MjAxMjwvWWVhcj48UmVj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</w:fldData>
        </w:fldCha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instrText xml:space="preserve"> ADDIN EN.CITE </w:instrText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UYW5nPC9BdXRob3I+PFllYXI+MjAxMjwvWWVhcj48UmVj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</w:fldData>
        </w:fldCha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end"/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[</w:t>
      </w:r>
      <w:hyperlink w:anchor="_ENREF_15" w:tooltip="Tang, 2012 #21" w:history="1">
        <w:r w:rsidR="00C34493" w:rsidRPr="008D001E">
          <w:rPr>
            <w:rFonts w:ascii="Book Antiqua" w:eastAsia="宋体" w:hAnsi="Book Antiqua" w:cs="Times New Roman"/>
            <w:noProof/>
            <w:sz w:val="24"/>
            <w:szCs w:val="24"/>
            <w:vertAlign w:val="superscript"/>
          </w:rPr>
          <w:t>15</w:t>
        </w:r>
      </w:hyperlink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]</w:t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end"/>
      </w:r>
      <w:r w:rsidRPr="008D001E">
        <w:rPr>
          <w:rFonts w:ascii="Book Antiqua" w:eastAsia="宋体" w:hAnsi="Book Antiqua" w:cs="Times New Roman"/>
          <w:sz w:val="24"/>
          <w:szCs w:val="24"/>
        </w:rPr>
        <w:t>.</w:t>
      </w:r>
    </w:p>
    <w:p w14:paraId="2CE56C5A" w14:textId="77777777" w:rsidR="00022F28" w:rsidRPr="008D001E" w:rsidRDefault="00022F28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787A86D8" w14:textId="77777777" w:rsidR="00022F28" w:rsidRPr="008D001E" w:rsidRDefault="00022F28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Statistical analysis</w:t>
      </w:r>
    </w:p>
    <w:p w14:paraId="0F93F79F" w14:textId="5E4795E6" w:rsidR="00022F28" w:rsidRPr="008D001E" w:rsidRDefault="00022F28" w:rsidP="00CC1C14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>SPSS software version 2</w:t>
      </w:r>
      <w:r w:rsidR="00E51A0E" w:rsidRPr="008D001E">
        <w:rPr>
          <w:rFonts w:ascii="Book Antiqua" w:eastAsia="宋体" w:hAnsi="Book Antiqua" w:cs="Times New Roman"/>
          <w:sz w:val="24"/>
          <w:szCs w:val="24"/>
        </w:rPr>
        <w:t>2</w:t>
      </w:r>
      <w:r w:rsidRPr="008D001E">
        <w:rPr>
          <w:rFonts w:ascii="Book Antiqua" w:eastAsia="宋体" w:hAnsi="Book Antiqua" w:cs="Times New Roman"/>
          <w:sz w:val="24"/>
          <w:szCs w:val="24"/>
        </w:rPr>
        <w:t>.0 was used to analyze the dat</w:t>
      </w:r>
      <w:r w:rsidR="003605FC" w:rsidRPr="008D001E">
        <w:rPr>
          <w:rFonts w:ascii="Book Antiqua" w:eastAsia="宋体" w:hAnsi="Book Antiqua" w:cs="Times New Roman"/>
          <w:sz w:val="24"/>
          <w:szCs w:val="24"/>
        </w:rPr>
        <w:t>a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. The Student’s </w:t>
      </w:r>
      <w:r w:rsidRPr="006271D2">
        <w:rPr>
          <w:rFonts w:ascii="Book Antiqua" w:eastAsia="宋体" w:hAnsi="Book Antiqua" w:cs="Times New Roman"/>
          <w:i/>
          <w:iCs/>
          <w:sz w:val="24"/>
          <w:szCs w:val="24"/>
        </w:rPr>
        <w:t>t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test was used to compare th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demographic data and the mean scar score.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All results are reported as mean ± </w:t>
      </w:r>
      <w:r w:rsidR="00FD2917" w:rsidRPr="00FD2917">
        <w:rPr>
          <w:rFonts w:ascii="Book Antiqua" w:eastAsia="宋体" w:hAnsi="Book Antiqua" w:cs="Times New Roman"/>
          <w:sz w:val="24"/>
          <w:szCs w:val="24"/>
        </w:rPr>
        <w:t>standard deviatio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and percentage</w:t>
      </w:r>
      <w:r w:rsidR="006B56E3">
        <w:rPr>
          <w:rFonts w:ascii="Book Antiqua" w:eastAsia="宋体" w:hAnsi="Book Antiqua" w:cs="Times New Roman"/>
          <w:sz w:val="24"/>
          <w:szCs w:val="24"/>
        </w:rPr>
        <w:t>.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6B56E3">
        <w:rPr>
          <w:rFonts w:ascii="Book Antiqua" w:eastAsia="宋体" w:hAnsi="Book Antiqua" w:cs="Times New Roman"/>
          <w:sz w:val="24"/>
          <w:szCs w:val="24"/>
        </w:rPr>
        <w:t xml:space="preserve">Values of </w:t>
      </w:r>
      <w:r w:rsidR="00DD7B4E" w:rsidRPr="008D001E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="00F86F0A" w:rsidRPr="008D001E">
        <w:rPr>
          <w:rFonts w:ascii="Book Antiqua" w:eastAsia="宋体" w:hAnsi="Book Antiqua" w:cs="Times New Roman"/>
          <w:sz w:val="24"/>
          <w:szCs w:val="24"/>
        </w:rPr>
        <w:t xml:space="preserve"> &lt; </w:t>
      </w:r>
      <w:r w:rsidR="00DD7B4E" w:rsidRPr="008D001E">
        <w:rPr>
          <w:rFonts w:ascii="Book Antiqua" w:eastAsia="宋体" w:hAnsi="Book Antiqua" w:cs="Times New Roman"/>
          <w:sz w:val="24"/>
          <w:szCs w:val="24"/>
        </w:rPr>
        <w:t>0.05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w</w:t>
      </w:r>
      <w:r w:rsidR="006B56E3">
        <w:rPr>
          <w:rFonts w:ascii="Book Antiqua" w:eastAsia="宋体" w:hAnsi="Book Antiqua" w:cs="Times New Roman"/>
          <w:sz w:val="24"/>
          <w:szCs w:val="24"/>
        </w:rPr>
        <w:t>er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consider</w:t>
      </w:r>
      <w:r w:rsidR="006B56E3">
        <w:rPr>
          <w:rFonts w:ascii="Book Antiqua" w:eastAsia="宋体" w:hAnsi="Book Antiqua" w:cs="Times New Roman"/>
          <w:kern w:val="0"/>
          <w:sz w:val="24"/>
          <w:szCs w:val="24"/>
        </w:rPr>
        <w:t>e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6B56E3">
        <w:rPr>
          <w:rFonts w:ascii="Book Antiqua" w:eastAsia="宋体" w:hAnsi="Book Antiqua" w:cs="Times New Roman"/>
          <w:sz w:val="24"/>
          <w:szCs w:val="24"/>
        </w:rPr>
        <w:t xml:space="preserve">statistically </w:t>
      </w:r>
      <w:r w:rsidRPr="008D001E">
        <w:rPr>
          <w:rFonts w:ascii="Book Antiqua" w:eastAsia="宋体" w:hAnsi="Book Antiqua" w:cs="Times New Roman"/>
          <w:sz w:val="24"/>
          <w:szCs w:val="24"/>
        </w:rPr>
        <w:t>significan</w:t>
      </w:r>
      <w:r w:rsidR="006B56E3">
        <w:rPr>
          <w:rFonts w:ascii="Book Antiqua" w:eastAsia="宋体" w:hAnsi="Book Antiqua" w:cs="Times New Roman"/>
          <w:sz w:val="24"/>
          <w:szCs w:val="24"/>
        </w:rPr>
        <w:t>t</w:t>
      </w:r>
      <w:r w:rsidRPr="008D001E">
        <w:rPr>
          <w:rFonts w:ascii="Book Antiqua" w:eastAsia="宋体" w:hAnsi="Book Antiqua" w:cs="Times New Roman"/>
          <w:sz w:val="24"/>
          <w:szCs w:val="24"/>
        </w:rPr>
        <w:t>.</w:t>
      </w:r>
    </w:p>
    <w:p w14:paraId="3A8F38A6" w14:textId="77777777" w:rsidR="00022F28" w:rsidRPr="008D001E" w:rsidRDefault="00022F28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35870221" w14:textId="77777777" w:rsidR="00AB6C23" w:rsidRPr="008D001E" w:rsidRDefault="00AB6C23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sz w:val="24"/>
          <w:szCs w:val="24"/>
        </w:rPr>
      </w:pPr>
      <w:bookmarkStart w:id="140" w:name="OLE_LINK44"/>
      <w:r w:rsidRPr="008D001E">
        <w:rPr>
          <w:rFonts w:ascii="Book Antiqua" w:eastAsia="宋体" w:hAnsi="Book Antiqua" w:cs="Times New Roman"/>
          <w:b/>
          <w:bCs/>
          <w:sz w:val="24"/>
          <w:szCs w:val="24"/>
        </w:rPr>
        <w:t>RESULTS</w:t>
      </w:r>
    </w:p>
    <w:p w14:paraId="0D84A5C4" w14:textId="0E503E4B" w:rsidR="00022F28" w:rsidRPr="008D001E" w:rsidRDefault="00022F28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 xml:space="preserve">General characteristics and operative data </w:t>
      </w:r>
      <w:r w:rsidR="002D6DC2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during</w:t>
      </w:r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b/>
          <w:bCs/>
          <w:i/>
          <w:iCs/>
          <w:kern w:val="0"/>
          <w:sz w:val="24"/>
          <w:szCs w:val="24"/>
        </w:rPr>
        <w:t>enterostomy</w:t>
      </w:r>
    </w:p>
    <w:p w14:paraId="34D814D7" w14:textId="3F46D19A" w:rsidR="00022F28" w:rsidRPr="008D001E" w:rsidRDefault="00022F28" w:rsidP="00CC1C14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bookmarkStart w:id="141" w:name="OLE_LINK14"/>
      <w:bookmarkEnd w:id="140"/>
      <w:r w:rsidRPr="008D001E">
        <w:rPr>
          <w:rFonts w:ascii="Book Antiqua" w:eastAsia="宋体" w:hAnsi="Book Antiqua" w:cs="Times New Roman"/>
          <w:sz w:val="24"/>
          <w:szCs w:val="24"/>
        </w:rPr>
        <w:t>There were no statistically</w:t>
      </w:r>
      <w:bookmarkStart w:id="142" w:name="OLE_LINK272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bookmarkStart w:id="143" w:name="OLE_LINK180"/>
      <w:bookmarkStart w:id="144" w:name="OLE_LINK181"/>
      <w:r w:rsidRPr="008D001E">
        <w:rPr>
          <w:rFonts w:ascii="Book Antiqua" w:eastAsia="宋体" w:hAnsi="Book Antiqua" w:cs="Times New Roman"/>
          <w:sz w:val="24"/>
          <w:szCs w:val="24"/>
        </w:rPr>
        <w:t>significant differences</w:t>
      </w:r>
      <w:bookmarkEnd w:id="142"/>
      <w:bookmarkEnd w:id="143"/>
      <w:bookmarkEnd w:id="144"/>
      <w:r w:rsidRPr="008D001E">
        <w:rPr>
          <w:rFonts w:ascii="Book Antiqua" w:eastAsia="宋体" w:hAnsi="Book Antiqua" w:cs="Times New Roman"/>
          <w:sz w:val="24"/>
          <w:szCs w:val="24"/>
        </w:rPr>
        <w:t xml:space="preserve"> in demographics </w:t>
      </w:r>
      <w:bookmarkStart w:id="145" w:name="OLE_LINK182"/>
      <w:r w:rsidRPr="008D001E">
        <w:rPr>
          <w:rFonts w:ascii="Book Antiqua" w:eastAsia="宋体" w:hAnsi="Book Antiqua" w:cs="Times New Roman"/>
          <w:sz w:val="24"/>
          <w:szCs w:val="24"/>
        </w:rPr>
        <w:t>between</w:t>
      </w:r>
      <w:bookmarkEnd w:id="145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626E6F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UE and CAE groups, including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gender, age at </w:t>
      </w:r>
      <w:bookmarkStart w:id="146" w:name="OLE_LINK185"/>
      <w:bookmarkStart w:id="147" w:name="OLE_LINK291"/>
      <w:bookmarkStart w:id="148" w:name="OLE_LINK292"/>
      <w:bookmarkStart w:id="149" w:name="OLE_LINK293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enterostomy</w:t>
      </w:r>
      <w:bookmarkEnd w:id="146"/>
      <w:bookmarkEnd w:id="147"/>
      <w:bookmarkEnd w:id="148"/>
      <w:bookmarkEnd w:id="149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, weight</w:t>
      </w:r>
      <w:r w:rsidR="00CC1C14">
        <w:rPr>
          <w:rFonts w:ascii="Book Antiqua" w:eastAsia="宋体" w:hAnsi="Book Antiqua" w:cs="Times New Roman"/>
          <w:kern w:val="0"/>
          <w:sz w:val="24"/>
          <w:szCs w:val="24"/>
        </w:rPr>
        <w:t>,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and clinical type</w:t>
      </w:r>
      <w:r w:rsidRPr="008D001E">
        <w:rPr>
          <w:rFonts w:ascii="Book Antiqua" w:eastAsia="宋体" w:hAnsi="Book Antiqua" w:cs="Times New Roman"/>
          <w:sz w:val="24"/>
          <w:szCs w:val="24"/>
        </w:rPr>
        <w:t>.</w:t>
      </w:r>
      <w:bookmarkEnd w:id="141"/>
      <w:r w:rsidRPr="008D001E">
        <w:rPr>
          <w:rFonts w:ascii="Book Antiqua" w:eastAsia="宋体" w:hAnsi="Book Antiqua" w:cs="Times New Roman"/>
          <w:sz w:val="24"/>
          <w:szCs w:val="24"/>
        </w:rPr>
        <w:t xml:space="preserve"> No intraoperative complications were observed in either group. </w:t>
      </w:r>
      <w:r w:rsidR="00BF4D9E" w:rsidRPr="008D001E">
        <w:rPr>
          <w:rFonts w:ascii="Book Antiqua" w:eastAsia="宋体" w:hAnsi="Book Antiqua" w:cs="Times New Roman"/>
          <w:sz w:val="24"/>
          <w:szCs w:val="24"/>
        </w:rPr>
        <w:t>The mean operative time was not significantly different in the two groups (</w:t>
      </w:r>
      <w:r w:rsidR="00BF4D9E" w:rsidRPr="008D001E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="00BF4D9E" w:rsidRPr="008D001E">
        <w:rPr>
          <w:rFonts w:ascii="Book Antiqua" w:eastAsia="宋体" w:hAnsi="Book Antiqua" w:cs="Times New Roman"/>
          <w:sz w:val="24"/>
          <w:szCs w:val="24"/>
        </w:rPr>
        <w:t xml:space="preserve"> = 0.381). </w:t>
      </w:r>
      <w:r w:rsidR="008F47E5" w:rsidRPr="008D001E">
        <w:rPr>
          <w:rFonts w:ascii="Book Antiqua" w:eastAsia="宋体" w:hAnsi="Book Antiqua" w:cs="Times New Roman"/>
          <w:sz w:val="24"/>
          <w:szCs w:val="24"/>
        </w:rPr>
        <w:t xml:space="preserve">There was no </w:t>
      </w:r>
      <w:r w:rsidR="00C33CAD" w:rsidRPr="008D001E">
        <w:rPr>
          <w:rFonts w:ascii="Book Antiqua" w:eastAsia="宋体" w:hAnsi="Book Antiqua" w:cs="Times New Roman"/>
          <w:sz w:val="24"/>
          <w:szCs w:val="24"/>
        </w:rPr>
        <w:t>significant</w:t>
      </w:r>
      <w:r w:rsidR="008F47E5" w:rsidRPr="008D001E">
        <w:rPr>
          <w:rFonts w:ascii="Book Antiqua" w:eastAsia="宋体" w:hAnsi="Book Antiqua" w:cs="Times New Roman"/>
          <w:sz w:val="24"/>
          <w:szCs w:val="24"/>
        </w:rPr>
        <w:t xml:space="preserve"> difference in mean blood loss and mean length of hospital stay between </w:t>
      </w:r>
      <w:r w:rsidR="00626E6F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="008F47E5" w:rsidRPr="008D001E">
        <w:rPr>
          <w:rFonts w:ascii="Book Antiqua" w:eastAsia="宋体" w:hAnsi="Book Antiqua" w:cs="Times New Roman"/>
          <w:sz w:val="24"/>
          <w:szCs w:val="24"/>
        </w:rPr>
        <w:t>two group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; no conversion to open technique was </w:t>
      </w:r>
      <w:r w:rsidR="00626E6F">
        <w:rPr>
          <w:rFonts w:ascii="Book Antiqua" w:eastAsia="宋体" w:hAnsi="Book Antiqua" w:cs="Times New Roman"/>
          <w:sz w:val="24"/>
          <w:szCs w:val="24"/>
        </w:rPr>
        <w:t>require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. </w:t>
      </w:r>
      <w:bookmarkStart w:id="150" w:name="OLE_LINK258"/>
      <w:bookmarkStart w:id="151" w:name="OLE_LINK262"/>
      <w:bookmarkStart w:id="152" w:name="OLE_LINK253"/>
      <w:r w:rsidRPr="008D001E">
        <w:rPr>
          <w:rFonts w:ascii="Book Antiqua" w:eastAsia="宋体" w:hAnsi="Book Antiqua" w:cs="Times New Roman"/>
          <w:sz w:val="24"/>
          <w:szCs w:val="24"/>
        </w:rPr>
        <w:t>In 53 patients, a sigmoid colostomy (</w:t>
      </w:r>
      <w:r w:rsidRPr="00CC1C14">
        <w:rPr>
          <w:rFonts w:ascii="Book Antiqua" w:eastAsia="宋体" w:hAnsi="Book Antiqua" w:cs="Times New Roman"/>
          <w:i/>
          <w:iCs/>
          <w:sz w:val="24"/>
          <w:szCs w:val="24"/>
        </w:rPr>
        <w:t>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= 11), a transverse colostomy </w:t>
      </w:r>
      <w:bookmarkStart w:id="153" w:name="OLE_LINK322"/>
      <w:r w:rsidRPr="008D001E">
        <w:rPr>
          <w:rFonts w:ascii="Book Antiqua" w:eastAsia="宋体" w:hAnsi="Book Antiqua" w:cs="Times New Roman"/>
          <w:sz w:val="24"/>
          <w:szCs w:val="24"/>
        </w:rPr>
        <w:t>(</w:t>
      </w:r>
      <w:r w:rsidRPr="00CC1C14">
        <w:rPr>
          <w:rFonts w:ascii="Book Antiqua" w:eastAsia="宋体" w:hAnsi="Book Antiqua" w:cs="Times New Roman"/>
          <w:i/>
          <w:iCs/>
          <w:sz w:val="24"/>
          <w:szCs w:val="24"/>
        </w:rPr>
        <w:t>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= 23)</w:t>
      </w:r>
      <w:bookmarkEnd w:id="153"/>
      <w:r w:rsidRPr="008D001E">
        <w:rPr>
          <w:rFonts w:ascii="Book Antiqua" w:eastAsia="宋体" w:hAnsi="Book Antiqua" w:cs="Times New Roman"/>
          <w:sz w:val="24"/>
          <w:szCs w:val="24"/>
        </w:rPr>
        <w:t xml:space="preserve"> or an ileostomy (</w:t>
      </w:r>
      <w:r w:rsidRPr="00CC1C14">
        <w:rPr>
          <w:rFonts w:ascii="Book Antiqua" w:eastAsia="宋体" w:hAnsi="Book Antiqua" w:cs="Times New Roman"/>
          <w:i/>
          <w:iCs/>
          <w:sz w:val="24"/>
          <w:szCs w:val="24"/>
        </w:rPr>
        <w:t>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= 19) was performed</w:t>
      </w:r>
      <w:r w:rsidR="00C33CAD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1573C8" w:rsidRPr="008D001E">
        <w:rPr>
          <w:rFonts w:ascii="Book Antiqua" w:eastAsia="宋体" w:hAnsi="Book Antiqua" w:cs="Times New Roman"/>
          <w:sz w:val="24"/>
          <w:szCs w:val="24"/>
        </w:rPr>
        <w:t xml:space="preserve">(Table </w:t>
      </w:r>
      <w:r w:rsidR="001573C8" w:rsidRPr="008D001E">
        <w:rPr>
          <w:rFonts w:ascii="Book Antiqua" w:eastAsia="宋体" w:hAnsi="Book Antiqua" w:cs="Times New Roman"/>
          <w:sz w:val="24"/>
          <w:szCs w:val="24"/>
        </w:rPr>
        <w:lastRenderedPageBreak/>
        <w:t>1)</w:t>
      </w:r>
      <w:r w:rsidRPr="008D001E">
        <w:rPr>
          <w:rFonts w:ascii="Book Antiqua" w:eastAsia="宋体" w:hAnsi="Book Antiqua" w:cs="Times New Roman"/>
          <w:sz w:val="24"/>
          <w:szCs w:val="24"/>
        </w:rPr>
        <w:t>.</w:t>
      </w:r>
      <w:bookmarkEnd w:id="150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bookmarkStart w:id="154" w:name="OLE_LINK212"/>
      <w:bookmarkEnd w:id="151"/>
      <w:bookmarkEnd w:id="152"/>
    </w:p>
    <w:p w14:paraId="442AE549" w14:textId="77777777" w:rsidR="00A20B49" w:rsidRPr="008D001E" w:rsidRDefault="00A20B49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bookmarkStart w:id="155" w:name="OLE_LINK332"/>
    </w:p>
    <w:p w14:paraId="60A43E44" w14:textId="40BA3FB5" w:rsidR="00022F28" w:rsidRPr="008D001E" w:rsidRDefault="00022F28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Complications</w:t>
      </w:r>
      <w:bookmarkEnd w:id="154"/>
      <w:bookmarkEnd w:id="155"/>
    </w:p>
    <w:p w14:paraId="17F59F75" w14:textId="59CF9F81" w:rsidR="00022F28" w:rsidRPr="008D001E" w:rsidRDefault="00C34493" w:rsidP="00CC1C14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FF0000"/>
          <w:kern w:val="0"/>
          <w:sz w:val="24"/>
          <w:szCs w:val="24"/>
        </w:rPr>
      </w:pPr>
      <w:bookmarkStart w:id="156" w:name="OLE_LINK228"/>
      <w:bookmarkStart w:id="157" w:name="OLE_LINK117"/>
      <w:bookmarkStart w:id="158" w:name="OLE_LINK94"/>
      <w:bookmarkStart w:id="159" w:name="OLE_LINK39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T</w:t>
      </w:r>
      <w:r w:rsidR="00626E6F">
        <w:rPr>
          <w:rFonts w:ascii="Book Antiqua" w:eastAsia="宋体" w:hAnsi="Book Antiqua" w:cs="Times New Roman"/>
          <w:kern w:val="0"/>
          <w:sz w:val="24"/>
          <w:szCs w:val="24"/>
        </w:rPr>
        <w:t>wo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patients </w:t>
      </w:r>
      <w:r w:rsidR="00626E6F">
        <w:rPr>
          <w:rFonts w:ascii="Book Antiqua" w:eastAsia="宋体" w:hAnsi="Book Antiqua" w:cs="Times New Roman"/>
          <w:kern w:val="0"/>
          <w:sz w:val="24"/>
          <w:szCs w:val="24"/>
        </w:rPr>
        <w:t>developed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stomal mucosal prolapse in the TUE</w:t>
      </w:r>
      <w:r w:rsidR="00D80678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group and 1 patient in the CAE group (8.33% </w:t>
      </w:r>
      <w:r w:rsidR="00CC1C14" w:rsidRPr="00CC1C14">
        <w:rPr>
          <w:rFonts w:ascii="Book Antiqua" w:eastAsia="宋体" w:hAnsi="Book Antiqua" w:cs="Times New Roman"/>
          <w:i/>
          <w:kern w:val="0"/>
          <w:sz w:val="24"/>
          <w:szCs w:val="24"/>
        </w:rPr>
        <w:t>vs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3.45%, </w:t>
      </w:r>
      <w:r w:rsidRPr="008635D5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>P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&gt; 0.05). </w:t>
      </w:r>
      <w:r w:rsidR="00626E6F">
        <w:rPr>
          <w:rFonts w:ascii="Book Antiqua" w:eastAsia="宋体" w:hAnsi="Book Antiqua" w:cs="Times New Roman"/>
          <w:kern w:val="0"/>
          <w:sz w:val="24"/>
          <w:szCs w:val="24"/>
        </w:rPr>
        <w:t>During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repair of the proximal intestine in 3 patients with stomal mucosal prolapse, 2 patients with transverse colostomy </w:t>
      </w:r>
      <w:r w:rsidR="00626E6F">
        <w:rPr>
          <w:rFonts w:ascii="Book Antiqua" w:eastAsia="宋体" w:hAnsi="Book Antiqua" w:cs="Times New Roman"/>
          <w:kern w:val="0"/>
          <w:sz w:val="24"/>
          <w:szCs w:val="24"/>
        </w:rPr>
        <w:t>in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the TUE group </w:t>
      </w:r>
      <w:r w:rsidR="00626E6F">
        <w:rPr>
          <w:rFonts w:ascii="Book Antiqua" w:eastAsia="宋体" w:hAnsi="Book Antiqua" w:cs="Times New Roman"/>
          <w:kern w:val="0"/>
          <w:sz w:val="24"/>
          <w:szCs w:val="24"/>
        </w:rPr>
        <w:t>underwent</w:t>
      </w:r>
      <w:r w:rsidR="00626E6F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successful</w:t>
      </w:r>
      <w:r w:rsidR="00626E6F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reoperation for </w:t>
      </w:r>
      <w:r w:rsidR="00D80678" w:rsidRPr="008D001E">
        <w:rPr>
          <w:rFonts w:ascii="Book Antiqua" w:eastAsia="宋体" w:hAnsi="Book Antiqua" w:cs="Times New Roman"/>
          <w:kern w:val="0"/>
          <w:sz w:val="24"/>
          <w:szCs w:val="24"/>
        </w:rPr>
        <w:t>TUE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, and 1 patient with terminal ileostomy </w:t>
      </w:r>
      <w:r w:rsidR="00626E6F">
        <w:rPr>
          <w:rFonts w:ascii="Book Antiqua" w:eastAsia="宋体" w:hAnsi="Book Antiqua" w:cs="Times New Roman"/>
          <w:kern w:val="0"/>
          <w:sz w:val="24"/>
          <w:szCs w:val="24"/>
        </w:rPr>
        <w:t>in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the CAE group underwent reoperation for </w:t>
      </w:r>
      <w:r w:rsidR="00D80678" w:rsidRPr="008D001E">
        <w:rPr>
          <w:rFonts w:ascii="Book Antiqua" w:eastAsia="宋体" w:hAnsi="Book Antiqua" w:cs="Times New Roman"/>
          <w:kern w:val="0"/>
          <w:sz w:val="24"/>
          <w:szCs w:val="24"/>
        </w:rPr>
        <w:t>CAE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. The cause</w:t>
      </w:r>
      <w:r w:rsidR="00D33AB1" w:rsidRPr="008D001E">
        <w:rPr>
          <w:rFonts w:ascii="Book Antiqua" w:eastAsia="宋体" w:hAnsi="Book Antiqua" w:cs="Times New Roman"/>
          <w:kern w:val="0"/>
          <w:sz w:val="24"/>
          <w:szCs w:val="24"/>
        </w:rPr>
        <w:t>s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of stomal mucosal prolapse in </w:t>
      </w:r>
      <w:r w:rsidR="00626E6F">
        <w:rPr>
          <w:rFonts w:ascii="Book Antiqua" w:eastAsia="宋体" w:hAnsi="Book Antiqua" w:cs="Times New Roman"/>
          <w:kern w:val="0"/>
          <w:sz w:val="24"/>
          <w:szCs w:val="24"/>
        </w:rPr>
        <w:t xml:space="preserve">thes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3 patients w</w:t>
      </w:r>
      <w:r w:rsidR="00D33AB1" w:rsidRPr="008D001E">
        <w:rPr>
          <w:rFonts w:ascii="Book Antiqua" w:eastAsia="宋体" w:hAnsi="Book Antiqua" w:cs="Times New Roman"/>
          <w:kern w:val="0"/>
          <w:sz w:val="24"/>
          <w:szCs w:val="24"/>
        </w:rPr>
        <w:t>ere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proximal intestinal redundancy and frequent crying</w:t>
      </w:r>
      <w:r w:rsidR="001B1D08" w:rsidRPr="008D001E">
        <w:rPr>
          <w:rFonts w:ascii="Book Antiqua" w:eastAsia="宋体" w:hAnsi="Book Antiqua" w:cs="Times New Roman"/>
          <w:kern w:val="0"/>
          <w:sz w:val="24"/>
          <w:szCs w:val="24"/>
        </w:rPr>
        <w:t>.</w:t>
      </w:r>
      <w:r w:rsidR="009D0DF1" w:rsidRPr="008D001E">
        <w:rPr>
          <w:rFonts w:ascii="Book Antiqua" w:eastAsia="宋体" w:hAnsi="Book Antiqua" w:cs="Times New Roman"/>
          <w:color w:val="FF0000"/>
          <w:kern w:val="0"/>
          <w:sz w:val="24"/>
          <w:szCs w:val="24"/>
        </w:rPr>
        <w:t xml:space="preserve"> </w:t>
      </w:r>
      <w:bookmarkEnd w:id="156"/>
      <w:bookmarkEnd w:id="157"/>
      <w:bookmarkEnd w:id="158"/>
      <w:bookmarkEnd w:id="159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There was no case of </w:t>
      </w:r>
      <w:bookmarkStart w:id="160" w:name="OLE_LINK225"/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>parastomal hernia</w:t>
      </w:r>
      <w:bookmarkEnd w:id="160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in </w:t>
      </w:r>
      <w:r w:rsidR="00626E6F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>two groups.</w:t>
      </w:r>
      <w:bookmarkStart w:id="161" w:name="OLE_LINK195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Wound infection</w:t>
      </w:r>
      <w:bookmarkEnd w:id="161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at the stoma occurred in 1 </w:t>
      </w:r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>patient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626E6F">
        <w:rPr>
          <w:rFonts w:ascii="Book Antiqua" w:eastAsia="宋体" w:hAnsi="Book Antiqua" w:cs="Times New Roman"/>
          <w:sz w:val="24"/>
          <w:szCs w:val="24"/>
        </w:rPr>
        <w:t>in the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TUE </w:t>
      </w:r>
      <w:bookmarkStart w:id="162" w:name="OLE_LINK363"/>
      <w:bookmarkStart w:id="163" w:name="OLE_LINK372"/>
      <w:r w:rsidR="00022F28" w:rsidRPr="008D001E">
        <w:rPr>
          <w:rFonts w:ascii="Book Antiqua" w:eastAsia="宋体" w:hAnsi="Book Antiqua" w:cs="Times New Roman"/>
          <w:sz w:val="24"/>
          <w:szCs w:val="24"/>
        </w:rPr>
        <w:t>group</w:t>
      </w:r>
      <w:bookmarkEnd w:id="162"/>
      <w:bookmarkEnd w:id="163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, and 2 </w:t>
      </w:r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>patient</w:t>
      </w:r>
      <w:r w:rsidR="004F30CF" w:rsidRPr="008D001E">
        <w:rPr>
          <w:rFonts w:ascii="Book Antiqua" w:eastAsia="宋体" w:hAnsi="Book Antiqua" w:cs="Times New Roman"/>
          <w:kern w:val="0"/>
          <w:sz w:val="24"/>
          <w:szCs w:val="24"/>
        </w:rPr>
        <w:t>s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626E6F">
        <w:rPr>
          <w:rFonts w:ascii="Book Antiqua" w:eastAsia="宋体" w:hAnsi="Book Antiqua" w:cs="Times New Roman"/>
          <w:sz w:val="24"/>
          <w:szCs w:val="24"/>
        </w:rPr>
        <w:t>in the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CAE group </w:t>
      </w:r>
      <w:bookmarkStart w:id="164" w:name="OLE_LINK364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(4.17% </w:t>
      </w:r>
      <w:r w:rsidR="00CC1C14" w:rsidRPr="00CC1C14">
        <w:rPr>
          <w:rFonts w:ascii="Book Antiqua" w:eastAsia="宋体" w:hAnsi="Book Antiqua" w:cs="Times New Roman"/>
          <w:i/>
          <w:sz w:val="24"/>
          <w:szCs w:val="24"/>
        </w:rPr>
        <w:t>vs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6.90%, </w:t>
      </w:r>
      <w:r w:rsidR="0041465A" w:rsidRPr="008D001E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="0041465A" w:rsidRPr="008D001E">
        <w:rPr>
          <w:rFonts w:ascii="Book Antiqua" w:eastAsia="宋体" w:hAnsi="Book Antiqua" w:cs="Times New Roman"/>
          <w:sz w:val="24"/>
          <w:szCs w:val="24"/>
        </w:rPr>
        <w:t xml:space="preserve"> &gt; 0.05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>)</w:t>
      </w:r>
      <w:bookmarkEnd w:id="164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. </w:t>
      </w:r>
      <w:bookmarkStart w:id="165" w:name="OLE_LINK211"/>
      <w:bookmarkStart w:id="166" w:name="OLE_LINK229"/>
      <w:r w:rsidR="00626E6F">
        <w:rPr>
          <w:rFonts w:ascii="Book Antiqua" w:eastAsia="宋体" w:hAnsi="Book Antiqua" w:cs="Times New Roman"/>
          <w:sz w:val="24"/>
          <w:szCs w:val="24"/>
        </w:rPr>
        <w:t>D</w:t>
      </w:r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>ermatitis around the stoma</w:t>
      </w:r>
      <w:bookmarkEnd w:id="165"/>
      <w:bookmarkEnd w:id="166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was found </w:t>
      </w:r>
      <w:r w:rsidR="00626E6F">
        <w:rPr>
          <w:rFonts w:ascii="Book Antiqua" w:eastAsia="宋体" w:hAnsi="Book Antiqua" w:cs="Times New Roman"/>
          <w:sz w:val="24"/>
          <w:szCs w:val="24"/>
        </w:rPr>
        <w:t xml:space="preserve">in 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4 patients in </w:t>
      </w:r>
      <w:r w:rsidR="00626E6F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TUE group </w:t>
      </w:r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and </w:t>
      </w:r>
      <w:r w:rsidR="00626E6F">
        <w:rPr>
          <w:rFonts w:ascii="Book Antiqua" w:eastAsia="宋体" w:hAnsi="Book Antiqua" w:cs="Times New Roman"/>
          <w:kern w:val="0"/>
          <w:sz w:val="24"/>
          <w:szCs w:val="24"/>
        </w:rPr>
        <w:t xml:space="preserve">in </w:t>
      </w:r>
      <w:r w:rsidR="0084487F" w:rsidRPr="008D001E">
        <w:rPr>
          <w:rFonts w:ascii="Book Antiqua" w:eastAsia="宋体" w:hAnsi="Book Antiqua" w:cs="Times New Roman"/>
          <w:kern w:val="0"/>
          <w:sz w:val="24"/>
          <w:szCs w:val="24"/>
        </w:rPr>
        <w:t>8</w:t>
      </w:r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patient</w:t>
      </w:r>
      <w:r w:rsidR="0084487F" w:rsidRPr="008D001E">
        <w:rPr>
          <w:rFonts w:ascii="Book Antiqua" w:eastAsia="宋体" w:hAnsi="Book Antiqua" w:cs="Times New Roman"/>
          <w:kern w:val="0"/>
          <w:sz w:val="24"/>
          <w:szCs w:val="24"/>
        </w:rPr>
        <w:t>s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in </w:t>
      </w:r>
      <w:r w:rsidR="00626E6F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>CAE group (</w:t>
      </w:r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16.67% </w:t>
      </w:r>
      <w:r w:rsidR="00CC1C14" w:rsidRPr="00CC1C14">
        <w:rPr>
          <w:rFonts w:ascii="Book Antiqua" w:eastAsia="宋体" w:hAnsi="Book Antiqua" w:cs="Times New Roman"/>
          <w:i/>
          <w:kern w:val="0"/>
          <w:sz w:val="24"/>
          <w:szCs w:val="24"/>
        </w:rPr>
        <w:t>vs</w:t>
      </w:r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27.59%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, </w:t>
      </w:r>
      <w:r w:rsidR="0041465A" w:rsidRPr="008D001E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="0041465A" w:rsidRPr="008D001E">
        <w:rPr>
          <w:rFonts w:ascii="Book Antiqua" w:eastAsia="宋体" w:hAnsi="Book Antiqua" w:cs="Times New Roman"/>
          <w:sz w:val="24"/>
          <w:szCs w:val="24"/>
        </w:rPr>
        <w:t xml:space="preserve"> &gt; 0.05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>). Meticulous nursing care and keeping the stoma clean decreased the pain and speeded up the recovery.</w:t>
      </w:r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Start w:id="167" w:name="OLE_LINK230"/>
      <w:bookmarkStart w:id="168" w:name="OLE_LINK35"/>
      <w:bookmarkStart w:id="169" w:name="OLE_LINK36"/>
      <w:r w:rsidR="00022F28" w:rsidRPr="008D001E">
        <w:rPr>
          <w:rFonts w:ascii="Book Antiqua" w:eastAsia="宋体" w:hAnsi="Book Antiqua" w:cs="Times New Roman"/>
          <w:sz w:val="24"/>
          <w:szCs w:val="24"/>
        </w:rPr>
        <w:t>Enterocolitis</w:t>
      </w:r>
      <w:bookmarkEnd w:id="167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occurred in 8 patients, 3 patients </w:t>
      </w:r>
      <w:r w:rsidR="00626E6F">
        <w:rPr>
          <w:rFonts w:ascii="Book Antiqua" w:eastAsia="宋体" w:hAnsi="Book Antiqua" w:cs="Times New Roman"/>
          <w:sz w:val="24"/>
          <w:szCs w:val="24"/>
        </w:rPr>
        <w:t>in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the TUE group and 5 </w:t>
      </w:r>
      <w:bookmarkStart w:id="170" w:name="OLE_LINK192"/>
      <w:r w:rsidR="00022F28" w:rsidRPr="008D001E">
        <w:rPr>
          <w:rFonts w:ascii="Book Antiqua" w:eastAsia="宋体" w:hAnsi="Book Antiqua" w:cs="Times New Roman"/>
          <w:sz w:val="24"/>
          <w:szCs w:val="24"/>
        </w:rPr>
        <w:t>patients</w:t>
      </w:r>
      <w:bookmarkEnd w:id="170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626E6F">
        <w:rPr>
          <w:rFonts w:ascii="Book Antiqua" w:eastAsia="宋体" w:hAnsi="Book Antiqua" w:cs="Times New Roman"/>
          <w:sz w:val="24"/>
          <w:szCs w:val="24"/>
        </w:rPr>
        <w:t>in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the CAE group (12.50% </w:t>
      </w:r>
      <w:r w:rsidR="00CC1C14" w:rsidRPr="00CC1C14">
        <w:rPr>
          <w:rFonts w:ascii="Book Antiqua" w:eastAsia="宋体" w:hAnsi="Book Antiqua" w:cs="Times New Roman"/>
          <w:i/>
          <w:sz w:val="24"/>
          <w:szCs w:val="24"/>
        </w:rPr>
        <w:t>vs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17.24%, </w:t>
      </w:r>
      <w:r w:rsidR="0041465A" w:rsidRPr="008D001E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="0041465A" w:rsidRPr="008D001E">
        <w:rPr>
          <w:rFonts w:ascii="Book Antiqua" w:eastAsia="宋体" w:hAnsi="Book Antiqua" w:cs="Times New Roman"/>
          <w:sz w:val="24"/>
          <w:szCs w:val="24"/>
        </w:rPr>
        <w:t xml:space="preserve"> &gt; 0.05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>)</w:t>
      </w:r>
      <w:bookmarkEnd w:id="168"/>
      <w:bookmarkEnd w:id="169"/>
      <w:r w:rsidR="00626E6F">
        <w:rPr>
          <w:rFonts w:ascii="Book Antiqua" w:eastAsia="宋体" w:hAnsi="Book Antiqua" w:cs="Times New Roman"/>
          <w:sz w:val="24"/>
          <w:szCs w:val="24"/>
        </w:rPr>
        <w:t>, and treatment consisted of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intravenous fluid, antibiotic</w:t>
      </w:r>
      <w:r w:rsidR="00626E6F">
        <w:rPr>
          <w:rFonts w:ascii="Book Antiqua" w:eastAsia="宋体" w:hAnsi="Book Antiqua" w:cs="Times New Roman"/>
          <w:sz w:val="24"/>
          <w:szCs w:val="24"/>
        </w:rPr>
        <w:t>s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>, parenteral nutrition, and enemas</w:t>
      </w:r>
      <w:bookmarkStart w:id="171" w:name="OLE_LINK194"/>
      <w:bookmarkStart w:id="172" w:name="OLE_LINK226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. In </w:t>
      </w:r>
      <w:r w:rsidR="00DC773D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TUE group, umbilical ring narrowing, obstructive symptoms, </w:t>
      </w:r>
      <w:r w:rsidR="00626E6F">
        <w:rPr>
          <w:rFonts w:ascii="Book Antiqua" w:eastAsia="宋体" w:hAnsi="Book Antiqua" w:cs="Times New Roman"/>
          <w:sz w:val="24"/>
          <w:szCs w:val="24"/>
        </w:rPr>
        <w:t>and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fecal impaction</w:t>
      </w:r>
      <w:r w:rsidR="00626E6F">
        <w:rPr>
          <w:rFonts w:ascii="Book Antiqua" w:eastAsia="宋体" w:hAnsi="Book Antiqua" w:cs="Times New Roman"/>
          <w:sz w:val="24"/>
          <w:szCs w:val="24"/>
        </w:rPr>
        <w:t xml:space="preserve"> were not observed; thus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, the outcome </w:t>
      </w:r>
      <w:r w:rsidR="00626E6F">
        <w:rPr>
          <w:rFonts w:ascii="Book Antiqua" w:eastAsia="宋体" w:hAnsi="Book Antiqua" w:cs="Times New Roman"/>
          <w:sz w:val="24"/>
          <w:szCs w:val="24"/>
        </w:rPr>
        <w:t>after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diverting the fecal stream was satisfactory.</w:t>
      </w:r>
      <w:bookmarkEnd w:id="171"/>
      <w:bookmarkEnd w:id="172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bookmarkStart w:id="173" w:name="OLE_LINK157"/>
      <w:bookmarkStart w:id="174" w:name="OLE_LINK184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In </w:t>
      </w:r>
      <w:r w:rsidR="00626E6F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>CAE group,</w:t>
      </w:r>
      <w:bookmarkEnd w:id="173"/>
      <w:bookmarkEnd w:id="174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we not</w:t>
      </w:r>
      <w:r w:rsidR="00626E6F">
        <w:rPr>
          <w:rFonts w:ascii="Book Antiqua" w:eastAsia="宋体" w:hAnsi="Book Antiqua" w:cs="Times New Roman"/>
          <w:sz w:val="24"/>
          <w:szCs w:val="24"/>
        </w:rPr>
        <w:t>ed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obstruction after</w:t>
      </w:r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Start w:id="175" w:name="OLE_LINK186"/>
      <w:bookmarkStart w:id="176" w:name="OLE_LINK187"/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>enterostomy</w:t>
      </w:r>
      <w:bookmarkEnd w:id="175"/>
      <w:bookmarkEnd w:id="176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in 1 case. </w:t>
      </w:r>
      <w:bookmarkEnd w:id="106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One child developed </w:t>
      </w:r>
      <w:bookmarkStart w:id="177" w:name="OLE_LINK178"/>
      <w:bookmarkStart w:id="178" w:name="OLE_LINK179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adhesive </w:t>
      </w:r>
      <w:bookmarkStart w:id="179" w:name="OLE_LINK227"/>
      <w:r w:rsidR="00022F28" w:rsidRPr="008D001E">
        <w:rPr>
          <w:rFonts w:ascii="Book Antiqua" w:eastAsia="宋体" w:hAnsi="Book Antiqua" w:cs="Times New Roman"/>
          <w:sz w:val="24"/>
          <w:szCs w:val="24"/>
        </w:rPr>
        <w:t>intestinal obstruction</w:t>
      </w:r>
      <w:bookmarkEnd w:id="177"/>
      <w:bookmarkEnd w:id="178"/>
      <w:bookmarkEnd w:id="179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626E6F">
        <w:rPr>
          <w:rFonts w:ascii="Book Antiqua" w:eastAsia="宋体" w:hAnsi="Book Antiqua" w:cs="Times New Roman"/>
          <w:sz w:val="24"/>
          <w:szCs w:val="24"/>
        </w:rPr>
        <w:t>on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postoperative day 16, but </w:t>
      </w:r>
      <w:bookmarkStart w:id="180" w:name="OLE_LINK336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responded </w:t>
      </w:r>
      <w:r w:rsidR="00626E6F" w:rsidRPr="008D001E">
        <w:rPr>
          <w:rFonts w:ascii="Book Antiqua" w:eastAsia="宋体" w:hAnsi="Book Antiqua" w:cs="Times New Roman"/>
          <w:sz w:val="24"/>
          <w:szCs w:val="24"/>
        </w:rPr>
        <w:t xml:space="preserve">well 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>to</w:t>
      </w:r>
      <w:bookmarkStart w:id="181" w:name="OLE_LINK337"/>
      <w:bookmarkEnd w:id="180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conservative management</w:t>
      </w:r>
      <w:bookmarkEnd w:id="181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(Table 2).</w:t>
      </w:r>
      <w:r w:rsidR="00022F28" w:rsidRPr="008D001E">
        <w:rPr>
          <w:rFonts w:ascii="Book Antiqua" w:eastAsia="宋体" w:hAnsi="Book Antiqua" w:cs="Times New Roman"/>
          <w:b/>
          <w:sz w:val="24"/>
          <w:szCs w:val="24"/>
        </w:rPr>
        <w:t xml:space="preserve"> </w:t>
      </w:r>
    </w:p>
    <w:p w14:paraId="44F2FC6F" w14:textId="2A8EE52F" w:rsidR="00022F28" w:rsidRPr="008D001E" w:rsidRDefault="00022F28" w:rsidP="008635D5">
      <w:pPr>
        <w:adjustRightInd w:val="0"/>
        <w:snapToGrid w:val="0"/>
        <w:spacing w:line="360" w:lineRule="auto"/>
        <w:ind w:firstLineChars="100" w:firstLine="240"/>
        <w:rPr>
          <w:rFonts w:ascii="Book Antiqua" w:eastAsia="宋体" w:hAnsi="Book Antiqua" w:cs="Times New Roman"/>
          <w:sz w:val="24"/>
          <w:szCs w:val="24"/>
        </w:rPr>
      </w:pPr>
      <w:bookmarkStart w:id="182" w:name="OLE_LINK28"/>
      <w:r w:rsidRPr="008D001E">
        <w:rPr>
          <w:rFonts w:ascii="Book Antiqua" w:eastAsia="宋体" w:hAnsi="Book Antiqua" w:cs="Times New Roman"/>
          <w:sz w:val="24"/>
          <w:szCs w:val="24"/>
        </w:rPr>
        <w:t xml:space="preserve">Postoperative </w:t>
      </w:r>
      <w:bookmarkStart w:id="183" w:name="OLE_LINK334"/>
      <w:r w:rsidRPr="008D001E">
        <w:rPr>
          <w:rFonts w:ascii="Book Antiqua" w:eastAsia="宋体" w:hAnsi="Book Antiqua" w:cs="Times New Roman"/>
          <w:sz w:val="24"/>
          <w:szCs w:val="24"/>
        </w:rPr>
        <w:t>constipation</w:t>
      </w:r>
      <w:bookmarkEnd w:id="183"/>
      <w:r w:rsidRPr="008D001E">
        <w:rPr>
          <w:rFonts w:ascii="Book Antiqua" w:eastAsia="宋体" w:hAnsi="Book Antiqua" w:cs="Times New Roman"/>
          <w:sz w:val="24"/>
          <w:szCs w:val="24"/>
        </w:rPr>
        <w:t xml:space="preserve"> was found </w:t>
      </w:r>
      <w:r w:rsidR="00626E6F">
        <w:rPr>
          <w:rFonts w:ascii="Book Antiqua" w:eastAsia="宋体" w:hAnsi="Book Antiqua" w:cs="Times New Roman"/>
          <w:sz w:val="24"/>
          <w:szCs w:val="24"/>
        </w:rPr>
        <w:t xml:space="preserve">in </w:t>
      </w:r>
      <w:r w:rsidRPr="008D001E">
        <w:rPr>
          <w:rFonts w:ascii="Book Antiqua" w:eastAsia="宋体" w:hAnsi="Book Antiqua" w:cs="Times New Roman"/>
          <w:sz w:val="24"/>
          <w:szCs w:val="24"/>
        </w:rPr>
        <w:t>3 patients in the TUE group and 2 patients in the CAE group (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12.50% </w:t>
      </w:r>
      <w:r w:rsidR="00CC1C14" w:rsidRPr="00CC1C14">
        <w:rPr>
          <w:rFonts w:ascii="Book Antiqua" w:eastAsia="宋体" w:hAnsi="Book Antiqua" w:cs="Times New Roman"/>
          <w:i/>
          <w:kern w:val="0"/>
          <w:sz w:val="24"/>
          <w:szCs w:val="24"/>
        </w:rPr>
        <w:t>vs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6.90%, </w:t>
      </w:r>
      <w:r w:rsidR="0041465A" w:rsidRPr="008D001E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="0041465A" w:rsidRPr="008D001E">
        <w:rPr>
          <w:rFonts w:ascii="Book Antiqua" w:eastAsia="宋体" w:hAnsi="Book Antiqua" w:cs="Times New Roman"/>
          <w:sz w:val="24"/>
          <w:szCs w:val="24"/>
        </w:rPr>
        <w:t xml:space="preserve"> &gt; 0.05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)</w:t>
      </w:r>
      <w:r w:rsidRPr="008D001E">
        <w:rPr>
          <w:rFonts w:ascii="Book Antiqua" w:eastAsia="宋体" w:hAnsi="Book Antiqua" w:cs="Times New Roman"/>
          <w:sz w:val="24"/>
          <w:szCs w:val="24"/>
        </w:rPr>
        <w:t>, which stead</w:t>
      </w:r>
      <w:r w:rsidR="00626E6F">
        <w:rPr>
          <w:rFonts w:ascii="Book Antiqua" w:eastAsia="宋体" w:hAnsi="Book Antiqua" w:cs="Times New Roman"/>
          <w:sz w:val="24"/>
          <w:szCs w:val="24"/>
        </w:rPr>
        <w:t>il</w:t>
      </w:r>
      <w:r w:rsidRPr="008D001E">
        <w:rPr>
          <w:rFonts w:ascii="Book Antiqua" w:eastAsia="宋体" w:hAnsi="Book Antiqua" w:cs="Times New Roman"/>
          <w:sz w:val="24"/>
          <w:szCs w:val="24"/>
        </w:rPr>
        <w:t>y improve</w:t>
      </w:r>
      <w:r w:rsidR="00626E6F">
        <w:rPr>
          <w:rFonts w:ascii="Book Antiqua" w:eastAsia="宋体" w:hAnsi="Book Antiqua" w:cs="Times New Roman"/>
          <w:sz w:val="24"/>
          <w:szCs w:val="24"/>
        </w:rPr>
        <w:t>d after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a laxative or enema</w:t>
      </w:r>
      <w:bookmarkEnd w:id="182"/>
      <w:r w:rsidRPr="008D001E">
        <w:rPr>
          <w:rFonts w:ascii="Book Antiqua" w:eastAsia="宋体" w:hAnsi="Book Antiqua" w:cs="Times New Roman"/>
          <w:sz w:val="24"/>
          <w:szCs w:val="24"/>
        </w:rPr>
        <w:t xml:space="preserve">. </w:t>
      </w:r>
      <w:r w:rsidR="002D6DC2">
        <w:rPr>
          <w:rFonts w:ascii="Book Antiqua" w:eastAsia="宋体" w:hAnsi="Book Antiqua" w:cs="Times New Roman"/>
          <w:sz w:val="24"/>
          <w:szCs w:val="24"/>
        </w:rPr>
        <w:t>Seve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patients (4 </w:t>
      </w:r>
      <w:r w:rsidR="00CC13CF" w:rsidRPr="008D001E">
        <w:rPr>
          <w:rFonts w:ascii="Book Antiqua" w:eastAsia="宋体" w:hAnsi="Book Antiqua" w:cs="Times New Roman"/>
          <w:sz w:val="24"/>
          <w:szCs w:val="24"/>
        </w:rPr>
        <w:t xml:space="preserve">patients </w:t>
      </w:r>
      <w:r w:rsidRPr="008D001E">
        <w:rPr>
          <w:rFonts w:ascii="Book Antiqua" w:eastAsia="宋体" w:hAnsi="Book Antiqua" w:cs="Times New Roman"/>
          <w:sz w:val="24"/>
          <w:szCs w:val="24"/>
        </w:rPr>
        <w:t>in the TUE group and 3</w:t>
      </w:r>
      <w:r w:rsidR="00CC13CF" w:rsidRPr="008D001E">
        <w:rPr>
          <w:rFonts w:ascii="Book Antiqua" w:eastAsia="宋体" w:hAnsi="Book Antiqua" w:cs="Times New Roman"/>
          <w:sz w:val="24"/>
          <w:szCs w:val="24"/>
        </w:rPr>
        <w:t xml:space="preserve"> patient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in the CAE group) experienced episode</w:t>
      </w:r>
      <w:r w:rsidR="002D6DC2">
        <w:rPr>
          <w:rFonts w:ascii="Book Antiqua" w:eastAsia="宋体" w:hAnsi="Book Antiqua" w:cs="Times New Roman"/>
          <w:sz w:val="24"/>
          <w:szCs w:val="24"/>
        </w:rPr>
        <w:t>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of soiling (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16.67% </w:t>
      </w:r>
      <w:r w:rsidR="00CC1C14" w:rsidRPr="00CC1C14">
        <w:rPr>
          <w:rFonts w:ascii="Book Antiqua" w:eastAsia="宋体" w:hAnsi="Book Antiqua" w:cs="Times New Roman"/>
          <w:i/>
          <w:kern w:val="0"/>
          <w:sz w:val="24"/>
          <w:szCs w:val="24"/>
        </w:rPr>
        <w:t>vs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10.34%, </w:t>
      </w:r>
      <w:r w:rsidR="0041465A" w:rsidRPr="008D001E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="0041465A" w:rsidRPr="008D001E">
        <w:rPr>
          <w:rFonts w:ascii="Book Antiqua" w:eastAsia="宋体" w:hAnsi="Book Antiqua" w:cs="Times New Roman"/>
          <w:sz w:val="24"/>
          <w:szCs w:val="24"/>
        </w:rPr>
        <w:t xml:space="preserve"> &gt; 0.05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)</w:t>
      </w:r>
      <w:r w:rsidR="002D6DC2">
        <w:rPr>
          <w:rFonts w:ascii="Book Antiqua" w:eastAsia="宋体" w:hAnsi="Book Antiqua" w:cs="Times New Roman"/>
          <w:kern w:val="0"/>
          <w:sz w:val="24"/>
          <w:szCs w:val="24"/>
        </w:rPr>
        <w:t xml:space="preserve">, which was effectively </w:t>
      </w:r>
      <w:r w:rsidR="00DC773D">
        <w:rPr>
          <w:rFonts w:ascii="Book Antiqua" w:eastAsia="宋体" w:hAnsi="Book Antiqua" w:cs="Times New Roman"/>
          <w:kern w:val="0"/>
          <w:sz w:val="24"/>
          <w:szCs w:val="24"/>
        </w:rPr>
        <w:t>manage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bookmarkStart w:id="184" w:name="OLE_LINK333"/>
      <w:r w:rsidRPr="008D001E">
        <w:rPr>
          <w:rFonts w:ascii="Book Antiqua" w:eastAsia="宋体" w:hAnsi="Book Antiqua" w:cs="Times New Roman"/>
          <w:sz w:val="24"/>
          <w:szCs w:val="24"/>
        </w:rPr>
        <w:t>conservative</w:t>
      </w:r>
      <w:r w:rsidR="00DC773D">
        <w:rPr>
          <w:rFonts w:ascii="Book Antiqua" w:eastAsia="宋体" w:hAnsi="Book Antiqua" w:cs="Times New Roman"/>
          <w:sz w:val="24"/>
          <w:szCs w:val="24"/>
        </w:rPr>
        <w:t>ly</w:t>
      </w:r>
      <w:bookmarkEnd w:id="184"/>
      <w:r w:rsidRPr="008D001E">
        <w:rPr>
          <w:rFonts w:ascii="Book Antiqua" w:eastAsia="宋体" w:hAnsi="Book Antiqua" w:cs="Times New Roman"/>
          <w:sz w:val="24"/>
          <w:szCs w:val="24"/>
        </w:rPr>
        <w:t>.</w:t>
      </w:r>
    </w:p>
    <w:p w14:paraId="38CAF941" w14:textId="77777777" w:rsidR="00022F28" w:rsidRPr="008D001E" w:rsidRDefault="00022F28" w:rsidP="00C6235B">
      <w:pPr>
        <w:adjustRightInd w:val="0"/>
        <w:snapToGrid w:val="0"/>
        <w:spacing w:line="360" w:lineRule="auto"/>
        <w:ind w:firstLineChars="50" w:firstLine="120"/>
        <w:rPr>
          <w:rFonts w:ascii="Book Antiqua" w:eastAsia="宋体" w:hAnsi="Book Antiqua" w:cs="Times New Roman"/>
          <w:sz w:val="24"/>
          <w:szCs w:val="24"/>
        </w:rPr>
      </w:pPr>
    </w:p>
    <w:p w14:paraId="5DC8FEAA" w14:textId="0D899E02" w:rsidR="00022F28" w:rsidRPr="008D001E" w:rsidRDefault="00022F28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 xml:space="preserve">Characteristics and </w:t>
      </w:r>
      <w:bookmarkStart w:id="185" w:name="_Hlk523218824"/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operative data</w:t>
      </w:r>
      <w:bookmarkEnd w:id="185"/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 xml:space="preserve"> during </w:t>
      </w:r>
      <w:r w:rsidR="002D6DC2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pull-through procedure</w:t>
      </w:r>
    </w:p>
    <w:p w14:paraId="02DEA79D" w14:textId="4DF7C357" w:rsidR="00022F28" w:rsidRPr="008D001E" w:rsidRDefault="00022F28" w:rsidP="008635D5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lastRenderedPageBreak/>
        <w:t>At the time of two-stage laparoscopy-assisted pull-through</w:t>
      </w:r>
      <w:r w:rsidR="00DC773D">
        <w:rPr>
          <w:rFonts w:ascii="Book Antiqua" w:eastAsia="宋体" w:hAnsi="Book Antiqua" w:cs="Times New Roman"/>
          <w:sz w:val="24"/>
          <w:szCs w:val="24"/>
        </w:rPr>
        <w:t xml:space="preserve"> procedure</w:t>
      </w:r>
      <w:r w:rsidRPr="008D001E">
        <w:rPr>
          <w:rFonts w:ascii="Book Antiqua" w:eastAsia="宋体" w:hAnsi="Book Antiqua" w:cs="Times New Roman"/>
          <w:sz w:val="24"/>
          <w:szCs w:val="24"/>
        </w:rPr>
        <w:t>, age, sex, preoperative enteritis and operative data were no</w:t>
      </w:r>
      <w:r w:rsidR="002D6DC2">
        <w:rPr>
          <w:rFonts w:ascii="Book Antiqua" w:eastAsia="宋体" w:hAnsi="Book Antiqua" w:cs="Times New Roman"/>
          <w:sz w:val="24"/>
          <w:szCs w:val="24"/>
        </w:rPr>
        <w:t>t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significant</w:t>
      </w:r>
      <w:r w:rsidR="002D6DC2">
        <w:rPr>
          <w:rFonts w:ascii="Book Antiqua" w:eastAsia="宋体" w:hAnsi="Book Antiqua" w:cs="Times New Roman"/>
          <w:sz w:val="24"/>
          <w:szCs w:val="24"/>
        </w:rPr>
        <w:t>ly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differen</w:t>
      </w:r>
      <w:r w:rsidR="002D6DC2">
        <w:rPr>
          <w:rFonts w:ascii="Book Antiqua" w:eastAsia="宋体" w:hAnsi="Book Antiqua" w:cs="Times New Roman"/>
          <w:sz w:val="24"/>
          <w:szCs w:val="24"/>
        </w:rPr>
        <w:t>t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between </w:t>
      </w:r>
      <w:r w:rsidR="002D6DC2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>TUE group and CAE group</w:t>
      </w:r>
      <w:r w:rsidR="001573C8" w:rsidRPr="008D001E">
        <w:rPr>
          <w:rFonts w:ascii="Book Antiqua" w:eastAsia="宋体" w:hAnsi="Book Antiqua" w:cs="Times New Roman"/>
          <w:sz w:val="24"/>
          <w:szCs w:val="24"/>
        </w:rPr>
        <w:t xml:space="preserve">. The operative time </w:t>
      </w:r>
      <w:r w:rsidR="002D6DC2">
        <w:rPr>
          <w:rFonts w:ascii="Book Antiqua" w:eastAsia="宋体" w:hAnsi="Book Antiqua" w:cs="Times New Roman"/>
          <w:sz w:val="24"/>
          <w:szCs w:val="24"/>
        </w:rPr>
        <w:t>for the</w:t>
      </w:r>
      <w:r w:rsidR="001573C8" w:rsidRPr="008D001E">
        <w:rPr>
          <w:rFonts w:ascii="Book Antiqua" w:eastAsia="宋体" w:hAnsi="Book Antiqua" w:cs="Times New Roman"/>
          <w:sz w:val="24"/>
          <w:szCs w:val="24"/>
        </w:rPr>
        <w:t xml:space="preserve"> two-stage laparoscopic </w:t>
      </w:r>
      <w:r w:rsidR="002D6DC2">
        <w:rPr>
          <w:rFonts w:ascii="Book Antiqua" w:eastAsia="宋体" w:hAnsi="Book Antiqua" w:cs="Times New Roman"/>
          <w:sz w:val="24"/>
          <w:szCs w:val="24"/>
        </w:rPr>
        <w:t xml:space="preserve">procedure </w:t>
      </w:r>
      <w:r w:rsidR="001573C8" w:rsidRPr="008D001E">
        <w:rPr>
          <w:rFonts w:ascii="Book Antiqua" w:eastAsia="宋体" w:hAnsi="Book Antiqua" w:cs="Times New Roman"/>
          <w:sz w:val="24"/>
          <w:szCs w:val="24"/>
        </w:rPr>
        <w:t xml:space="preserve">in </w:t>
      </w:r>
      <w:r w:rsidR="002D6DC2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="001573C8" w:rsidRPr="008D001E">
        <w:rPr>
          <w:rFonts w:ascii="Book Antiqua" w:eastAsia="宋体" w:hAnsi="Book Antiqua" w:cs="Times New Roman"/>
          <w:sz w:val="24"/>
          <w:szCs w:val="24"/>
        </w:rPr>
        <w:t xml:space="preserve">TUE group was shorter than </w:t>
      </w:r>
      <w:r w:rsidR="002D6DC2">
        <w:rPr>
          <w:rFonts w:ascii="Book Antiqua" w:eastAsia="宋体" w:hAnsi="Book Antiqua" w:cs="Times New Roman"/>
          <w:sz w:val="24"/>
          <w:szCs w:val="24"/>
        </w:rPr>
        <w:t xml:space="preserve">that in the </w:t>
      </w:r>
      <w:r w:rsidR="001573C8" w:rsidRPr="008D001E">
        <w:rPr>
          <w:rFonts w:ascii="Book Antiqua" w:eastAsia="宋体" w:hAnsi="Book Antiqua" w:cs="Times New Roman"/>
          <w:sz w:val="24"/>
          <w:szCs w:val="24"/>
        </w:rPr>
        <w:t xml:space="preserve">CAE group (144.8 ± 28.2 min </w:t>
      </w:r>
      <w:r w:rsidR="00CC1C14" w:rsidRPr="00CC1C14">
        <w:rPr>
          <w:rFonts w:ascii="Book Antiqua" w:eastAsia="宋体" w:hAnsi="Book Antiqua" w:cs="Times New Roman"/>
          <w:i/>
          <w:sz w:val="24"/>
          <w:szCs w:val="24"/>
        </w:rPr>
        <w:t>vs</w:t>
      </w:r>
      <w:r w:rsidR="001573C8" w:rsidRPr="008D001E">
        <w:rPr>
          <w:rFonts w:ascii="Book Antiqua" w:eastAsia="宋体" w:hAnsi="Book Antiqua" w:cs="Times New Roman"/>
          <w:sz w:val="24"/>
          <w:szCs w:val="24"/>
        </w:rPr>
        <w:t xml:space="preserve"> 160.3 ± 27.6 min, </w:t>
      </w:r>
      <w:r w:rsidR="001573C8" w:rsidRPr="008D001E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="001573C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F86F0A" w:rsidRPr="008D001E">
        <w:rPr>
          <w:rFonts w:ascii="Book Antiqua" w:eastAsia="宋体" w:hAnsi="Book Antiqua" w:cs="Times New Roman"/>
          <w:sz w:val="24"/>
          <w:szCs w:val="24"/>
        </w:rPr>
        <w:t xml:space="preserve">&lt; </w:t>
      </w:r>
      <w:r w:rsidR="001573C8" w:rsidRPr="008D001E">
        <w:rPr>
          <w:rFonts w:ascii="Book Antiqua" w:eastAsia="宋体" w:hAnsi="Book Antiqua" w:cs="Times New Roman"/>
          <w:sz w:val="24"/>
          <w:szCs w:val="24"/>
        </w:rPr>
        <w:t>0.05)</w:t>
      </w:r>
      <w:r w:rsidR="008E5487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>(Table 3).</w:t>
      </w:r>
    </w:p>
    <w:p w14:paraId="32D0DC12" w14:textId="77777777" w:rsidR="00022F28" w:rsidRPr="008D001E" w:rsidRDefault="00022F28" w:rsidP="00C6235B">
      <w:pPr>
        <w:adjustRightInd w:val="0"/>
        <w:snapToGrid w:val="0"/>
        <w:spacing w:line="360" w:lineRule="auto"/>
        <w:ind w:firstLineChars="50" w:firstLine="120"/>
        <w:rPr>
          <w:rFonts w:ascii="Book Antiqua" w:eastAsia="宋体" w:hAnsi="Book Antiqua" w:cs="Times New Roman"/>
          <w:sz w:val="24"/>
          <w:szCs w:val="24"/>
        </w:rPr>
      </w:pPr>
      <w:bookmarkStart w:id="186" w:name="OLE_LINK284"/>
      <w:bookmarkStart w:id="187" w:name="OLE_LINK285"/>
    </w:p>
    <w:p w14:paraId="11977490" w14:textId="52A188F4" w:rsidR="00022F28" w:rsidRPr="008D001E" w:rsidRDefault="00022F28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Cosmetic assessment</w:t>
      </w:r>
      <w:bookmarkEnd w:id="186"/>
      <w:bookmarkEnd w:id="187"/>
    </w:p>
    <w:p w14:paraId="7A5F7081" w14:textId="6AD28CB7" w:rsidR="00022F28" w:rsidRPr="008D001E" w:rsidRDefault="002D6DC2" w:rsidP="008635D5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>
        <w:rPr>
          <w:rFonts w:ascii="Book Antiqua" w:eastAsia="宋体" w:hAnsi="Book Antiqua" w:cs="Times New Roman"/>
          <w:sz w:val="24"/>
          <w:szCs w:val="24"/>
        </w:rPr>
        <w:t>The l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>aparoscopic</w:t>
      </w:r>
      <w:r>
        <w:rPr>
          <w:rFonts w:ascii="Book Antiqua" w:eastAsia="宋体" w:hAnsi="Book Antiqua" w:cs="Times New Roman"/>
          <w:sz w:val="24"/>
          <w:szCs w:val="24"/>
        </w:rPr>
        <w:t>-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assisted </w:t>
      </w:r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>two-stage pull-through procedure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with </w:t>
      </w:r>
      <w:r>
        <w:rPr>
          <w:rFonts w:ascii="Book Antiqua" w:eastAsia="宋体" w:hAnsi="Book Antiqua" w:cs="Times New Roman"/>
          <w:sz w:val="24"/>
          <w:szCs w:val="24"/>
        </w:rPr>
        <w:t xml:space="preserve">simultaneous 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stoma closure was successfully performed in all patients, and no conversions to laparotomy </w:t>
      </w:r>
      <w:r w:rsidR="00974E05" w:rsidRPr="008D001E">
        <w:rPr>
          <w:rFonts w:ascii="Book Antiqua" w:eastAsia="宋体" w:hAnsi="Book Antiqua" w:cs="Times New Roman"/>
          <w:sz w:val="24"/>
          <w:szCs w:val="24"/>
        </w:rPr>
        <w:t>were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>
        <w:rPr>
          <w:rFonts w:ascii="Book Antiqua" w:eastAsia="宋体" w:hAnsi="Book Antiqua" w:cs="Times New Roman"/>
          <w:sz w:val="24"/>
          <w:szCs w:val="24"/>
        </w:rPr>
        <w:t>required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>.</w:t>
      </w:r>
      <w:r w:rsidR="00974E05" w:rsidRPr="008D001E">
        <w:rPr>
          <w:rFonts w:ascii="Book Antiqua" w:eastAsia="宋体" w:hAnsi="Book Antiqua" w:cs="Times New Roman"/>
          <w:sz w:val="24"/>
          <w:szCs w:val="24"/>
        </w:rPr>
        <w:t xml:space="preserve"> One </w:t>
      </w:r>
      <w:r w:rsidR="000B59D3" w:rsidRPr="008D001E">
        <w:rPr>
          <w:rFonts w:ascii="Book Antiqua" w:eastAsia="宋体" w:hAnsi="Book Antiqua" w:cs="Times New Roman"/>
          <w:sz w:val="24"/>
          <w:szCs w:val="24"/>
        </w:rPr>
        <w:t>year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>
        <w:rPr>
          <w:rFonts w:ascii="Book Antiqua" w:eastAsia="宋体" w:hAnsi="Book Antiqua" w:cs="Times New Roman"/>
          <w:sz w:val="24"/>
          <w:szCs w:val="24"/>
        </w:rPr>
        <w:t>after surgery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, </w:t>
      </w:r>
      <w:r>
        <w:rPr>
          <w:rFonts w:ascii="Book Antiqua" w:eastAsia="宋体" w:hAnsi="Book Antiqua" w:cs="Times New Roman"/>
          <w:sz w:val="24"/>
          <w:szCs w:val="24"/>
        </w:rPr>
        <w:t>a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cosmetic assessment was conducted (Table 4).</w:t>
      </w:r>
      <w:r w:rsidR="00022F28" w:rsidRPr="008D001E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A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ssessment of the stoma revealed a scarless </w:t>
      </w:r>
      <w:bookmarkStart w:id="188" w:name="OLE_LINK163"/>
      <w:r w:rsidR="00022F28" w:rsidRPr="008D001E">
        <w:rPr>
          <w:rFonts w:ascii="Book Antiqua" w:eastAsia="宋体" w:hAnsi="Book Antiqua" w:cs="Times New Roman"/>
          <w:kern w:val="0"/>
          <w:sz w:val="24"/>
          <w:szCs w:val="24"/>
        </w:rPr>
        <w:t>umbilicus</w:t>
      </w:r>
      <w:bookmarkEnd w:id="188"/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in TUE patients (</w:t>
      </w:r>
      <w:r w:rsidR="00CC1C14">
        <w:rPr>
          <w:rFonts w:ascii="Book Antiqua" w:eastAsia="宋体" w:hAnsi="Book Antiqua" w:cs="Times New Roman"/>
          <w:sz w:val="24"/>
          <w:szCs w:val="24"/>
        </w:rPr>
        <w:t>Figure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3</w:t>
      </w:r>
      <w:r w:rsidR="00BB3B23" w:rsidRPr="008D001E">
        <w:rPr>
          <w:rFonts w:ascii="Book Antiqua" w:eastAsia="宋体" w:hAnsi="Book Antiqua" w:cs="Times New Roman"/>
          <w:sz w:val="24"/>
          <w:szCs w:val="24"/>
        </w:rPr>
        <w:t>A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), and </w:t>
      </w:r>
      <w:bookmarkStart w:id="189" w:name="OLE_LINK136"/>
      <w:bookmarkStart w:id="190" w:name="OLE_LINK197"/>
      <w:r w:rsidR="00022F28" w:rsidRPr="008D001E">
        <w:rPr>
          <w:rFonts w:ascii="Book Antiqua" w:eastAsia="宋体" w:hAnsi="Book Antiqua" w:cs="Times New Roman"/>
          <w:sz w:val="24"/>
          <w:szCs w:val="24"/>
        </w:rPr>
        <w:t>one visible abdominal scar in CAE patients</w:t>
      </w:r>
      <w:bookmarkEnd w:id="189"/>
      <w:bookmarkEnd w:id="190"/>
      <w:r w:rsidR="00BB3B23" w:rsidRPr="008D001E">
        <w:rPr>
          <w:rFonts w:ascii="Book Antiqua" w:eastAsia="宋体" w:hAnsi="Book Antiqua" w:cs="Times New Roman"/>
          <w:sz w:val="24"/>
          <w:szCs w:val="24"/>
        </w:rPr>
        <w:t xml:space="preserve"> (</w:t>
      </w:r>
      <w:r w:rsidR="00CC1C14">
        <w:rPr>
          <w:rFonts w:ascii="Book Antiqua" w:eastAsia="宋体" w:hAnsi="Book Antiqua" w:cs="Times New Roman"/>
          <w:sz w:val="24"/>
          <w:szCs w:val="24"/>
        </w:rPr>
        <w:t>Figure</w:t>
      </w:r>
      <w:r w:rsidR="00BB3B23" w:rsidRPr="008D001E">
        <w:rPr>
          <w:rFonts w:ascii="Book Antiqua" w:eastAsia="宋体" w:hAnsi="Book Antiqua" w:cs="Times New Roman"/>
          <w:sz w:val="24"/>
          <w:szCs w:val="24"/>
        </w:rPr>
        <w:t xml:space="preserve"> 3B)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. </w:t>
      </w:r>
      <w:bookmarkStart w:id="191" w:name="OLE_LINK264"/>
      <w:r w:rsidR="00022F28" w:rsidRPr="008D001E">
        <w:rPr>
          <w:rFonts w:ascii="Book Antiqua" w:eastAsia="宋体" w:hAnsi="Book Antiqua" w:cs="Times New Roman"/>
          <w:sz w:val="24"/>
          <w:szCs w:val="24"/>
        </w:rPr>
        <w:t>The Manchester Scar Scale</w:t>
      </w:r>
      <w:r w:rsidR="00022F28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GZWFybW9udGk8L0F1dGhvcj48WWVhcj4yMDEwPC9ZZWFy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</w:fldData>
        </w:fldCha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instrText xml:space="preserve"> ADDIN EN.CITE </w:instrText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GZWFybW9udGk8L0F1dGhvcj48WWVhcj4yMDEwPC9ZZWFy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</w:fldData>
        </w:fldCha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end"/>
      </w:r>
      <w:r w:rsidR="00022F28" w:rsidRPr="008D001E">
        <w:rPr>
          <w:rFonts w:ascii="Book Antiqua" w:eastAsia="宋体" w:hAnsi="Book Antiqua" w:cs="Times New Roman"/>
          <w:sz w:val="24"/>
          <w:szCs w:val="24"/>
          <w:vertAlign w:val="superscript"/>
        </w:rPr>
      </w:r>
      <w:r w:rsidR="00022F28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[</w:t>
      </w:r>
      <w:hyperlink w:anchor="_ENREF_16" w:tooltip="Aubdoollah, 2015 #2" w:history="1">
        <w:r w:rsidR="00C34493" w:rsidRPr="008D001E">
          <w:rPr>
            <w:rFonts w:ascii="Book Antiqua" w:eastAsia="宋体" w:hAnsi="Book Antiqua" w:cs="Times New Roman"/>
            <w:noProof/>
            <w:sz w:val="24"/>
            <w:szCs w:val="24"/>
            <w:vertAlign w:val="superscript"/>
          </w:rPr>
          <w:t>16</w:t>
        </w:r>
      </w:hyperlink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,</w:t>
      </w:r>
      <w:hyperlink w:anchor="_ENREF_19" w:tooltip="Fearmonti, 2010 #22" w:history="1">
        <w:r w:rsidR="00C34493" w:rsidRPr="008D001E">
          <w:rPr>
            <w:rFonts w:ascii="Book Antiqua" w:eastAsia="宋体" w:hAnsi="Book Antiqua" w:cs="Times New Roman"/>
            <w:noProof/>
            <w:sz w:val="24"/>
            <w:szCs w:val="24"/>
            <w:vertAlign w:val="superscript"/>
          </w:rPr>
          <w:t>19</w:t>
        </w:r>
      </w:hyperlink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]</w:t>
      </w:r>
      <w:r w:rsidR="00022F28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end"/>
      </w:r>
      <w:r w:rsidR="0077238C" w:rsidRPr="008D001E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77238C" w:rsidRPr="008D001E">
        <w:rPr>
          <w:rFonts w:ascii="Book Antiqua" w:eastAsia="宋体" w:hAnsi="Book Antiqua" w:cs="Times New Roman"/>
          <w:sz w:val="24"/>
          <w:szCs w:val="24"/>
        </w:rPr>
        <w:t>w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as used to assess the scar score for TUE and CAE patients, </w:t>
      </w:r>
      <w:r>
        <w:rPr>
          <w:rFonts w:ascii="Book Antiqua" w:eastAsia="宋体" w:hAnsi="Book Antiqua" w:cs="Times New Roman"/>
          <w:sz w:val="24"/>
          <w:szCs w:val="24"/>
        </w:rPr>
        <w:t>and demonstrated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a significant difference between the two groups (TUE: </w:t>
      </w:r>
      <w:bookmarkStart w:id="192" w:name="_Hlk531376016"/>
      <w:r w:rsidR="004E5C16" w:rsidRPr="008D001E">
        <w:rPr>
          <w:rFonts w:ascii="Book Antiqua" w:eastAsia="宋体" w:hAnsi="Book Antiqua" w:cs="Times New Roman"/>
          <w:sz w:val="24"/>
          <w:szCs w:val="24"/>
        </w:rPr>
        <w:t>6</w:t>
      </w:r>
      <w:r w:rsidR="00A05F29" w:rsidRPr="008D001E">
        <w:rPr>
          <w:rFonts w:ascii="Book Antiqua" w:eastAsia="宋体" w:hAnsi="Book Antiqua" w:cs="Times New Roman"/>
          <w:sz w:val="24"/>
          <w:szCs w:val="24"/>
        </w:rPr>
        <w:t>.83 ± 0.96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CC1C14" w:rsidRPr="00CC1C14">
        <w:rPr>
          <w:rFonts w:ascii="Book Antiqua" w:eastAsia="宋体" w:hAnsi="Book Antiqua" w:cs="Times New Roman"/>
          <w:i/>
          <w:sz w:val="24"/>
          <w:szCs w:val="24"/>
        </w:rPr>
        <w:t>vs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 CAE: </w:t>
      </w:r>
      <w:r w:rsidR="00020DE7" w:rsidRPr="008D001E">
        <w:rPr>
          <w:rFonts w:ascii="Book Antiqua" w:eastAsia="宋体" w:hAnsi="Book Antiqua" w:cs="Times New Roman"/>
          <w:sz w:val="24"/>
          <w:szCs w:val="24"/>
        </w:rPr>
        <w:t>13.32 ± 1.57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 xml:space="preserve">, </w:t>
      </w:r>
      <w:bookmarkStart w:id="193" w:name="OLE_LINK366"/>
      <w:bookmarkEnd w:id="192"/>
      <w:r w:rsidR="00022F28" w:rsidRPr="008D001E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="0041465A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F86F0A" w:rsidRPr="008D001E">
        <w:rPr>
          <w:rFonts w:ascii="Book Antiqua" w:eastAsia="宋体" w:hAnsi="Book Antiqua" w:cs="Times New Roman"/>
          <w:sz w:val="24"/>
          <w:szCs w:val="24"/>
        </w:rPr>
        <w:t xml:space="preserve">&lt; </w:t>
      </w:r>
      <w:r w:rsidR="00022F28" w:rsidRPr="008D001E">
        <w:rPr>
          <w:rFonts w:ascii="Book Antiqua" w:eastAsia="宋体" w:hAnsi="Book Antiqua" w:cs="Times New Roman"/>
          <w:sz w:val="24"/>
          <w:szCs w:val="24"/>
        </w:rPr>
        <w:t>0.05</w:t>
      </w:r>
      <w:bookmarkEnd w:id="193"/>
      <w:r w:rsidR="00022F28" w:rsidRPr="008D001E">
        <w:rPr>
          <w:rFonts w:ascii="Book Antiqua" w:eastAsia="宋体" w:hAnsi="Book Antiqua" w:cs="Times New Roman"/>
          <w:sz w:val="24"/>
          <w:szCs w:val="24"/>
        </w:rPr>
        <w:t>).</w:t>
      </w:r>
      <w:bookmarkEnd w:id="191"/>
    </w:p>
    <w:p w14:paraId="60950E63" w14:textId="77777777" w:rsidR="00EE6E1E" w:rsidRPr="008D001E" w:rsidRDefault="00EE6E1E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03218E54" w14:textId="395DDA86" w:rsidR="00EE6E1E" w:rsidRPr="008D001E" w:rsidRDefault="00EE6E1E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bCs/>
          <w:sz w:val="24"/>
          <w:szCs w:val="24"/>
        </w:rPr>
        <w:t>DISCUSSION</w:t>
      </w:r>
    </w:p>
    <w:p w14:paraId="6588C330" w14:textId="4A9E7530" w:rsidR="00022F28" w:rsidRPr="008D001E" w:rsidRDefault="00022F28" w:rsidP="008635D5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 xml:space="preserve">With the introduction of minimally invasive </w:t>
      </w:r>
      <w:bookmarkStart w:id="194" w:name="OLE_LINK214"/>
      <w:r w:rsidRPr="008D001E">
        <w:rPr>
          <w:rFonts w:ascii="Book Antiqua" w:eastAsia="宋体" w:hAnsi="Book Antiqua" w:cs="Times New Roman"/>
          <w:sz w:val="24"/>
          <w:szCs w:val="24"/>
        </w:rPr>
        <w:t>surgery</w:t>
      </w:r>
      <w:bookmarkEnd w:id="194"/>
      <w:r w:rsidRPr="008D001E">
        <w:rPr>
          <w:rFonts w:ascii="Book Antiqua" w:eastAsia="宋体" w:hAnsi="Book Antiqua" w:cs="Times New Roman"/>
          <w:sz w:val="24"/>
          <w:szCs w:val="24"/>
        </w:rPr>
        <w:t>,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Start w:id="195" w:name="OLE_LINK190"/>
      <w:bookmarkStart w:id="196" w:name="OLE_LINK223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one-stage</w:t>
      </w:r>
      <w:bookmarkEnd w:id="195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laparoscopic surgery</w:t>
      </w:r>
      <w:bookmarkEnd w:id="196"/>
      <w:r w:rsidRPr="008D001E">
        <w:rPr>
          <w:rFonts w:ascii="Book Antiqua" w:eastAsia="宋体" w:hAnsi="Book Antiqua" w:cs="Times New Roman"/>
          <w:sz w:val="24"/>
          <w:szCs w:val="24"/>
        </w:rPr>
        <w:t xml:space="preserve"> has gradually replaced the traditional staging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operatio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as the first choice for HD treatment</w:t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aaW1tZXI8L0F1dGhvcj48WWVhcj4yMDE2PC9ZZWFyPjxS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</w:fldData>
        </w:fldCha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instrText xml:space="preserve"> ADDIN EN.CITE </w:instrText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aaW1tZXI8L0F1dGhvcj48WWVhcj4yMDE2PC9ZZWFyPjxS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</w:fldData>
        </w:fldCha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end"/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[</w:t>
      </w:r>
      <w:hyperlink w:anchor="_ENREF_20" w:tooltip="Zimmer, 2016 #24" w:history="1">
        <w:r w:rsidR="00C34493" w:rsidRPr="008D001E">
          <w:rPr>
            <w:rFonts w:ascii="Book Antiqua" w:eastAsia="宋体" w:hAnsi="Book Antiqua" w:cs="Times New Roman"/>
            <w:noProof/>
            <w:sz w:val="24"/>
            <w:szCs w:val="24"/>
            <w:vertAlign w:val="superscript"/>
          </w:rPr>
          <w:t>20</w:t>
        </w:r>
      </w:hyperlink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,</w:t>
      </w:r>
      <w:hyperlink w:anchor="_ENREF_21" w:tooltip="Tomuschat, 2016 #25" w:history="1">
        <w:r w:rsidR="00C34493" w:rsidRPr="008D001E">
          <w:rPr>
            <w:rFonts w:ascii="Book Antiqua" w:eastAsia="宋体" w:hAnsi="Book Antiqua" w:cs="Times New Roman"/>
            <w:noProof/>
            <w:sz w:val="24"/>
            <w:szCs w:val="24"/>
            <w:vertAlign w:val="superscript"/>
          </w:rPr>
          <w:t>21</w:t>
        </w:r>
      </w:hyperlink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]</w:t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end"/>
      </w:r>
      <w:r w:rsidR="00B743FB" w:rsidRPr="008D001E">
        <w:rPr>
          <w:rFonts w:ascii="Book Antiqua" w:eastAsia="宋体" w:hAnsi="Book Antiqua" w:cs="Times New Roman"/>
          <w:sz w:val="24"/>
          <w:szCs w:val="24"/>
        </w:rPr>
        <w:t xml:space="preserve">.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his has </w:t>
      </w:r>
      <w:r w:rsidR="002D6DC2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>advantages of</w:t>
      </w:r>
      <w:r w:rsidRPr="008D001E">
        <w:rPr>
          <w:rFonts w:ascii="Book Antiqua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>less postoperative</w:t>
      </w:r>
      <w:r w:rsidRPr="008D001E">
        <w:rPr>
          <w:rFonts w:ascii="Book Antiqua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>pain and a better cosmetic result</w:t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begin"/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instrText xml:space="preserve"> ADDIN EN.CITE &lt;EndNote&gt;&lt;Cite&gt;&lt;Author&gt;Georgeson&lt;/Author&gt;&lt;Year&gt;1995&lt;/Year&gt;&lt;RecNum&gt;26&lt;/RecNum&gt;&lt;DisplayText&gt;[22]&lt;/DisplayText&gt;&lt;record&gt;&lt;rec-number&gt;26&lt;/rec-number&gt;&lt;foreign-keys&gt;&lt;key app="EN" db-id="dw0e0txfgr2saaesp0exvvewssr2afswt2tz"&gt;26&lt;/key&gt;&lt;/foreign-keys&gt;&lt;ref-type name="Journal Article"&gt;17&lt;/ref-type&gt;&lt;contributors&gt;&lt;authors&gt;&lt;author&gt;Georgeson, K. E.&lt;/author&gt;&lt;author&gt;Fuenfer, M. M.&lt;/author&gt;&lt;author&gt;Hardin, W. D.&lt;/author&gt;&lt;/authors&gt;&lt;/contributors&gt;&lt;auth-address&gt;Department of Surgery, Children&amp;apos;s Hospital of Alabama, Birmingham 35233, USA.&lt;/auth-address&gt;&lt;titles&gt;&lt;title&gt;Primary laparoscopic pull-through for Hirschsprung&amp;apos;s disease in infants and children&lt;/title&gt;&lt;secondary-title&gt;J Pediatr Surg&lt;/secondary-title&gt;&lt;alt-title&gt;Journal of pediatric surgery&lt;/alt-title&gt;&lt;/titles&gt;&lt;periodical&gt;&lt;full-title&gt;J Pediatr Surg&lt;/full-title&gt;&lt;abbr-1&gt;Journal of pediatric surgery&lt;/abbr-1&gt;&lt;/periodical&gt;&lt;alt-periodical&gt;&lt;full-title&gt;J Pediatr Surg&lt;/full-title&gt;&lt;abbr-1&gt;Journal of pediatric surgery&lt;/abbr-1&gt;&lt;/alt-periodical&gt;&lt;pages&gt;1017-21; discussion 1021-2&lt;/pages&gt;&lt;volume&gt;30&lt;/volume&gt;&lt;number&gt;7&lt;/number&gt;&lt;edition&gt;1995/07/01&lt;/edition&gt;&lt;keywords&gt;&lt;keyword&gt;Abdominal Muscles/surgery&lt;/keyword&gt;&lt;keyword&gt;Anal Canal/surgery&lt;/keyword&gt;&lt;keyword&gt;Anastomosis, Surgical/methods&lt;/keyword&gt;&lt;keyword&gt;Child&lt;/keyword&gt;&lt;keyword&gt;Child, Preschool&lt;/keyword&gt;&lt;keyword&gt;Colon/*surgery&lt;/keyword&gt;&lt;keyword&gt;Colon, Sigmoid/surgery&lt;/keyword&gt;&lt;keyword&gt;Colostomy&lt;/keyword&gt;&lt;keyword&gt;Female&lt;/keyword&gt;&lt;keyword&gt;Hirschsprung Disease/*surgery&lt;/keyword&gt;&lt;keyword&gt;Humans&lt;/keyword&gt;&lt;keyword&gt;Infant&lt;/keyword&gt;&lt;keyword&gt;Infant, Newborn&lt;/keyword&gt;&lt;keyword&gt;Intestinal Mucosa/surgery&lt;/keyword&gt;&lt;keyword&gt;*Laparoscopy/methods&lt;/keyword&gt;&lt;keyword&gt;Male&lt;/keyword&gt;&lt;keyword&gt;Rectum/surgery&lt;/keyword&gt;&lt;/keywords&gt;&lt;dates&gt;&lt;year&gt;1995&lt;/year&gt;&lt;pub-dates&gt;&lt;date&gt;Jul&lt;/date&gt;&lt;/pub-dates&gt;&lt;/dates&gt;&lt;isbn&gt;0022-3468 (Print)&amp;#xD;0022-3468&lt;/isbn&gt;&lt;accession-num&gt;7472924&lt;/accession-num&gt;&lt;urls&gt;&lt;/urls&gt;&lt;remote-database-provider&gt;Nlm&lt;/remote-database-provider&gt;&lt;language&gt;eng&lt;/language&gt;&lt;/record&gt;&lt;/Cite&gt;&lt;/EndNote&gt;</w:instrText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[</w:t>
      </w:r>
      <w:hyperlink w:anchor="_ENREF_22" w:tooltip="Georgeson, 1995 #26" w:history="1">
        <w:r w:rsidR="00C34493" w:rsidRPr="008D001E">
          <w:rPr>
            <w:rFonts w:ascii="Book Antiqua" w:eastAsia="宋体" w:hAnsi="Book Antiqua" w:cs="Times New Roman"/>
            <w:noProof/>
            <w:sz w:val="24"/>
            <w:szCs w:val="24"/>
            <w:vertAlign w:val="superscript"/>
          </w:rPr>
          <w:t>22</w:t>
        </w:r>
      </w:hyperlink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]</w:t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end"/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, but a diverting </w:t>
      </w:r>
      <w:bookmarkStart w:id="197" w:name="OLE_LINK188"/>
      <w:bookmarkStart w:id="198" w:name="OLE_LINK189"/>
      <w:bookmarkStart w:id="199" w:name="OLE_LINK306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enterostomy</w:t>
      </w:r>
      <w:bookmarkEnd w:id="197"/>
      <w:bookmarkEnd w:id="198"/>
      <w:bookmarkEnd w:id="199"/>
      <w:r w:rsidRPr="008D001E">
        <w:rPr>
          <w:rFonts w:ascii="Book Antiqua" w:eastAsia="宋体" w:hAnsi="Book Antiqua" w:cs="Times New Roman"/>
          <w:sz w:val="24"/>
          <w:szCs w:val="24"/>
        </w:rPr>
        <w:t xml:space="preserve"> in the normal proximal bowel </w:t>
      </w:r>
      <w:r w:rsidR="002D6DC2">
        <w:rPr>
          <w:rFonts w:ascii="Book Antiqua" w:eastAsia="宋体" w:hAnsi="Book Antiqua" w:cs="Times New Roman"/>
          <w:sz w:val="24"/>
          <w:szCs w:val="24"/>
        </w:rPr>
        <w:t>is necessary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in some </w:t>
      </w:r>
      <w:r w:rsidR="002D6DC2">
        <w:rPr>
          <w:rFonts w:ascii="Book Antiqua" w:eastAsia="宋体" w:hAnsi="Book Antiqua" w:cs="Times New Roman"/>
          <w:sz w:val="24"/>
          <w:szCs w:val="24"/>
        </w:rPr>
        <w:t>patient</w:t>
      </w:r>
      <w:r w:rsidR="00DC773D">
        <w:rPr>
          <w:rFonts w:ascii="Book Antiqua" w:eastAsia="宋体" w:hAnsi="Book Antiqua" w:cs="Times New Roman"/>
          <w:sz w:val="24"/>
          <w:szCs w:val="24"/>
        </w:rPr>
        <w:t>s</w:t>
      </w:r>
      <w:r w:rsidR="002D6DC2">
        <w:rPr>
          <w:rFonts w:ascii="Book Antiqua" w:eastAsia="宋体" w:hAnsi="Book Antiqua" w:cs="Times New Roman"/>
          <w:sz w:val="24"/>
          <w:szCs w:val="24"/>
        </w:rPr>
        <w:t xml:space="preserve"> with </w:t>
      </w:r>
      <w:r w:rsidRPr="008D001E">
        <w:rPr>
          <w:rFonts w:ascii="Book Antiqua" w:eastAsia="宋体" w:hAnsi="Book Antiqua" w:cs="Times New Roman"/>
          <w:sz w:val="24"/>
          <w:szCs w:val="24"/>
        </w:rPr>
        <w:t>complicated HD as a life</w:t>
      </w:r>
      <w:r w:rsidR="002D6DC2">
        <w:rPr>
          <w:rFonts w:ascii="Book Antiqua" w:eastAsia="宋体" w:hAnsi="Book Antiqua" w:cs="Times New Roman"/>
          <w:sz w:val="24"/>
          <w:szCs w:val="24"/>
        </w:rPr>
        <w:t>-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saving </w:t>
      </w:r>
      <w:bookmarkStart w:id="200" w:name="OLE_LINK246"/>
      <w:r w:rsidRPr="008D001E">
        <w:rPr>
          <w:rFonts w:ascii="Book Antiqua" w:eastAsia="宋体" w:hAnsi="Book Antiqua" w:cs="Times New Roman"/>
          <w:sz w:val="24"/>
          <w:szCs w:val="24"/>
        </w:rPr>
        <w:t>procedure</w:t>
      </w:r>
      <w:bookmarkEnd w:id="200"/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begin"/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instrText xml:space="preserve"> ADDIN EN.CITE &lt;EndNote&gt;&lt;Cite&gt;&lt;Author&gt;Shah&lt;/Author&gt;&lt;Year&gt;2003&lt;/Year&gt;&lt;RecNum&gt;27&lt;/RecNum&gt;&lt;DisplayText&gt;[23]&lt;/DisplayText&gt;&lt;record&gt;&lt;rec-number&gt;27&lt;/rec-number&gt;&lt;foreign-keys&gt;&lt;key app="EN" db-id="dw0e0txfgr2saaesp0exvvewssr2afswt2tz"&gt;27&lt;/key&gt;&lt;/foreign-keys&gt;&lt;ref-type name="Journal Article"&gt;17&lt;/ref-type&gt;&lt;contributors&gt;&lt;authors&gt;&lt;author&gt;Shah, A. A.&lt;/author&gt;&lt;author&gt;Shah, A. V.&lt;/author&gt;&lt;/authors&gt;&lt;/contributors&gt;&lt;auth-address&gt;Department of Pediatric Surgery, K.M. School of Postgraduate Medicine &amp;amp; Research, N.H.L. Municipal Medical College, V.S. Hospital, Ahmedabad, India.&lt;/auth-address&gt;&lt;titles&gt;&lt;title&gt;Staged laparoscopic-assisted pull-through for Hirschsprung&amp;apos;s disease&lt;/title&gt;&lt;secondary-title&gt;J Pediatr Surg&lt;/secondary-title&gt;&lt;alt-title&gt;Journal of pediatric surgery&lt;/alt-title&gt;&lt;/titles&gt;&lt;periodical&gt;&lt;full-title&gt;J Pediatr Surg&lt;/full-title&gt;&lt;abbr-1&gt;Journal of pediatric surgery&lt;/abbr-1&gt;&lt;/periodical&gt;&lt;alt-periodical&gt;&lt;full-title&gt;J Pediatr Surg&lt;/full-title&gt;&lt;abbr-1&gt;Journal of pediatric surgery&lt;/abbr-1&gt;&lt;/alt-periodical&gt;&lt;pages&gt;1667-9&lt;/pages&gt;&lt;volume&gt;38&lt;/volume&gt;&lt;number&gt;11&lt;/number&gt;&lt;edition&gt;2003/11/14&lt;/edition&gt;&lt;keywords&gt;&lt;keyword&gt;Anal Canal&lt;/keyword&gt;&lt;keyword&gt;Anastomosis, Surgical/methods&lt;/keyword&gt;&lt;keyword&gt;Child, Preschool&lt;/keyword&gt;&lt;keyword&gt;Colon/*surgery&lt;/keyword&gt;&lt;keyword&gt;Colostomy&lt;/keyword&gt;&lt;keyword&gt;Enterocolitis/surgery&lt;/keyword&gt;&lt;keyword&gt;Female&lt;/keyword&gt;&lt;keyword&gt;Hirschsprung Disease/*surgery&lt;/keyword&gt;&lt;keyword&gt;Humans&lt;/keyword&gt;&lt;keyword&gt;Infant&lt;/keyword&gt;&lt;keyword&gt;Laparoscopy/*methods&lt;/keyword&gt;&lt;keyword&gt;Male&lt;/keyword&gt;&lt;/keywords&gt;&lt;dates&gt;&lt;year&gt;2003&lt;/year&gt;&lt;pub-dates&gt;&lt;date&gt;Nov&lt;/date&gt;&lt;/pub-dates&gt;&lt;/dates&gt;&lt;isbn&gt;0022-3468&lt;/isbn&gt;&lt;accession-num&gt;14614722&lt;/accession-num&gt;&lt;urls&gt;&lt;/urls&gt;&lt;remote-database-provider&gt;Nlm&lt;/remote-database-provider&gt;&lt;language&gt;eng&lt;/language&gt;&lt;/record&gt;&lt;/Cite&gt;&lt;/EndNote&gt;</w:instrText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[</w:t>
      </w:r>
      <w:hyperlink w:anchor="_ENREF_23" w:tooltip="Shah, 2003 #27" w:history="1">
        <w:r w:rsidR="00C34493" w:rsidRPr="008D001E">
          <w:rPr>
            <w:rFonts w:ascii="Book Antiqua" w:eastAsia="宋体" w:hAnsi="Book Antiqua" w:cs="Times New Roman"/>
            <w:noProof/>
            <w:sz w:val="24"/>
            <w:szCs w:val="24"/>
            <w:vertAlign w:val="superscript"/>
          </w:rPr>
          <w:t>23</w:t>
        </w:r>
      </w:hyperlink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]</w:t>
      </w:r>
      <w:r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end"/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. </w:t>
      </w:r>
      <w:r w:rsidR="0017655B" w:rsidRPr="008D001E">
        <w:rPr>
          <w:rFonts w:ascii="Book Antiqua" w:eastAsia="宋体" w:hAnsi="Book Antiqua" w:cs="Times New Roman"/>
          <w:sz w:val="24"/>
          <w:szCs w:val="24"/>
        </w:rPr>
        <w:t>In recent years, t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he </w:t>
      </w:r>
      <w:bookmarkStart w:id="201" w:name="OLE_LINK210"/>
      <w:r w:rsidRPr="008D001E">
        <w:rPr>
          <w:rFonts w:ascii="Book Antiqua" w:eastAsia="宋体" w:hAnsi="Book Antiqua" w:cs="Times New Roman"/>
          <w:sz w:val="24"/>
          <w:szCs w:val="24"/>
        </w:rPr>
        <w:t>two-stage</w:t>
      </w:r>
      <w:bookmarkEnd w:id="201"/>
      <w:r w:rsidRPr="008D001E">
        <w:rPr>
          <w:rFonts w:ascii="Book Antiqua" w:eastAsia="宋体" w:hAnsi="Book Antiqua" w:cs="Times New Roman"/>
          <w:sz w:val="24"/>
          <w:szCs w:val="24"/>
        </w:rPr>
        <w:t xml:space="preserve"> and the </w:t>
      </w:r>
      <w:bookmarkStart w:id="202" w:name="OLE_LINK224"/>
      <w:r w:rsidRPr="008D001E">
        <w:rPr>
          <w:rFonts w:ascii="Book Antiqua" w:eastAsia="宋体" w:hAnsi="Book Antiqua" w:cs="Times New Roman"/>
          <w:sz w:val="24"/>
          <w:szCs w:val="24"/>
        </w:rPr>
        <w:t xml:space="preserve">three-stage </w:t>
      </w:r>
      <w:bookmarkStart w:id="203" w:name="OLE_LINK218"/>
      <w:r w:rsidRPr="008D001E">
        <w:rPr>
          <w:rFonts w:ascii="Book Antiqua" w:eastAsia="宋体" w:hAnsi="Book Antiqua" w:cs="Times New Roman"/>
          <w:sz w:val="24"/>
          <w:szCs w:val="24"/>
        </w:rPr>
        <w:t>operation</w:t>
      </w:r>
      <w:bookmarkEnd w:id="202"/>
      <w:bookmarkEnd w:id="203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2D6DC2">
        <w:rPr>
          <w:rFonts w:ascii="Book Antiqua" w:eastAsia="宋体" w:hAnsi="Book Antiqua" w:cs="Times New Roman"/>
          <w:sz w:val="24"/>
          <w:szCs w:val="24"/>
        </w:rPr>
        <w:t>have bee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recommended. </w:t>
      </w:r>
      <w:bookmarkStart w:id="204" w:name="OLE_LINK236"/>
      <w:r w:rsidRPr="008D001E">
        <w:rPr>
          <w:rFonts w:ascii="Book Antiqua" w:eastAsia="宋体" w:hAnsi="Book Antiqua" w:cs="Times New Roman"/>
          <w:sz w:val="24"/>
          <w:szCs w:val="24"/>
        </w:rPr>
        <w:t xml:space="preserve">Although </w:t>
      </w:r>
      <w:r w:rsidR="002D6DC2">
        <w:rPr>
          <w:rFonts w:ascii="Book Antiqua" w:eastAsia="宋体" w:hAnsi="Book Antiqua" w:cs="Times New Roman"/>
          <w:sz w:val="24"/>
          <w:szCs w:val="24"/>
        </w:rPr>
        <w:t xml:space="preserve">there is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a debate </w:t>
      </w:r>
      <w:r w:rsidR="002D6DC2">
        <w:rPr>
          <w:rFonts w:ascii="Book Antiqua" w:eastAsia="宋体" w:hAnsi="Book Antiqua" w:cs="Times New Roman"/>
          <w:sz w:val="24"/>
          <w:szCs w:val="24"/>
        </w:rPr>
        <w:t xml:space="preserve">regarding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whether </w:t>
      </w:r>
      <w:bookmarkStart w:id="205" w:name="OLE_LINK234"/>
      <w:r w:rsidRPr="008D001E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two-stag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operation</w:t>
      </w:r>
      <w:bookmarkEnd w:id="205"/>
      <w:r w:rsidRPr="008D001E">
        <w:rPr>
          <w:rFonts w:ascii="Book Antiqua" w:eastAsia="宋体" w:hAnsi="Book Antiqua" w:cs="Times New Roman"/>
          <w:sz w:val="24"/>
          <w:szCs w:val="24"/>
        </w:rPr>
        <w:t xml:space="preserve"> is </w:t>
      </w:r>
      <w:r w:rsidR="002D6DC2">
        <w:rPr>
          <w:rFonts w:ascii="Book Antiqua" w:eastAsia="宋体" w:hAnsi="Book Antiqua" w:cs="Times New Roman"/>
          <w:sz w:val="24"/>
          <w:szCs w:val="24"/>
        </w:rPr>
        <w:t xml:space="preserve">as </w:t>
      </w:r>
      <w:r w:rsidRPr="008D001E">
        <w:rPr>
          <w:rFonts w:ascii="Book Antiqua" w:eastAsia="宋体" w:hAnsi="Book Antiqua" w:cs="Times New Roman"/>
          <w:sz w:val="24"/>
          <w:szCs w:val="24"/>
        </w:rPr>
        <w:t>safe</w:t>
      </w:r>
      <w:bookmarkEnd w:id="204"/>
      <w:r w:rsidRPr="008D001E">
        <w:rPr>
          <w:rFonts w:ascii="Book Antiqua" w:eastAsia="宋体" w:hAnsi="Book Antiqua" w:cs="Times New Roman"/>
          <w:sz w:val="24"/>
          <w:szCs w:val="24"/>
        </w:rPr>
        <w:t xml:space="preserve"> as th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three-stage operatio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,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the two-stage operatio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has gained popularity </w:t>
      </w:r>
      <w:r w:rsidR="00DC773D">
        <w:rPr>
          <w:rFonts w:ascii="Book Antiqua" w:eastAsia="宋体" w:hAnsi="Book Antiqua" w:cs="Times New Roman"/>
          <w:sz w:val="24"/>
          <w:szCs w:val="24"/>
        </w:rPr>
        <w:t>in</w:t>
      </w:r>
      <w:r w:rsidR="002D6DC2">
        <w:rPr>
          <w:rFonts w:ascii="Book Antiqua" w:eastAsia="宋体" w:hAnsi="Book Antiqua" w:cs="Times New Roman"/>
          <w:sz w:val="24"/>
          <w:szCs w:val="24"/>
        </w:rPr>
        <w:t xml:space="preserve"> both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parents and surgeons </w:t>
      </w:r>
      <w:r w:rsidR="002D6DC2">
        <w:rPr>
          <w:rFonts w:ascii="Book Antiqua" w:eastAsia="宋体" w:hAnsi="Book Antiqua" w:cs="Times New Roman"/>
          <w:sz w:val="24"/>
          <w:szCs w:val="24"/>
        </w:rPr>
        <w:t>due to</w:t>
      </w:r>
      <w:r w:rsidR="00CA1368" w:rsidRPr="008D001E">
        <w:rPr>
          <w:rFonts w:ascii="Book Antiqua" w:eastAsia="宋体" w:hAnsi="Book Antiqua" w:cs="Times New Roman"/>
          <w:sz w:val="24"/>
          <w:szCs w:val="24"/>
        </w:rPr>
        <w:t xml:space="preserve"> cost-effective</w:t>
      </w:r>
      <w:r w:rsidR="00302F28" w:rsidRPr="008D001E">
        <w:rPr>
          <w:rFonts w:ascii="Book Antiqua" w:eastAsia="宋体" w:hAnsi="Book Antiqua" w:cs="Times New Roman"/>
          <w:sz w:val="24"/>
          <w:szCs w:val="24"/>
        </w:rPr>
        <w:t>ness</w:t>
      </w:r>
      <w:r w:rsidR="00CA136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615B60" w:rsidRPr="008D001E">
        <w:rPr>
          <w:rFonts w:ascii="Book Antiqua" w:eastAsia="宋体" w:hAnsi="Book Antiqua" w:cs="Times New Roman"/>
          <w:sz w:val="24"/>
          <w:szCs w:val="24"/>
        </w:rPr>
        <w:t xml:space="preserve">and no </w:t>
      </w:r>
      <w:r w:rsidR="002D6DC2">
        <w:rPr>
          <w:rFonts w:ascii="Book Antiqua" w:eastAsia="宋体" w:hAnsi="Book Antiqua" w:cs="Times New Roman"/>
          <w:sz w:val="24"/>
          <w:szCs w:val="24"/>
        </w:rPr>
        <w:t>increase in</w:t>
      </w:r>
      <w:r w:rsidR="00615B60" w:rsidRPr="008D001E">
        <w:rPr>
          <w:rFonts w:ascii="Book Antiqua" w:eastAsia="宋体" w:hAnsi="Book Antiqua" w:cs="Times New Roman"/>
          <w:sz w:val="24"/>
          <w:szCs w:val="24"/>
        </w:rPr>
        <w:t xml:space="preserve"> postoperative complications</w:t>
      </w:r>
      <w:r w:rsidR="00E82FE9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begin"/>
      </w:r>
      <w:r w:rsidR="009E4140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instrText xml:space="preserve"> ADDIN EN.CITE &lt;EndNote&gt;&lt;Cite&gt;&lt;Author&gt;Li&lt;/Author&gt;&lt;Year&gt;2019&lt;/Year&gt;&lt;RecNum&gt;149&lt;/RecNum&gt;&lt;DisplayText&gt;[24]&lt;/DisplayText&gt;&lt;record&gt;&lt;rec-number&gt;149&lt;/rec-number&gt;&lt;foreign-keys&gt;&lt;key app="EN" db-id="dw0e0txfgr2saaesp0exvvewssr2afswt2tz"&gt;149&lt;/key&gt;&lt;/foreign-keys&gt;&lt;ref-type name="Journal Article"&gt;17&lt;/ref-type&gt;&lt;contributors&gt;&lt;authors&gt;&lt;author&gt;Li, S.&lt;/author&gt;&lt;author&gt;Liu, Y.&lt;/author&gt;&lt;author&gt;Chang, X.&lt;/author&gt;&lt;author&gt;Li, K.&lt;/author&gt;&lt;author&gt;Yang, D.&lt;/author&gt;&lt;author&gt;Zhang, X.&lt;/author&gt;&lt;author&gt;Yang, L.&lt;/author&gt;&lt;author&gt;Pu, J.&lt;/author&gt;&lt;author&gt;Cao, G.&lt;/author&gt;&lt;author&gt;Tang, S. T.&lt;/author&gt;&lt;/authors&gt;&lt;/contributors&gt;&lt;auth-address&gt;Department of Pediatric Surgery, Union Hospital, Tongji Medical College, Huazhong University of Science and Technology, Wuhan, China.&lt;/auth-address&gt;&lt;titles&gt;&lt;title&gt;Two-Staged Versus Three-Staged Laparoscopic Anorectoplasty for Patients with Rectoprostatic and Bladder Neck Fistulas: A Comparative Study&lt;/title&gt;&lt;secondary-title&gt;J Laparoendosc Adv Surg Tech A&lt;/secondary-title&gt;&lt;alt-title&gt;Journal of laparoendoscopic &amp;amp; advanced surgical techniques. Part A&lt;/alt-title&gt;&lt;/titles&gt;&lt;periodical&gt;&lt;full-title&gt;J Laparoendosc Adv Surg Tech A&lt;/full-title&gt;&lt;abbr-1&gt;Journal of laparoendoscopic &amp;amp; advanced surgical techniques. Part A&lt;/abbr-1&gt;&lt;/periodical&gt;&lt;alt-periodical&gt;&lt;full-title&gt;J Laparoendosc Adv Surg Tech A&lt;/full-title&gt;&lt;abbr-1&gt;Journal of laparoendoscopic &amp;amp; advanced surgical techniques. Part A&lt;/abbr-1&gt;&lt;/alt-periodical&gt;&lt;edition&gt;2019/09/06&lt;/edition&gt;&lt;dates&gt;&lt;year&gt;2019&lt;/year&gt;&lt;pub-dates&gt;&lt;date&gt;Sep 5&lt;/date&gt;&lt;/pub-dates&gt;&lt;/dates&gt;&lt;isbn&gt;1092-6429&lt;/isbn&gt;&lt;accession-num&gt;31486708&lt;/accession-num&gt;&lt;urls&gt;&lt;/urls&gt;&lt;electronic-resource-num&gt;10.1089/lap.2019.0020&lt;/electronic-resource-num&gt;&lt;remote-database-provider&gt;Nlm&lt;/remote-database-provider&gt;&lt;language&gt;eng&lt;/language&gt;&lt;/record&gt;&lt;/Cite&gt;&lt;/EndNote&gt;</w:instrText>
      </w:r>
      <w:r w:rsidR="00E82FE9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separate"/>
      </w:r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[</w:t>
      </w:r>
      <w:hyperlink w:anchor="_ENREF_24" w:tooltip="Li, 2019 #149" w:history="1">
        <w:r w:rsidR="00C34493" w:rsidRPr="008D001E">
          <w:rPr>
            <w:rFonts w:ascii="Book Antiqua" w:eastAsia="宋体" w:hAnsi="Book Antiqua" w:cs="Times New Roman"/>
            <w:noProof/>
            <w:sz w:val="24"/>
            <w:szCs w:val="24"/>
            <w:vertAlign w:val="superscript"/>
          </w:rPr>
          <w:t>24</w:t>
        </w:r>
      </w:hyperlink>
      <w:r w:rsidR="009E4140" w:rsidRPr="008D001E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]</w:t>
      </w:r>
      <w:r w:rsidR="00E82FE9" w:rsidRPr="008D001E">
        <w:rPr>
          <w:rFonts w:ascii="Book Antiqua" w:eastAsia="宋体" w:hAnsi="Book Antiqua" w:cs="Times New Roman"/>
          <w:sz w:val="24"/>
          <w:szCs w:val="24"/>
          <w:vertAlign w:val="superscript"/>
        </w:rPr>
        <w:fldChar w:fldCharType="end"/>
      </w:r>
      <w:r w:rsidR="0077238C" w:rsidRPr="008D001E">
        <w:rPr>
          <w:rFonts w:ascii="Book Antiqua" w:eastAsia="宋体" w:hAnsi="Book Antiqua" w:cs="Times New Roman"/>
          <w:sz w:val="24"/>
          <w:szCs w:val="24"/>
        </w:rPr>
        <w:t xml:space="preserve">.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he real </w:t>
      </w:r>
      <w:r w:rsidR="002D6DC2">
        <w:rPr>
          <w:rFonts w:ascii="Book Antiqua" w:eastAsia="宋体" w:hAnsi="Book Antiqua" w:cs="Times New Roman"/>
          <w:sz w:val="24"/>
          <w:szCs w:val="24"/>
        </w:rPr>
        <w:t>issu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is that the scar on the abdominal wall </w:t>
      </w:r>
      <w:r w:rsidR="002D6DC2">
        <w:rPr>
          <w:rFonts w:ascii="Book Antiqua" w:eastAsia="宋体" w:hAnsi="Book Antiqua" w:cs="Times New Roman"/>
          <w:sz w:val="24"/>
          <w:szCs w:val="24"/>
        </w:rPr>
        <w:t>after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FD2917" w:rsidRPr="00FD2917">
        <w:rPr>
          <w:rFonts w:ascii="Book Antiqua" w:eastAsia="宋体" w:hAnsi="Book Antiqua" w:cs="Times New Roman"/>
          <w:sz w:val="24"/>
          <w:szCs w:val="24"/>
        </w:rPr>
        <w:t>CA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would have reduced cosmetic results </w:t>
      </w:r>
      <w:r w:rsidR="001B27FE">
        <w:rPr>
          <w:rFonts w:ascii="Book Antiqua" w:eastAsia="宋体" w:hAnsi="Book Antiqua" w:cs="Times New Roman"/>
          <w:sz w:val="24"/>
          <w:szCs w:val="24"/>
        </w:rPr>
        <w:t>compared with th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laparoscopic approach.</w:t>
      </w:r>
    </w:p>
    <w:p w14:paraId="4AB4FEC0" w14:textId="294080D6" w:rsidR="00022F28" w:rsidRPr="008D001E" w:rsidRDefault="00022F28" w:rsidP="008635D5">
      <w:pPr>
        <w:adjustRightInd w:val="0"/>
        <w:snapToGrid w:val="0"/>
        <w:spacing w:line="360" w:lineRule="auto"/>
        <w:ind w:firstLineChars="100" w:firstLine="240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 xml:space="preserve">Inspired by pyloroplasty through </w:t>
      </w:r>
      <w:r w:rsidR="001B27FE">
        <w:rPr>
          <w:rFonts w:ascii="Book Antiqua" w:eastAsia="宋体" w:hAnsi="Book Antiqua" w:cs="Times New Roman"/>
          <w:sz w:val="24"/>
          <w:szCs w:val="24"/>
        </w:rPr>
        <w:t xml:space="preserve">a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small incision </w:t>
      </w:r>
      <w:r w:rsidR="001B27FE">
        <w:rPr>
          <w:rFonts w:ascii="Book Antiqua" w:eastAsia="宋体" w:hAnsi="Book Antiqua" w:cs="Times New Roman"/>
          <w:sz w:val="24"/>
          <w:szCs w:val="24"/>
        </w:rPr>
        <w:t>at th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umbilicus</w:t>
      </w:r>
      <w:bookmarkStart w:id="206" w:name="OLE_LINK81"/>
      <w:bookmarkStart w:id="207" w:name="OLE_LINK129"/>
      <w:r w:rsidRPr="008D001E">
        <w:rPr>
          <w:rFonts w:ascii="Book Antiqua" w:eastAsia="宋体" w:hAnsi="Book Antiqua" w:cs="Times New Roman"/>
          <w:sz w:val="24"/>
          <w:szCs w:val="24"/>
        </w:rPr>
        <w:t xml:space="preserve">, </w:t>
      </w:r>
      <w:bookmarkStart w:id="208" w:name="OLE_LINK341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som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lastRenderedPageBreak/>
        <w:t>pediatric surgeon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reported that </w:t>
      </w:r>
      <w:bookmarkEnd w:id="208"/>
      <w:r w:rsidR="001606CB" w:rsidRPr="001606CB">
        <w:rPr>
          <w:rFonts w:ascii="Book Antiqua" w:eastAsia="宋体" w:hAnsi="Book Antiqua" w:cs="Times New Roman"/>
          <w:sz w:val="24"/>
          <w:szCs w:val="24"/>
        </w:rPr>
        <w:t>TUE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bookmarkEnd w:id="206"/>
      <w:bookmarkEnd w:id="207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was safe and effective in HD</w:t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DYW1lcm9uPC9BdXRob3I+PFllYXI+MTk4MjwvWWVhcj48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</w:fldData>
        </w:fldChar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instrText xml:space="preserve"> ADDIN EN.CITE </w:instrText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DYW1lcm9uPC9BdXRob3I+PFllYXI+MTk4MjwvWWVhcj48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</w:fldData>
        </w:fldChar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instrText xml:space="preserve"> ADDIN EN.CITE.DATA </w:instrText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end"/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separate"/>
      </w:r>
      <w:r w:rsidR="008635D5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1" w:tooltip="Cameron, 1982 #30" w:history="1">
        <w:r w:rsidR="008635D5" w:rsidRPr="008D001E">
          <w:rPr>
            <w:rFonts w:ascii="Book Antiqua" w:eastAsia="宋体" w:hAnsi="Book Antiqua" w:cs="Times New Roman"/>
            <w:noProof/>
            <w:kern w:val="0"/>
            <w:sz w:val="24"/>
            <w:szCs w:val="24"/>
            <w:vertAlign w:val="superscript"/>
          </w:rPr>
          <w:t>11-13</w:t>
        </w:r>
      </w:hyperlink>
      <w:r w:rsidR="008635D5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end"/>
      </w:r>
      <w:r w:rsidR="00835A62" w:rsidRPr="008D001E">
        <w:rPr>
          <w:rFonts w:ascii="Book Antiqua" w:eastAsia="宋体" w:hAnsi="Book Antiqua" w:cs="Times New Roman"/>
          <w:kern w:val="0"/>
          <w:sz w:val="24"/>
          <w:szCs w:val="24"/>
        </w:rPr>
        <w:t>.</w:t>
      </w:r>
      <w:r w:rsidR="00822BAE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t xml:space="preserve">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In anorectal malformation, </w:t>
      </w:r>
      <w:r w:rsidR="00747E76" w:rsidRPr="008D001E">
        <w:rPr>
          <w:rFonts w:ascii="Book Antiqua" w:eastAsia="宋体" w:hAnsi="Book Antiqua" w:cs="Times New Roman"/>
          <w:kern w:val="0"/>
          <w:sz w:val="24"/>
          <w:szCs w:val="24"/>
        </w:rPr>
        <w:t>transumbilical colostomy and</w:t>
      </w:r>
      <w:r w:rsidR="007D7940" w:rsidRPr="008D001E">
        <w:rPr>
          <w:rFonts w:ascii="Book Antiqua" w:hAnsi="Book Antiqua"/>
          <w:sz w:val="24"/>
          <w:szCs w:val="24"/>
        </w:rPr>
        <w:t xml:space="preserve"> </w:t>
      </w:r>
      <w:r w:rsidR="007D7940" w:rsidRPr="008D001E">
        <w:rPr>
          <w:rFonts w:ascii="Book Antiqua" w:eastAsia="宋体" w:hAnsi="Book Antiqua" w:cs="Times New Roman"/>
          <w:kern w:val="0"/>
          <w:sz w:val="24"/>
          <w:szCs w:val="24"/>
        </w:rPr>
        <w:t>laparoscopic</w:t>
      </w:r>
      <w:r w:rsidR="00747E76"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anorectoplasty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achieved a similar cosmetic effect </w:t>
      </w:r>
      <w:r w:rsidR="001B27FE">
        <w:rPr>
          <w:rFonts w:ascii="Book Antiqua" w:eastAsia="宋体" w:hAnsi="Book Antiqua" w:cs="Times New Roman"/>
          <w:kern w:val="0"/>
          <w:sz w:val="24"/>
          <w:szCs w:val="24"/>
        </w:rPr>
        <w:t>to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one-stage laparoscopy on </w:t>
      </w:r>
      <w:r w:rsidR="001B27FE">
        <w:rPr>
          <w:rFonts w:ascii="Book Antiqua" w:eastAsia="宋体" w:hAnsi="Book Antiqua" w:cs="Times New Roman"/>
          <w:kern w:val="0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abdominal wall</w:t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ZYW5nPC9BdXRob3I+PFllYXI+MjAxNDwvWWVhcj48UmVj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</w:fldData>
        </w:fldChar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instrText xml:space="preserve"> ADDIN EN.CITE </w:instrText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ZYW5nPC9BdXRob3I+PFllYXI+MjAxNDwvWWVhcj48UmVj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</w:fldData>
        </w:fldChar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instrText xml:space="preserve"> ADDIN EN.CITE.DATA </w:instrText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end"/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separate"/>
      </w:r>
      <w:r w:rsidR="008635D5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4" w:tooltip="Yang, 2014 #1" w:history="1">
        <w:r w:rsidR="008635D5" w:rsidRPr="008D001E">
          <w:rPr>
            <w:rFonts w:ascii="Book Antiqua" w:eastAsia="宋体" w:hAnsi="Book Antiqua" w:cs="Times New Roman"/>
            <w:noProof/>
            <w:kern w:val="0"/>
            <w:sz w:val="24"/>
            <w:szCs w:val="24"/>
            <w:vertAlign w:val="superscript"/>
          </w:rPr>
          <w:t>14</w:t>
        </w:r>
      </w:hyperlink>
      <w:r w:rsidR="008635D5" w:rsidRPr="008D001E">
        <w:rPr>
          <w:rFonts w:ascii="Book Antiqua" w:eastAsia="宋体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8635D5" w:rsidRPr="008D001E">
        <w:rPr>
          <w:rFonts w:ascii="Book Antiqua" w:eastAsia="宋体" w:hAnsi="Book Antiqua" w:cs="Times New Roman"/>
          <w:kern w:val="0"/>
          <w:sz w:val="24"/>
          <w:szCs w:val="24"/>
          <w:vertAlign w:val="superscript"/>
        </w:rPr>
        <w:fldChar w:fldCharType="end"/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. </w:t>
      </w:r>
      <w:r w:rsidR="001B27FE">
        <w:rPr>
          <w:rFonts w:ascii="Book Antiqua" w:eastAsia="宋体" w:hAnsi="Book Antiqua" w:cs="Times New Roman"/>
          <w:kern w:val="0"/>
          <w:sz w:val="24"/>
          <w:szCs w:val="24"/>
        </w:rPr>
        <w:t>W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e </w:t>
      </w:r>
      <w:r w:rsidR="001B27FE">
        <w:rPr>
          <w:rFonts w:ascii="Book Antiqua" w:eastAsia="宋体" w:hAnsi="Book Antiqua" w:cs="Times New Roman"/>
          <w:sz w:val="24"/>
          <w:szCs w:val="24"/>
        </w:rPr>
        <w:t xml:space="preserve">then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began to </w:t>
      </w:r>
      <w:r w:rsidR="001B27FE">
        <w:rPr>
          <w:rFonts w:ascii="Book Antiqua" w:eastAsia="宋体" w:hAnsi="Book Antiqua" w:cs="Times New Roman"/>
          <w:sz w:val="24"/>
          <w:szCs w:val="24"/>
        </w:rPr>
        <w:t>perform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1606CB" w:rsidRPr="001606CB">
        <w:rPr>
          <w:rFonts w:ascii="Book Antiqua" w:eastAsia="宋体" w:hAnsi="Book Antiqua" w:cs="Times New Roman"/>
          <w:sz w:val="24"/>
          <w:szCs w:val="24"/>
        </w:rPr>
        <w:t>TUE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and two-stage laparoscopy-assisted pull-through in H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. </w:t>
      </w:r>
      <w:bookmarkStart w:id="209" w:name="OLE_LINK133"/>
      <w:r w:rsidR="001B27FE">
        <w:rPr>
          <w:rFonts w:ascii="Book Antiqua" w:eastAsia="宋体" w:hAnsi="Book Antiqua" w:cs="Times New Roman"/>
          <w:sz w:val="24"/>
          <w:szCs w:val="24"/>
        </w:rPr>
        <w:t>Patients and their families were advised of the a</w:t>
      </w:r>
      <w:r w:rsidRPr="008D001E">
        <w:rPr>
          <w:rFonts w:ascii="Book Antiqua" w:eastAsia="宋体" w:hAnsi="Book Antiqua" w:cs="Times New Roman"/>
          <w:sz w:val="24"/>
          <w:szCs w:val="24"/>
        </w:rPr>
        <w:t>dvantages</w:t>
      </w:r>
      <w:bookmarkEnd w:id="209"/>
      <w:r w:rsidRPr="008D001E">
        <w:rPr>
          <w:rFonts w:ascii="Book Antiqua" w:eastAsia="宋体" w:hAnsi="Book Antiqua" w:cs="Times New Roman"/>
          <w:sz w:val="24"/>
          <w:szCs w:val="24"/>
        </w:rPr>
        <w:t xml:space="preserve"> and disadvantages of TUE and CAE</w:t>
      </w:r>
      <w:r w:rsidR="001B27FE">
        <w:rPr>
          <w:rFonts w:ascii="Book Antiqua" w:eastAsia="宋体" w:hAnsi="Book Antiqua" w:cs="Times New Roman"/>
          <w:sz w:val="24"/>
          <w:szCs w:val="24"/>
        </w:rPr>
        <w:t>; thu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, </w:t>
      </w:r>
      <w:r w:rsidR="001B27FE">
        <w:rPr>
          <w:rFonts w:ascii="Book Antiqua" w:eastAsia="宋体" w:hAnsi="Book Antiqua" w:cs="Times New Roman"/>
          <w:sz w:val="24"/>
          <w:szCs w:val="24"/>
        </w:rPr>
        <w:t>th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enterostomy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procedure could be freely</w:t>
      </w:r>
      <w:bookmarkStart w:id="210" w:name="OLE_LINK355"/>
      <w:r w:rsidRPr="008D001E">
        <w:rPr>
          <w:rFonts w:ascii="Book Antiqua" w:eastAsia="宋体" w:hAnsi="Book Antiqua" w:cs="Times New Roman"/>
          <w:sz w:val="24"/>
          <w:szCs w:val="24"/>
        </w:rPr>
        <w:t xml:space="preserve"> cho</w:t>
      </w:r>
      <w:bookmarkEnd w:id="210"/>
      <w:r w:rsidRPr="008D001E">
        <w:rPr>
          <w:rFonts w:ascii="Book Antiqua" w:eastAsia="宋体" w:hAnsi="Book Antiqua" w:cs="Times New Roman"/>
          <w:sz w:val="24"/>
          <w:szCs w:val="24"/>
        </w:rPr>
        <w:t xml:space="preserve">sen. </w:t>
      </w:r>
      <w:bookmarkStart w:id="211" w:name="OLE_LINK244"/>
      <w:bookmarkStart w:id="212" w:name="OLE_LINK245"/>
      <w:r w:rsidRPr="008D001E">
        <w:rPr>
          <w:rFonts w:ascii="Book Antiqua" w:eastAsia="宋体" w:hAnsi="Book Antiqua" w:cs="Times New Roman"/>
          <w:sz w:val="24"/>
          <w:szCs w:val="24"/>
        </w:rPr>
        <w:t xml:space="preserve">A retrospective study of 24 patients with TUE in our hospital, found that TUE </w:t>
      </w:r>
      <w:r w:rsidR="001B27FE">
        <w:rPr>
          <w:rFonts w:ascii="Book Antiqua" w:eastAsia="宋体" w:hAnsi="Book Antiqua" w:cs="Times New Roman"/>
          <w:sz w:val="24"/>
          <w:szCs w:val="24"/>
        </w:rPr>
        <w:t>allowe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bookmarkStart w:id="213" w:name="OLE_LINK276"/>
      <w:bookmarkStart w:id="214" w:name="OLE_LINK288"/>
      <w:r w:rsidRPr="008D001E">
        <w:rPr>
          <w:rFonts w:ascii="Book Antiqua" w:eastAsia="宋体" w:hAnsi="Book Antiqua" w:cs="Times New Roman"/>
          <w:sz w:val="24"/>
          <w:szCs w:val="24"/>
        </w:rPr>
        <w:t>diver</w:t>
      </w:r>
      <w:r w:rsidR="001B27FE">
        <w:rPr>
          <w:rFonts w:ascii="Book Antiqua" w:eastAsia="宋体" w:hAnsi="Book Antiqua" w:cs="Times New Roman"/>
          <w:sz w:val="24"/>
          <w:szCs w:val="24"/>
        </w:rPr>
        <w:t>sion of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the fecal stream</w:t>
      </w:r>
      <w:bookmarkEnd w:id="213"/>
      <w:bookmarkEnd w:id="214"/>
      <w:r w:rsidRPr="008D001E">
        <w:rPr>
          <w:rFonts w:ascii="Book Antiqua" w:eastAsia="宋体" w:hAnsi="Book Antiqua" w:cs="Times New Roman"/>
          <w:sz w:val="24"/>
          <w:szCs w:val="24"/>
        </w:rPr>
        <w:t xml:space="preserve"> and </w:t>
      </w:r>
      <w:bookmarkStart w:id="215" w:name="OLE_LINK259"/>
      <w:bookmarkStart w:id="216" w:name="OLE_LINK261"/>
      <w:r w:rsidRPr="008D001E">
        <w:rPr>
          <w:rFonts w:ascii="Book Antiqua" w:eastAsia="宋体" w:hAnsi="Book Antiqua" w:cs="Times New Roman"/>
          <w:sz w:val="24"/>
          <w:szCs w:val="24"/>
        </w:rPr>
        <w:t>enteral decompression</w:t>
      </w:r>
      <w:bookmarkEnd w:id="215"/>
      <w:bookmarkEnd w:id="216"/>
      <w:r w:rsidRPr="008D001E">
        <w:rPr>
          <w:rFonts w:ascii="Book Antiqua" w:eastAsia="宋体" w:hAnsi="Book Antiqua" w:cs="Times New Roman"/>
          <w:sz w:val="24"/>
          <w:szCs w:val="24"/>
        </w:rPr>
        <w:t>, and did not increase postoperative complications in patients with HD compared with CAE.</w:t>
      </w:r>
      <w:r w:rsidRPr="008D001E">
        <w:rPr>
          <w:rFonts w:ascii="Book Antiqua" w:hAnsi="Book Antiqua" w:cs="Times New Roman"/>
          <w:sz w:val="24"/>
          <w:szCs w:val="24"/>
        </w:rPr>
        <w:t xml:space="preserve"> </w:t>
      </w:r>
      <w:r w:rsidR="001B27FE">
        <w:rPr>
          <w:rFonts w:ascii="Book Antiqua" w:hAnsi="Book Antiqua" w:cs="Times New Roman"/>
          <w:sz w:val="24"/>
          <w:szCs w:val="24"/>
        </w:rPr>
        <w:t>In additio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, there was no significant difference in </w:t>
      </w:r>
      <w:r w:rsidR="001B27FE">
        <w:rPr>
          <w:rFonts w:ascii="Book Antiqua" w:eastAsia="宋体" w:hAnsi="Book Antiqua" w:cs="Times New Roman"/>
          <w:sz w:val="24"/>
          <w:szCs w:val="24"/>
        </w:rPr>
        <w:t xml:space="preserve">the length of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hospital stay and </w:t>
      </w:r>
      <w:r w:rsidR="001B27FE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otal </w:t>
      </w:r>
      <w:r w:rsidR="001B27FE">
        <w:rPr>
          <w:rFonts w:ascii="Book Antiqua" w:eastAsia="宋体" w:hAnsi="Book Antiqua" w:cs="Times New Roman"/>
          <w:sz w:val="24"/>
          <w:szCs w:val="24"/>
        </w:rPr>
        <w:t xml:space="preserve">hospital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cost </w:t>
      </w:r>
      <w:bookmarkStart w:id="217" w:name="OLE_LINK208"/>
      <w:bookmarkStart w:id="218" w:name="OLE_LINK209"/>
      <w:r w:rsidRPr="008D001E">
        <w:rPr>
          <w:rFonts w:ascii="Book Antiqua" w:eastAsia="宋体" w:hAnsi="Book Antiqua" w:cs="Times New Roman"/>
          <w:sz w:val="24"/>
          <w:szCs w:val="24"/>
        </w:rPr>
        <w:t>between the two groups</w:t>
      </w:r>
      <w:bookmarkEnd w:id="217"/>
      <w:bookmarkEnd w:id="218"/>
      <w:r w:rsidRPr="008D001E">
        <w:rPr>
          <w:rFonts w:ascii="Book Antiqua" w:eastAsia="宋体" w:hAnsi="Book Antiqua" w:cs="Times New Roman"/>
          <w:sz w:val="24"/>
          <w:szCs w:val="24"/>
        </w:rPr>
        <w:t>.</w:t>
      </w:r>
      <w:bookmarkEnd w:id="211"/>
      <w:bookmarkEnd w:id="212"/>
      <w:r w:rsidRPr="008D001E">
        <w:rPr>
          <w:rFonts w:ascii="Book Antiqua" w:eastAsia="宋体" w:hAnsi="Book Antiqua" w:cs="Times New Roman"/>
          <w:sz w:val="24"/>
          <w:szCs w:val="24"/>
        </w:rPr>
        <w:t xml:space="preserve"> These </w:t>
      </w:r>
      <w:r w:rsidR="001B27FE">
        <w:rPr>
          <w:rFonts w:ascii="Book Antiqua" w:eastAsia="宋体" w:hAnsi="Book Antiqua" w:cs="Times New Roman"/>
          <w:sz w:val="24"/>
          <w:szCs w:val="24"/>
        </w:rPr>
        <w:t xml:space="preserve">findings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indicated that TUE was a safe and effective </w:t>
      </w:r>
      <w:bookmarkStart w:id="219" w:name="OLE_LINK248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procedure</w:t>
      </w:r>
      <w:bookmarkEnd w:id="219"/>
      <w:r w:rsidRPr="008D001E">
        <w:rPr>
          <w:rFonts w:ascii="Book Antiqua" w:eastAsia="宋体" w:hAnsi="Book Antiqua" w:cs="Times New Roman"/>
          <w:sz w:val="24"/>
          <w:szCs w:val="24"/>
        </w:rPr>
        <w:t xml:space="preserve"> without increasing the economic burden of patients. </w:t>
      </w:r>
    </w:p>
    <w:p w14:paraId="6F66D012" w14:textId="01F8EED1" w:rsidR="00022F28" w:rsidRPr="008D001E" w:rsidRDefault="00022F28" w:rsidP="008635D5">
      <w:pPr>
        <w:adjustRightInd w:val="0"/>
        <w:snapToGrid w:val="0"/>
        <w:spacing w:line="360" w:lineRule="auto"/>
        <w:ind w:firstLineChars="100" w:firstLine="240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 xml:space="preserve">TUE </w:t>
      </w:r>
      <w:r w:rsidR="001B27FE">
        <w:rPr>
          <w:rFonts w:ascii="Book Antiqua" w:eastAsia="宋体" w:hAnsi="Book Antiqua" w:cs="Times New Roman"/>
          <w:sz w:val="24"/>
          <w:szCs w:val="24"/>
        </w:rPr>
        <w:t>i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an alternative method for patients who </w:t>
      </w:r>
      <w:r w:rsidR="001B27FE">
        <w:rPr>
          <w:rFonts w:ascii="Book Antiqua" w:eastAsia="宋体" w:hAnsi="Book Antiqua" w:cs="Times New Roman"/>
          <w:sz w:val="24"/>
          <w:szCs w:val="24"/>
        </w:rPr>
        <w:t>requir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bookmarkStart w:id="220" w:name="OLE_LINK260"/>
      <w:bookmarkStart w:id="221" w:name="OLE_LINK119"/>
      <w:r w:rsidRPr="008D001E">
        <w:rPr>
          <w:rFonts w:ascii="Book Antiqua" w:eastAsia="宋体" w:hAnsi="Book Antiqua" w:cs="Times New Roman"/>
          <w:sz w:val="24"/>
          <w:szCs w:val="24"/>
        </w:rPr>
        <w:t>enterostomy</w:t>
      </w:r>
      <w:bookmarkEnd w:id="220"/>
      <w:bookmarkEnd w:id="221"/>
      <w:r w:rsidRPr="008D001E">
        <w:rPr>
          <w:rFonts w:ascii="Book Antiqua" w:eastAsia="宋体" w:hAnsi="Book Antiqua" w:cs="Times New Roman"/>
          <w:sz w:val="24"/>
          <w:szCs w:val="24"/>
        </w:rPr>
        <w:t xml:space="preserve"> without increasing the difficulty of </w:t>
      </w:r>
      <w:r w:rsidR="001B27FE">
        <w:rPr>
          <w:rFonts w:ascii="Book Antiqua" w:eastAsia="宋体" w:hAnsi="Book Antiqua" w:cs="Times New Roman"/>
          <w:sz w:val="24"/>
          <w:szCs w:val="24"/>
        </w:rPr>
        <w:t>surgery or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D475B2">
        <w:rPr>
          <w:rFonts w:ascii="Book Antiqua" w:eastAsia="宋体" w:hAnsi="Book Antiqua" w:cs="Times New Roman"/>
          <w:sz w:val="24"/>
          <w:szCs w:val="24"/>
        </w:rPr>
        <w:t xml:space="preserve">the incidence of </w:t>
      </w:r>
      <w:r w:rsidRPr="008D001E">
        <w:rPr>
          <w:rFonts w:ascii="Book Antiqua" w:eastAsia="宋体" w:hAnsi="Book Antiqua" w:cs="Times New Roman"/>
          <w:sz w:val="24"/>
          <w:szCs w:val="24"/>
        </w:rPr>
        <w:t>postoperative complications.</w:t>
      </w:r>
      <w:bookmarkStart w:id="222" w:name="OLE_LINK368"/>
      <w:bookmarkStart w:id="223" w:name="OLE_LINK369"/>
      <w:r w:rsidR="006E29CB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As reported in the literature, </w:t>
      </w:r>
      <w:r w:rsidR="001B27FE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ileocecum, ascending colon, transverse </w:t>
      </w:r>
      <w:bookmarkStart w:id="224" w:name="OLE_LINK375"/>
      <w:bookmarkStart w:id="225" w:name="OLE_LINK376"/>
      <w:r w:rsidRPr="008D001E">
        <w:rPr>
          <w:rFonts w:ascii="Book Antiqua" w:eastAsia="宋体" w:hAnsi="Book Antiqua" w:cs="Times New Roman"/>
          <w:sz w:val="24"/>
          <w:szCs w:val="24"/>
        </w:rPr>
        <w:t>colon</w:t>
      </w:r>
      <w:bookmarkEnd w:id="224"/>
      <w:bookmarkEnd w:id="225"/>
      <w:r w:rsidRPr="008D001E">
        <w:rPr>
          <w:rFonts w:ascii="Book Antiqua" w:eastAsia="宋体" w:hAnsi="Book Antiqua" w:cs="Times New Roman"/>
          <w:sz w:val="24"/>
          <w:szCs w:val="24"/>
        </w:rPr>
        <w:t xml:space="preserve">, the splenic flexure of </w:t>
      </w:r>
      <w:r w:rsidR="001B27FE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colon and biopsy could be easily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mobilize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through the umbilical incision after the umbilical stoma was separated</w:t>
      </w:r>
      <w:bookmarkEnd w:id="222"/>
      <w:bookmarkEnd w:id="223"/>
      <w:r w:rsidRPr="008D001E">
        <w:rPr>
          <w:rFonts w:ascii="Book Antiqua" w:eastAsia="宋体" w:hAnsi="Book Antiqua" w:cs="Times New Roman"/>
          <w:sz w:val="24"/>
          <w:szCs w:val="24"/>
        </w:rPr>
        <w:t xml:space="preserve">, </w:t>
      </w:r>
      <w:r w:rsidR="001B27FE">
        <w:rPr>
          <w:rFonts w:ascii="Book Antiqua" w:eastAsia="宋体" w:hAnsi="Book Antiqua" w:cs="Times New Roman"/>
          <w:sz w:val="24"/>
          <w:szCs w:val="24"/>
        </w:rPr>
        <w:t>an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converting laparoscopic total or right-sided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colo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resection into laparoscopic left-sided 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colo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resection, shortened the anesthesia and operative time in TUE. </w:t>
      </w:r>
      <w:bookmarkStart w:id="226" w:name="OLE_LINK222"/>
      <w:r w:rsidRPr="008D001E">
        <w:rPr>
          <w:rFonts w:ascii="Book Antiqua" w:eastAsia="宋体" w:hAnsi="Book Antiqua" w:cs="Times New Roman"/>
          <w:sz w:val="24"/>
          <w:szCs w:val="24"/>
        </w:rPr>
        <w:t xml:space="preserve">However, the incision </w:t>
      </w:r>
      <w:r w:rsidR="001B27FE">
        <w:rPr>
          <w:rFonts w:ascii="Book Antiqua" w:eastAsia="宋体" w:hAnsi="Book Antiqua" w:cs="Times New Roman"/>
          <w:sz w:val="24"/>
          <w:szCs w:val="24"/>
        </w:rPr>
        <w:t>for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CAE was either in the left abdomen or in the right abdomen. It is not convenient to perform these procedures in CAE. Therefore</w:t>
      </w:r>
      <w:r w:rsidR="001B27FE">
        <w:rPr>
          <w:rFonts w:ascii="Book Antiqua" w:eastAsia="宋体" w:hAnsi="Book Antiqua" w:cs="Times New Roman"/>
          <w:sz w:val="24"/>
          <w:szCs w:val="24"/>
        </w:rPr>
        <w:t>,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1B27FE">
        <w:rPr>
          <w:rFonts w:ascii="Book Antiqua" w:eastAsia="宋体" w:hAnsi="Book Antiqua" w:cs="Times New Roman"/>
          <w:sz w:val="24"/>
          <w:szCs w:val="24"/>
        </w:rPr>
        <w:t xml:space="preserve">the duration of 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wo-stage laparoscopic </w:t>
      </w:r>
      <w:r w:rsidR="001B27FE">
        <w:rPr>
          <w:rFonts w:ascii="Book Antiqua" w:eastAsia="宋体" w:hAnsi="Book Antiqua" w:cs="Times New Roman"/>
          <w:sz w:val="24"/>
          <w:szCs w:val="24"/>
        </w:rPr>
        <w:t>procedur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1B27FE">
        <w:rPr>
          <w:rFonts w:ascii="Book Antiqua" w:eastAsia="宋体" w:hAnsi="Book Antiqua" w:cs="Times New Roman"/>
          <w:sz w:val="24"/>
          <w:szCs w:val="24"/>
        </w:rPr>
        <w:t xml:space="preserve">for </w:t>
      </w:r>
      <w:r w:rsidRPr="008D001E">
        <w:rPr>
          <w:rFonts w:ascii="Book Antiqua" w:eastAsia="宋体" w:hAnsi="Book Antiqua" w:cs="Times New Roman"/>
          <w:sz w:val="24"/>
          <w:szCs w:val="24"/>
        </w:rPr>
        <w:t>TUE</w:t>
      </w:r>
      <w:r w:rsidR="006542BA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was shorter than </w:t>
      </w:r>
      <w:r w:rsidR="001B27FE">
        <w:rPr>
          <w:rFonts w:ascii="Book Antiqua" w:eastAsia="宋体" w:hAnsi="Book Antiqua" w:cs="Times New Roman"/>
          <w:sz w:val="24"/>
          <w:szCs w:val="24"/>
        </w:rPr>
        <w:t xml:space="preserve">that for </w:t>
      </w:r>
      <w:r w:rsidRPr="008D001E">
        <w:rPr>
          <w:rFonts w:ascii="Book Antiqua" w:eastAsia="宋体" w:hAnsi="Book Antiqua" w:cs="Times New Roman"/>
          <w:sz w:val="24"/>
          <w:szCs w:val="24"/>
        </w:rPr>
        <w:t>CAE.</w:t>
      </w:r>
      <w:bookmarkEnd w:id="226"/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</w:p>
    <w:p w14:paraId="17E7E816" w14:textId="448E4170" w:rsidR="00117512" w:rsidRPr="008D001E" w:rsidRDefault="00022F28" w:rsidP="008635D5">
      <w:pPr>
        <w:adjustRightInd w:val="0"/>
        <w:snapToGrid w:val="0"/>
        <w:spacing w:line="360" w:lineRule="auto"/>
        <w:ind w:firstLineChars="100" w:firstLine="240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This location </w:t>
      </w:r>
      <w:r w:rsidR="00A84206">
        <w:rPr>
          <w:rFonts w:ascii="Book Antiqua" w:eastAsia="宋体" w:hAnsi="Book Antiqua" w:cs="Times New Roman"/>
          <w:kern w:val="0"/>
          <w:sz w:val="24"/>
          <w:szCs w:val="24"/>
        </w:rPr>
        <w:t>for</w:t>
      </w:r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TUE is convenient as the stoma is on the </w:t>
      </w:r>
      <w:bookmarkStart w:id="227" w:name="OLE_LINK254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>apex</w:t>
      </w:r>
      <w:bookmarkEnd w:id="227"/>
      <w:r w:rsidRPr="008D001E">
        <w:rPr>
          <w:rFonts w:ascii="Book Antiqua" w:eastAsia="宋体" w:hAnsi="Book Antiqua" w:cs="Times New Roman"/>
          <w:kern w:val="0"/>
          <w:sz w:val="24"/>
          <w:szCs w:val="24"/>
        </w:rPr>
        <w:t xml:space="preserve"> of the abdominal wall</w:t>
      </w:r>
      <w:bookmarkStart w:id="228" w:name="OLE_LINK256"/>
      <w:r w:rsidRPr="008D001E">
        <w:rPr>
          <w:rFonts w:ascii="Book Antiqua" w:eastAsia="宋体" w:hAnsi="Book Antiqua" w:cs="Times New Roman"/>
          <w:sz w:val="24"/>
          <w:szCs w:val="24"/>
        </w:rPr>
        <w:t xml:space="preserve">, </w:t>
      </w:r>
      <w:r w:rsidR="00A84206">
        <w:rPr>
          <w:rFonts w:ascii="Book Antiqua" w:eastAsia="宋体" w:hAnsi="Book Antiqua" w:cs="Times New Roman"/>
          <w:sz w:val="24"/>
          <w:szCs w:val="24"/>
        </w:rPr>
        <w:t xml:space="preserve">and 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stoma bag </w:t>
      </w:r>
      <w:r w:rsidR="00D475B2">
        <w:rPr>
          <w:rFonts w:ascii="Book Antiqua" w:eastAsia="宋体" w:hAnsi="Book Antiqua" w:cs="Times New Roman"/>
          <w:sz w:val="24"/>
          <w:szCs w:val="24"/>
        </w:rPr>
        <w:t xml:space="preserve">is easily attached </w:t>
      </w:r>
      <w:r w:rsidRPr="008D001E">
        <w:rPr>
          <w:rFonts w:ascii="Book Antiqua" w:eastAsia="宋体" w:hAnsi="Book Antiqua" w:cs="Times New Roman"/>
          <w:sz w:val="24"/>
          <w:szCs w:val="24"/>
        </w:rPr>
        <w:t>without side leakage.</w:t>
      </w:r>
      <w:bookmarkEnd w:id="228"/>
      <w:r w:rsidRPr="008D001E">
        <w:rPr>
          <w:rFonts w:ascii="Book Antiqua" w:eastAsia="宋体" w:hAnsi="Book Antiqua" w:cs="Times New Roman"/>
          <w:color w:val="4472C4" w:themeColor="accent1"/>
          <w:sz w:val="24"/>
          <w:szCs w:val="24"/>
        </w:rPr>
        <w:t xml:space="preserve"> </w:t>
      </w:r>
      <w:r w:rsidR="00117512" w:rsidRPr="008D001E">
        <w:rPr>
          <w:rFonts w:ascii="Book Antiqua" w:eastAsia="宋体" w:hAnsi="Book Antiqua" w:cs="Times New Roman"/>
          <w:sz w:val="24"/>
          <w:szCs w:val="24"/>
        </w:rPr>
        <w:t xml:space="preserve">In the TUE group, the resulting scar after enterostomy closure closely resembled a normal umbilicus and had superior cosmetic results compared to the scar </w:t>
      </w:r>
      <w:r w:rsidR="00A84206">
        <w:rPr>
          <w:rFonts w:ascii="Book Antiqua" w:eastAsia="宋体" w:hAnsi="Book Antiqua" w:cs="Times New Roman"/>
          <w:sz w:val="24"/>
          <w:szCs w:val="24"/>
        </w:rPr>
        <w:t>in</w:t>
      </w:r>
      <w:r w:rsidR="00F86E98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35553F" w:rsidRPr="008D001E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="00117512" w:rsidRPr="008D001E">
        <w:rPr>
          <w:rFonts w:ascii="Book Antiqua" w:eastAsia="宋体" w:hAnsi="Book Antiqua" w:cs="Times New Roman"/>
          <w:sz w:val="24"/>
          <w:szCs w:val="24"/>
        </w:rPr>
        <w:t xml:space="preserve">CAE group. </w:t>
      </w:r>
    </w:p>
    <w:p w14:paraId="502B4BE1" w14:textId="6F351F6F" w:rsidR="00022F28" w:rsidRPr="008D001E" w:rsidRDefault="00022F28" w:rsidP="008635D5">
      <w:pPr>
        <w:adjustRightInd w:val="0"/>
        <w:snapToGrid w:val="0"/>
        <w:spacing w:line="360" w:lineRule="auto"/>
        <w:ind w:firstLineChars="100" w:firstLine="240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 xml:space="preserve">In conclusion, </w:t>
      </w:r>
      <w:r w:rsidR="001606CB" w:rsidRPr="001606CB">
        <w:rPr>
          <w:rFonts w:ascii="Book Antiqua" w:eastAsia="宋体" w:hAnsi="Book Antiqua" w:cs="Times New Roman"/>
          <w:sz w:val="24"/>
          <w:szCs w:val="24"/>
        </w:rPr>
        <w:t>TU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is </w:t>
      </w:r>
      <w:r w:rsidR="00D475B2">
        <w:rPr>
          <w:rFonts w:ascii="Book Antiqua" w:eastAsia="宋体" w:hAnsi="Book Antiqua" w:cs="Times New Roman"/>
          <w:sz w:val="24"/>
          <w:szCs w:val="24"/>
        </w:rPr>
        <w:t xml:space="preserve">a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safe and feasible </w:t>
      </w:r>
      <w:r w:rsidR="00CC347E" w:rsidRPr="008D001E">
        <w:rPr>
          <w:rFonts w:ascii="Book Antiqua" w:eastAsia="宋体" w:hAnsi="Book Antiqua" w:cs="Times New Roman"/>
          <w:sz w:val="24"/>
          <w:szCs w:val="24"/>
        </w:rPr>
        <w:t xml:space="preserve">treatment </w:t>
      </w:r>
      <w:r w:rsidR="00A84206">
        <w:rPr>
          <w:rFonts w:ascii="Book Antiqua" w:eastAsia="宋体" w:hAnsi="Book Antiqua" w:cs="Times New Roman"/>
          <w:sz w:val="24"/>
          <w:szCs w:val="24"/>
        </w:rPr>
        <w:t>for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HD. </w:t>
      </w:r>
      <w:r w:rsidR="00CC347E" w:rsidRPr="008D001E">
        <w:rPr>
          <w:rFonts w:ascii="Book Antiqua" w:eastAsia="宋体" w:hAnsi="Book Antiqua" w:cs="Times New Roman"/>
          <w:sz w:val="24"/>
          <w:szCs w:val="24"/>
        </w:rPr>
        <w:t>This metho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A84206">
        <w:rPr>
          <w:rFonts w:ascii="Book Antiqua" w:eastAsia="宋体" w:hAnsi="Book Antiqua" w:cs="Times New Roman"/>
          <w:sz w:val="24"/>
          <w:szCs w:val="24"/>
        </w:rPr>
        <w:lastRenderedPageBreak/>
        <w:t>results i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easier</w:t>
      </w:r>
      <w:bookmarkStart w:id="229" w:name="_Hlk533361340"/>
      <w:bookmarkStart w:id="230" w:name="OLE_LINK400"/>
      <w:r w:rsidRPr="008D001E">
        <w:rPr>
          <w:rFonts w:ascii="Book Antiqua" w:eastAsia="宋体" w:hAnsi="Book Antiqua" w:cs="Times New Roman"/>
          <w:sz w:val="24"/>
          <w:szCs w:val="24"/>
        </w:rPr>
        <w:t xml:space="preserve"> stoma care</w:t>
      </w:r>
      <w:bookmarkEnd w:id="229"/>
      <w:bookmarkEnd w:id="230"/>
      <w:r w:rsidRPr="008D001E">
        <w:rPr>
          <w:rFonts w:ascii="Book Antiqua" w:eastAsia="宋体" w:hAnsi="Book Antiqua" w:cs="Times New Roman"/>
          <w:sz w:val="24"/>
          <w:szCs w:val="24"/>
        </w:rPr>
        <w:t xml:space="preserve"> and</w:t>
      </w:r>
      <w:r w:rsidR="007046B9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better cosmetic </w:t>
      </w:r>
      <w:bookmarkStart w:id="231" w:name="OLE_LINK286"/>
      <w:bookmarkStart w:id="232" w:name="OLE_LINK287"/>
      <w:r w:rsidRPr="008D001E">
        <w:rPr>
          <w:rFonts w:ascii="Book Antiqua" w:eastAsia="宋体" w:hAnsi="Book Antiqua" w:cs="Times New Roman"/>
          <w:sz w:val="24"/>
          <w:szCs w:val="24"/>
        </w:rPr>
        <w:t>result</w:t>
      </w:r>
      <w:bookmarkEnd w:id="231"/>
      <w:bookmarkEnd w:id="232"/>
      <w:r w:rsidR="00CC347E" w:rsidRPr="008D001E">
        <w:rPr>
          <w:rFonts w:ascii="Book Antiqua" w:eastAsia="宋体" w:hAnsi="Book Antiqua" w:cs="Times New Roman"/>
          <w:sz w:val="24"/>
          <w:szCs w:val="24"/>
        </w:rPr>
        <w:t>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than </w:t>
      </w:r>
      <w:r w:rsidR="00FD2917" w:rsidRPr="00FD2917">
        <w:rPr>
          <w:rFonts w:ascii="Book Antiqua" w:eastAsia="宋体" w:hAnsi="Book Antiqua" w:cs="Times New Roman"/>
          <w:sz w:val="24"/>
          <w:szCs w:val="24"/>
        </w:rPr>
        <w:t>CA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, </w:t>
      </w:r>
      <w:bookmarkStart w:id="233" w:name="_Hlk533362242"/>
      <w:r w:rsidR="00A84206">
        <w:rPr>
          <w:rFonts w:ascii="Book Antiqua" w:eastAsia="宋体" w:hAnsi="Book Antiqua" w:cs="Times New Roman"/>
          <w:sz w:val="24"/>
          <w:szCs w:val="24"/>
        </w:rPr>
        <w:t>and</w:t>
      </w:r>
      <w:bookmarkStart w:id="234" w:name="OLE_LINK391"/>
      <w:bookmarkStart w:id="235" w:name="OLE_LINK392"/>
      <w:r w:rsidRPr="008D001E">
        <w:rPr>
          <w:rFonts w:ascii="Book Antiqua" w:eastAsia="宋体" w:hAnsi="Book Antiqua" w:cs="Times New Roman"/>
          <w:sz w:val="24"/>
          <w:szCs w:val="24"/>
        </w:rPr>
        <w:t xml:space="preserve"> the staged laparoscopic enterostomy achieved a similar cosmetic effect </w:t>
      </w:r>
      <w:r w:rsidR="00A84206">
        <w:rPr>
          <w:rFonts w:ascii="Book Antiqua" w:eastAsia="宋体" w:hAnsi="Book Antiqua" w:cs="Times New Roman"/>
          <w:sz w:val="24"/>
          <w:szCs w:val="24"/>
        </w:rPr>
        <w:t>to th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one-stage laparoscopic procedure</w:t>
      </w:r>
      <w:bookmarkEnd w:id="233"/>
      <w:bookmarkEnd w:id="234"/>
      <w:bookmarkEnd w:id="235"/>
      <w:r w:rsidRPr="008D001E">
        <w:rPr>
          <w:rFonts w:ascii="Book Antiqua" w:eastAsia="宋体" w:hAnsi="Book Antiqua" w:cs="Times New Roman"/>
          <w:sz w:val="24"/>
          <w:szCs w:val="24"/>
        </w:rPr>
        <w:t xml:space="preserve">. </w:t>
      </w:r>
    </w:p>
    <w:p w14:paraId="4B799927" w14:textId="12F53986" w:rsidR="00FE02A2" w:rsidRPr="008D001E" w:rsidRDefault="00FE02A2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64AC80AD" w14:textId="49187FDD" w:rsidR="00FE02A2" w:rsidRPr="008635D5" w:rsidRDefault="007F0A9F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sz w:val="24"/>
          <w:szCs w:val="24"/>
        </w:rPr>
      </w:pPr>
      <w:r w:rsidRPr="008635D5">
        <w:rPr>
          <w:rFonts w:ascii="Book Antiqua" w:eastAsia="宋体" w:hAnsi="Book Antiqua" w:cs="Times New Roman"/>
          <w:b/>
          <w:bCs/>
          <w:sz w:val="24"/>
          <w:szCs w:val="24"/>
        </w:rPr>
        <w:t>ARTICLE HIGHLIGHTS</w:t>
      </w:r>
    </w:p>
    <w:p w14:paraId="4BEE2670" w14:textId="69B95C58" w:rsidR="007F0A9F" w:rsidRPr="008635D5" w:rsidRDefault="007F0A9F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635D5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Research background</w:t>
      </w:r>
    </w:p>
    <w:p w14:paraId="4141ED4D" w14:textId="0F00B70F" w:rsidR="00DB4F1F" w:rsidRPr="008D001E" w:rsidRDefault="00C34493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 xml:space="preserve">Since 1998, one-stage transanal endorectal pull-through for </w:t>
      </w:r>
      <w:r w:rsidR="00A84206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reatment of rectosigmoid Hirschsprung's disease (HD) </w:t>
      </w:r>
      <w:r w:rsidR="00A84206">
        <w:rPr>
          <w:rFonts w:ascii="Book Antiqua" w:eastAsia="宋体" w:hAnsi="Book Antiqua" w:cs="Times New Roman"/>
          <w:sz w:val="24"/>
          <w:szCs w:val="24"/>
        </w:rPr>
        <w:t>has bee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widely used in newborns</w:t>
      </w:r>
      <w:r w:rsidR="00D475B2" w:rsidRPr="00D475B2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D475B2" w:rsidRPr="008D001E">
        <w:rPr>
          <w:rFonts w:ascii="Book Antiqua" w:eastAsia="宋体" w:hAnsi="Book Antiqua" w:cs="Times New Roman"/>
          <w:sz w:val="24"/>
          <w:szCs w:val="24"/>
        </w:rPr>
        <w:t>without complication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. Recently, </w:t>
      </w:r>
      <w:r w:rsidR="00A84206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one-stage laparoscopic </w:t>
      </w:r>
      <w:r w:rsidR="00A84206">
        <w:rPr>
          <w:rFonts w:ascii="Book Antiqua" w:eastAsia="宋体" w:hAnsi="Book Antiqua" w:cs="Times New Roman"/>
          <w:sz w:val="24"/>
          <w:szCs w:val="24"/>
        </w:rPr>
        <w:t>procedur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D475B2">
        <w:rPr>
          <w:rFonts w:ascii="Book Antiqua" w:eastAsia="宋体" w:hAnsi="Book Antiqua" w:cs="Times New Roman"/>
          <w:sz w:val="24"/>
          <w:szCs w:val="24"/>
        </w:rPr>
        <w:t>has bee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considered a favorable option for </w:t>
      </w:r>
      <w:r w:rsidR="00A84206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management of patients with HD </w:t>
      </w:r>
      <w:r w:rsidR="00A84206">
        <w:rPr>
          <w:rFonts w:ascii="Book Antiqua" w:eastAsia="宋体" w:hAnsi="Book Antiqua" w:cs="Times New Roman"/>
          <w:sz w:val="24"/>
          <w:szCs w:val="24"/>
        </w:rPr>
        <w:t>due to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its superior cosmetic results. However, enterostomy is required in some HD cases for enterocolitis and dilated colon. Our transumbilical enterostomy (TUE) and two-stage laparoscopy-assisted anorectoplasty were effective and achieved a similar cosmetic effect </w:t>
      </w:r>
      <w:r w:rsidR="00A84206">
        <w:rPr>
          <w:rFonts w:ascii="Book Antiqua" w:eastAsia="宋体" w:hAnsi="Book Antiqua" w:cs="Times New Roman"/>
          <w:sz w:val="24"/>
          <w:szCs w:val="24"/>
        </w:rPr>
        <w:t>to th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one-stage laparoscopy on </w:t>
      </w:r>
      <w:r w:rsidR="00A84206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abdominal wall in </w:t>
      </w:r>
      <w:r w:rsidR="00D475B2">
        <w:rPr>
          <w:rFonts w:ascii="Book Antiqua" w:eastAsia="宋体" w:hAnsi="Book Antiqua" w:cs="Times New Roman"/>
          <w:sz w:val="24"/>
          <w:szCs w:val="24"/>
        </w:rPr>
        <w:t xml:space="preserve">patients with </w:t>
      </w:r>
      <w:r w:rsidRPr="008D001E">
        <w:rPr>
          <w:rFonts w:ascii="Book Antiqua" w:eastAsia="宋体" w:hAnsi="Book Antiqua" w:cs="Times New Roman"/>
          <w:sz w:val="24"/>
          <w:szCs w:val="24"/>
        </w:rPr>
        <w:t>anorectal malformation</w:t>
      </w:r>
      <w:r w:rsidR="00A84206">
        <w:rPr>
          <w:rFonts w:ascii="Book Antiqua" w:eastAsia="宋体" w:hAnsi="Book Antiqua" w:cs="Times New Roman"/>
          <w:sz w:val="24"/>
          <w:szCs w:val="24"/>
        </w:rPr>
        <w:t>s</w:t>
      </w:r>
      <w:r w:rsidRPr="008D001E">
        <w:rPr>
          <w:rFonts w:ascii="Book Antiqua" w:eastAsia="宋体" w:hAnsi="Book Antiqua" w:cs="Times New Roman"/>
          <w:sz w:val="24"/>
          <w:szCs w:val="24"/>
        </w:rPr>
        <w:t>, but the effect in patients with HD</w:t>
      </w:r>
      <w:r w:rsidR="00A84206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D475B2">
        <w:rPr>
          <w:rFonts w:ascii="Book Antiqua" w:eastAsia="宋体" w:hAnsi="Book Antiqua" w:cs="Times New Roman"/>
          <w:sz w:val="24"/>
          <w:szCs w:val="24"/>
        </w:rPr>
        <w:t>is</w:t>
      </w:r>
      <w:r w:rsidR="00A84206">
        <w:rPr>
          <w:rFonts w:ascii="Book Antiqua" w:eastAsia="宋体" w:hAnsi="Book Antiqua" w:cs="Times New Roman"/>
          <w:sz w:val="24"/>
          <w:szCs w:val="24"/>
        </w:rPr>
        <w:t xml:space="preserve"> unclear</w:t>
      </w:r>
      <w:r w:rsidRPr="008D001E">
        <w:rPr>
          <w:rFonts w:ascii="Book Antiqua" w:eastAsia="宋体" w:hAnsi="Book Antiqua" w:cs="Times New Roman"/>
          <w:sz w:val="24"/>
          <w:szCs w:val="24"/>
        </w:rPr>
        <w:t>.</w:t>
      </w:r>
    </w:p>
    <w:p w14:paraId="021AFEA4" w14:textId="77777777" w:rsidR="00C34493" w:rsidRPr="008D001E" w:rsidRDefault="00C34493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47815C8B" w14:textId="422BD173" w:rsidR="007F0A9F" w:rsidRPr="008635D5" w:rsidRDefault="000D4464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635D5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Research motivation</w:t>
      </w:r>
    </w:p>
    <w:p w14:paraId="0F2065A7" w14:textId="02E0E47C" w:rsidR="0081188B" w:rsidRPr="008D001E" w:rsidRDefault="00671BD0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 xml:space="preserve">Our TUE and two-stage laparoscopy-assisted anorectoplasty were effective and achieved a similar cosmetic effect </w:t>
      </w:r>
      <w:r w:rsidR="00A84206">
        <w:rPr>
          <w:rFonts w:ascii="Book Antiqua" w:eastAsia="宋体" w:hAnsi="Book Antiqua" w:cs="Times New Roman"/>
          <w:sz w:val="24"/>
          <w:szCs w:val="24"/>
        </w:rPr>
        <w:t>to th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one-stage laparoscopy on </w:t>
      </w:r>
      <w:r w:rsidR="00A84206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>abdominal wall in anorectal malformation</w:t>
      </w:r>
      <w:r w:rsidR="00A84206">
        <w:rPr>
          <w:rFonts w:ascii="Book Antiqua" w:eastAsia="宋体" w:hAnsi="Book Antiqua" w:cs="Times New Roman"/>
          <w:sz w:val="24"/>
          <w:szCs w:val="24"/>
        </w:rPr>
        <w:t>s</w:t>
      </w:r>
      <w:r w:rsidRPr="008D001E">
        <w:rPr>
          <w:rFonts w:ascii="Book Antiqua" w:eastAsia="宋体" w:hAnsi="Book Antiqua" w:cs="Times New Roman"/>
          <w:sz w:val="24"/>
          <w:szCs w:val="24"/>
        </w:rPr>
        <w:t>, but the effect in patients with HD</w:t>
      </w:r>
      <w:r w:rsidR="00A84206" w:rsidRPr="00A84206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D475B2">
        <w:rPr>
          <w:rFonts w:ascii="Book Antiqua" w:eastAsia="宋体" w:hAnsi="Book Antiqua" w:cs="Times New Roman"/>
          <w:sz w:val="24"/>
          <w:szCs w:val="24"/>
        </w:rPr>
        <w:t>is</w:t>
      </w:r>
      <w:r w:rsidR="00A84206" w:rsidRPr="008D001E">
        <w:rPr>
          <w:rFonts w:ascii="Book Antiqua" w:eastAsia="宋体" w:hAnsi="Book Antiqua" w:cs="Times New Roman"/>
          <w:sz w:val="24"/>
          <w:szCs w:val="24"/>
        </w:rPr>
        <w:t xml:space="preserve"> unclear</w:t>
      </w:r>
      <w:r w:rsidRPr="008D001E">
        <w:rPr>
          <w:rFonts w:ascii="Book Antiqua" w:eastAsia="宋体" w:hAnsi="Book Antiqua" w:cs="Times New Roman"/>
          <w:sz w:val="24"/>
          <w:szCs w:val="24"/>
        </w:rPr>
        <w:t>.</w:t>
      </w:r>
    </w:p>
    <w:p w14:paraId="76B151FF" w14:textId="77777777" w:rsidR="00671BD0" w:rsidRPr="008D001E" w:rsidRDefault="00671BD0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209D91F1" w14:textId="4CD47F31" w:rsidR="000D4464" w:rsidRPr="008635D5" w:rsidRDefault="000D4464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635D5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Research objectives</w:t>
      </w:r>
    </w:p>
    <w:p w14:paraId="7CF32CCB" w14:textId="0048FB8A" w:rsidR="004C1CC3" w:rsidRPr="008D001E" w:rsidRDefault="004C1CC3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>This study aimed to</w:t>
      </w:r>
      <w:r w:rsidR="00DB4F1F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evaluate the safety, efficacy and cosmetic results of TUE for the management of HD in </w:t>
      </w:r>
      <w:r w:rsidR="00A84206">
        <w:rPr>
          <w:rFonts w:ascii="Book Antiqua" w:eastAsia="宋体" w:hAnsi="Book Antiqua" w:cs="Times New Roman"/>
          <w:sz w:val="24"/>
          <w:szCs w:val="24"/>
        </w:rPr>
        <w:t xml:space="preserve">a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wo-stage </w:t>
      </w:r>
      <w:r w:rsidR="00623200" w:rsidRPr="008D001E">
        <w:rPr>
          <w:rFonts w:ascii="Book Antiqua" w:eastAsia="宋体" w:hAnsi="Book Antiqua" w:cs="Times New Roman"/>
          <w:sz w:val="24"/>
          <w:szCs w:val="24"/>
        </w:rPr>
        <w:t>laparoscopy-assiste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pull-through, </w:t>
      </w:r>
      <w:r w:rsidR="00A84206">
        <w:rPr>
          <w:rFonts w:ascii="Book Antiqua" w:eastAsia="宋体" w:hAnsi="Book Antiqua" w:cs="Times New Roman"/>
          <w:sz w:val="24"/>
          <w:szCs w:val="24"/>
        </w:rPr>
        <w:t xml:space="preserve">and was </w:t>
      </w:r>
      <w:r w:rsidRPr="008D001E">
        <w:rPr>
          <w:rFonts w:ascii="Book Antiqua" w:eastAsia="宋体" w:hAnsi="Book Antiqua" w:cs="Times New Roman"/>
          <w:sz w:val="24"/>
          <w:szCs w:val="24"/>
        </w:rPr>
        <w:t>retrospective</w:t>
      </w:r>
      <w:r w:rsidR="00A84206">
        <w:rPr>
          <w:rFonts w:ascii="Book Antiqua" w:eastAsia="宋体" w:hAnsi="Book Antiqua" w:cs="Times New Roman"/>
          <w:sz w:val="24"/>
          <w:szCs w:val="24"/>
        </w:rPr>
        <w:t>ly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compar</w:t>
      </w:r>
      <w:r w:rsidR="00A84206">
        <w:rPr>
          <w:rFonts w:ascii="Book Antiqua" w:eastAsia="宋体" w:hAnsi="Book Antiqua" w:cs="Times New Roman"/>
          <w:sz w:val="24"/>
          <w:szCs w:val="24"/>
        </w:rPr>
        <w:t>e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with conventional abdominal enterostomy (CAE).</w:t>
      </w:r>
    </w:p>
    <w:p w14:paraId="22E65D5A" w14:textId="77777777" w:rsidR="0081188B" w:rsidRPr="008D001E" w:rsidRDefault="0081188B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3EC987E9" w14:textId="43C620D5" w:rsidR="000D4464" w:rsidRPr="008635D5" w:rsidRDefault="000D4464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635D5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Research methods</w:t>
      </w:r>
    </w:p>
    <w:p w14:paraId="79D62C14" w14:textId="24718DEF" w:rsidR="00DB4F1F" w:rsidRPr="008D001E" w:rsidRDefault="00DB4F1F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 xml:space="preserve">From June 2013 to June 2018, 53 patients (40 boys, 13 girls; mean age at </w:t>
      </w:r>
      <w:r w:rsidRPr="008D001E">
        <w:rPr>
          <w:rFonts w:ascii="Book Antiqua" w:eastAsia="宋体" w:hAnsi="Book Antiqua" w:cs="Times New Roman"/>
          <w:sz w:val="24"/>
          <w:szCs w:val="24"/>
        </w:rPr>
        <w:lastRenderedPageBreak/>
        <w:t xml:space="preserve">enterostomy: 5.5 ± 2.2 </w:t>
      </w:r>
      <w:r w:rsidR="00CC1C14">
        <w:rPr>
          <w:rFonts w:ascii="Book Antiqua" w:eastAsia="宋体" w:hAnsi="Book Antiqua" w:cs="Times New Roman"/>
          <w:sz w:val="24"/>
          <w:szCs w:val="24"/>
        </w:rPr>
        <w:t>mo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) who underwent enterostomy and two-stage laparoscopy-assisted pull-through for HD with stoma closure were reviewed at our institution. Two </w:t>
      </w:r>
      <w:r w:rsidR="00A84206" w:rsidRPr="008D001E">
        <w:rPr>
          <w:rFonts w:ascii="Book Antiqua" w:eastAsia="宋体" w:hAnsi="Book Antiqua" w:cs="Times New Roman"/>
          <w:sz w:val="24"/>
          <w:szCs w:val="24"/>
        </w:rPr>
        <w:t xml:space="preserve">enterostomy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approaches were used: TUE in 24 patients and CAE in 29 patients. </w:t>
      </w:r>
      <w:r w:rsidR="00A84206">
        <w:rPr>
          <w:rFonts w:ascii="Book Antiqua" w:eastAsia="宋体" w:hAnsi="Book Antiqua" w:cs="Times New Roman"/>
          <w:sz w:val="24"/>
          <w:szCs w:val="24"/>
        </w:rPr>
        <w:t>Eleve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patients with rectosigmoid HD had severe preoperative enterocolitis or a dilated colon. 26 patients had long-segment HD, and 16 patients had total colonic aganglionosis (TCA). </w:t>
      </w:r>
      <w:r w:rsidR="00D475B2">
        <w:rPr>
          <w:rFonts w:ascii="Book Antiqua" w:eastAsia="宋体" w:hAnsi="Book Antiqua" w:cs="Times New Roman"/>
          <w:sz w:val="24"/>
          <w:szCs w:val="24"/>
        </w:rPr>
        <w:t>P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atients with left-sided HD underwent </w:t>
      </w:r>
      <w:r w:rsidR="00A84206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wo-stage laparoscopic Soave procedure, </w:t>
      </w:r>
      <w:r w:rsidR="00A84206">
        <w:rPr>
          <w:rFonts w:ascii="Book Antiqua" w:eastAsia="宋体" w:hAnsi="Book Antiqua" w:cs="Times New Roman"/>
          <w:sz w:val="24"/>
          <w:szCs w:val="24"/>
        </w:rPr>
        <w:t>an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patients with right-sided HD and TCA underwent </w:t>
      </w:r>
      <w:r w:rsidR="00A84206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>laparoscopic Duhamel procedure. Demographics, operati</w:t>
      </w:r>
      <w:r w:rsidR="00A84206">
        <w:rPr>
          <w:rFonts w:ascii="Book Antiqua" w:eastAsia="宋体" w:hAnsi="Book Antiqua" w:cs="Times New Roman"/>
          <w:sz w:val="24"/>
          <w:szCs w:val="24"/>
        </w:rPr>
        <w:t>on duration</w:t>
      </w:r>
      <w:r w:rsidRPr="008D001E">
        <w:rPr>
          <w:rFonts w:ascii="Book Antiqua" w:eastAsia="宋体" w:hAnsi="Book Antiqua" w:cs="Times New Roman"/>
          <w:sz w:val="24"/>
          <w:szCs w:val="24"/>
        </w:rPr>
        <w:t>, complications and cosmetic results were respectively evaluated.</w:t>
      </w:r>
    </w:p>
    <w:p w14:paraId="4F783724" w14:textId="77777777" w:rsidR="00DB4F1F" w:rsidRPr="008D001E" w:rsidRDefault="00DB4F1F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2F73D9C4" w14:textId="369C1068" w:rsidR="000D4464" w:rsidRPr="008635D5" w:rsidRDefault="000D4464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635D5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Research results</w:t>
      </w:r>
    </w:p>
    <w:p w14:paraId="0F6CDEE8" w14:textId="7E48FB82" w:rsidR="00DB4F1F" w:rsidRPr="008D001E" w:rsidRDefault="00DB4F1F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>There w</w:t>
      </w:r>
      <w:r w:rsidR="00A84206">
        <w:rPr>
          <w:rFonts w:ascii="Book Antiqua" w:eastAsia="宋体" w:hAnsi="Book Antiqua" w:cs="Times New Roman"/>
          <w:sz w:val="24"/>
          <w:szCs w:val="24"/>
        </w:rPr>
        <w:t>er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no difference</w:t>
      </w:r>
      <w:r w:rsidR="00A84206">
        <w:rPr>
          <w:rFonts w:ascii="Book Antiqua" w:eastAsia="宋体" w:hAnsi="Book Antiqua" w:cs="Times New Roman"/>
          <w:sz w:val="24"/>
          <w:szCs w:val="24"/>
        </w:rPr>
        <w:t>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between </w:t>
      </w:r>
      <w:r w:rsidR="00A84206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>groups with respect to gender, age at enterostomy, weight and clinical type (</w:t>
      </w:r>
      <w:r w:rsidRPr="008635D5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&gt;</w:t>
      </w:r>
      <w:r w:rsidR="00F86F0A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0.05). No conversion to open technique was </w:t>
      </w:r>
      <w:r w:rsidR="00A84206">
        <w:rPr>
          <w:rFonts w:ascii="Book Antiqua" w:eastAsia="宋体" w:hAnsi="Book Antiqua" w:cs="Times New Roman"/>
          <w:sz w:val="24"/>
          <w:szCs w:val="24"/>
        </w:rPr>
        <w:t>require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. </w:t>
      </w:r>
      <w:r w:rsidR="00A84206">
        <w:rPr>
          <w:rFonts w:ascii="Book Antiqua" w:eastAsia="宋体" w:hAnsi="Book Antiqua" w:cs="Times New Roman"/>
          <w:sz w:val="24"/>
          <w:szCs w:val="24"/>
        </w:rPr>
        <w:t>Two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patients experienced stomal mucosal prolapse in 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UE group and 1 patient in 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CAE group (8.33% </w:t>
      </w:r>
      <w:r w:rsidR="00CC1C14" w:rsidRPr="00CC1C14">
        <w:rPr>
          <w:rFonts w:ascii="Book Antiqua" w:eastAsia="宋体" w:hAnsi="Book Antiqua" w:cs="Times New Roman"/>
          <w:i/>
          <w:sz w:val="24"/>
          <w:szCs w:val="24"/>
        </w:rPr>
        <w:t>v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3.45%, </w:t>
      </w:r>
      <w:r w:rsidRPr="008635D5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&gt; 0.05). No parastomal hernia was observed in 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wo groups. Wound infection at the stoma was seen in 1 case </w:t>
      </w:r>
      <w:r w:rsidR="006D5B89">
        <w:rPr>
          <w:rFonts w:ascii="Book Antiqua" w:eastAsia="宋体" w:hAnsi="Book Antiqua" w:cs="Times New Roman"/>
          <w:sz w:val="24"/>
          <w:szCs w:val="24"/>
        </w:rPr>
        <w:t>in th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TUE group, and 2 cases </w:t>
      </w:r>
      <w:r w:rsidR="006D5B89">
        <w:rPr>
          <w:rFonts w:ascii="Book Antiqua" w:eastAsia="宋体" w:hAnsi="Book Antiqua" w:cs="Times New Roman"/>
          <w:sz w:val="24"/>
          <w:szCs w:val="24"/>
        </w:rPr>
        <w:t>in the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CAE group (4.17% </w:t>
      </w:r>
      <w:r w:rsidR="00CC1C14" w:rsidRPr="00CC1C14">
        <w:rPr>
          <w:rFonts w:ascii="Book Antiqua" w:eastAsia="宋体" w:hAnsi="Book Antiqua" w:cs="Times New Roman"/>
          <w:i/>
          <w:sz w:val="24"/>
          <w:szCs w:val="24"/>
        </w:rPr>
        <w:t>v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6.90%, </w:t>
      </w:r>
      <w:r w:rsidRPr="008635D5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&gt; 0.05). No obstruction was found in any of the patients in 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>TUE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 group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, whereas 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obstruction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was 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found in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1 patient in 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>CAE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 group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. Enterocolitis was </w:t>
      </w:r>
      <w:r w:rsidR="006D5B89">
        <w:rPr>
          <w:rFonts w:ascii="Book Antiqua" w:eastAsia="宋体" w:hAnsi="Book Antiqua" w:cs="Times New Roman"/>
          <w:sz w:val="24"/>
          <w:szCs w:val="24"/>
        </w:rPr>
        <w:t>observed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in 3 and 5 patients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 in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the TUE and CAE group</w:t>
      </w:r>
      <w:r w:rsidR="006D5B89">
        <w:rPr>
          <w:rFonts w:ascii="Book Antiqua" w:eastAsia="宋体" w:hAnsi="Book Antiqua" w:cs="Times New Roman"/>
          <w:sz w:val="24"/>
          <w:szCs w:val="24"/>
        </w:rPr>
        <w:t>, respectively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(12.50% </w:t>
      </w:r>
      <w:r w:rsidR="00CC1C14" w:rsidRPr="00CC1C14">
        <w:rPr>
          <w:rFonts w:ascii="Book Antiqua" w:eastAsia="宋体" w:hAnsi="Book Antiqua" w:cs="Times New Roman"/>
          <w:i/>
          <w:sz w:val="24"/>
          <w:szCs w:val="24"/>
        </w:rPr>
        <w:t>v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17.24%, </w:t>
      </w:r>
      <w:r w:rsidRPr="008635D5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&gt; 0.05). There was no significant difference between TUE group and CAE group in 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>incidence of soiling and constipation (</w:t>
      </w:r>
      <w:r w:rsidRPr="008635D5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&gt; 0.05). The cosmetic result 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in terms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of 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scar score in 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TUE 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group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was better than 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that in the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CAE 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group 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(6.83 ± 0.96 </w:t>
      </w:r>
      <w:r w:rsidR="00CC1C14" w:rsidRPr="00CC1C14">
        <w:rPr>
          <w:rFonts w:ascii="Book Antiqua" w:eastAsia="宋体" w:hAnsi="Book Antiqua" w:cs="Times New Roman"/>
          <w:i/>
          <w:sz w:val="24"/>
          <w:szCs w:val="24"/>
        </w:rPr>
        <w:t>vs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13.32 ± 1.57, </w:t>
      </w:r>
      <w:r w:rsidRPr="008635D5">
        <w:rPr>
          <w:rFonts w:ascii="Book Antiqua" w:eastAsia="宋体" w:hAnsi="Book Antiqua" w:cs="Times New Roman"/>
          <w:i/>
          <w:iCs/>
          <w:sz w:val="24"/>
          <w:szCs w:val="24"/>
        </w:rPr>
        <w:t>P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C34493" w:rsidRPr="008D001E">
        <w:rPr>
          <w:rFonts w:ascii="Book Antiqua" w:eastAsia="宋体" w:hAnsi="Book Antiqua" w:cs="Times New Roman"/>
          <w:sz w:val="24"/>
          <w:szCs w:val="24"/>
        </w:rPr>
        <w:t>&lt;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0.05).</w:t>
      </w:r>
    </w:p>
    <w:p w14:paraId="47A5A636" w14:textId="77777777" w:rsidR="00DB4F1F" w:rsidRPr="008D001E" w:rsidRDefault="00DB4F1F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</w:p>
    <w:p w14:paraId="372F4772" w14:textId="1AA4D614" w:rsidR="000D4464" w:rsidRPr="008635D5" w:rsidRDefault="000D4464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635D5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Research conclusion</w:t>
      </w:r>
    </w:p>
    <w:p w14:paraId="7E2068F9" w14:textId="50E5B7C4" w:rsidR="0081188B" w:rsidRPr="008D001E" w:rsidRDefault="001606CB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1606CB">
        <w:rPr>
          <w:rFonts w:ascii="Book Antiqua" w:eastAsia="宋体" w:hAnsi="Book Antiqua" w:cs="Times New Roman"/>
          <w:sz w:val="24"/>
          <w:szCs w:val="24"/>
        </w:rPr>
        <w:t>TUE</w:t>
      </w:r>
      <w:r w:rsidR="00DB4F1F" w:rsidRPr="008D001E">
        <w:rPr>
          <w:rFonts w:ascii="Book Antiqua" w:eastAsia="宋体" w:hAnsi="Book Antiqua" w:cs="Times New Roman"/>
          <w:sz w:val="24"/>
          <w:szCs w:val="24"/>
        </w:rPr>
        <w:t xml:space="preserve"> is a safe and feasible method for 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the </w:t>
      </w:r>
      <w:r w:rsidR="00DB4F1F" w:rsidRPr="008D001E">
        <w:rPr>
          <w:rFonts w:ascii="Book Antiqua" w:eastAsia="宋体" w:hAnsi="Book Antiqua" w:cs="Times New Roman"/>
          <w:sz w:val="24"/>
          <w:szCs w:val="24"/>
        </w:rPr>
        <w:t xml:space="preserve">treatment of HD, and the staged enterostomy and two-stage laparoscopy-assisted pull-through </w:t>
      </w:r>
      <w:r w:rsidR="006D5B89">
        <w:rPr>
          <w:rFonts w:ascii="Book Antiqua" w:eastAsia="宋体" w:hAnsi="Book Antiqua" w:cs="Times New Roman"/>
          <w:sz w:val="24"/>
          <w:szCs w:val="24"/>
        </w:rPr>
        <w:t xml:space="preserve">procedure </w:t>
      </w:r>
      <w:r w:rsidR="00DB4F1F" w:rsidRPr="008D001E">
        <w:rPr>
          <w:rFonts w:ascii="Book Antiqua" w:eastAsia="宋体" w:hAnsi="Book Antiqua" w:cs="Times New Roman"/>
          <w:sz w:val="24"/>
          <w:szCs w:val="24"/>
        </w:rPr>
        <w:t xml:space="preserve">achieved a similar cosmetic effect </w:t>
      </w:r>
      <w:r w:rsidR="006D5B89">
        <w:rPr>
          <w:rFonts w:ascii="Book Antiqua" w:eastAsia="宋体" w:hAnsi="Book Antiqua" w:cs="Times New Roman"/>
          <w:sz w:val="24"/>
          <w:szCs w:val="24"/>
        </w:rPr>
        <w:t>to the</w:t>
      </w:r>
      <w:r w:rsidR="00DB4F1F" w:rsidRPr="008D001E">
        <w:rPr>
          <w:rFonts w:ascii="Book Antiqua" w:eastAsia="宋体" w:hAnsi="Book Antiqua" w:cs="Times New Roman"/>
          <w:sz w:val="24"/>
          <w:szCs w:val="24"/>
        </w:rPr>
        <w:t xml:space="preserve"> one-stage </w:t>
      </w:r>
      <w:r w:rsidR="00C34493" w:rsidRPr="008D001E">
        <w:rPr>
          <w:rFonts w:ascii="Book Antiqua" w:eastAsia="宋体" w:hAnsi="Book Antiqua" w:cs="Times New Roman"/>
          <w:sz w:val="24"/>
          <w:szCs w:val="24"/>
        </w:rPr>
        <w:t>laparoscopic procedure</w:t>
      </w:r>
      <w:r w:rsidR="00DB4F1F" w:rsidRPr="008D001E">
        <w:rPr>
          <w:rFonts w:ascii="Book Antiqua" w:eastAsia="宋体" w:hAnsi="Book Antiqua" w:cs="Times New Roman"/>
          <w:sz w:val="24"/>
          <w:szCs w:val="24"/>
        </w:rPr>
        <w:t>.</w:t>
      </w:r>
    </w:p>
    <w:p w14:paraId="3D5CD769" w14:textId="77777777" w:rsidR="00DB4F1F" w:rsidRPr="008D001E" w:rsidRDefault="00DB4F1F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4472C4" w:themeColor="accent1"/>
          <w:sz w:val="24"/>
          <w:szCs w:val="24"/>
        </w:rPr>
      </w:pPr>
    </w:p>
    <w:p w14:paraId="3CFB05B2" w14:textId="77407048" w:rsidR="007F0A9F" w:rsidRPr="008635D5" w:rsidRDefault="000D4464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</w:pPr>
      <w:r w:rsidRPr="008635D5">
        <w:rPr>
          <w:rFonts w:ascii="Book Antiqua" w:eastAsia="宋体" w:hAnsi="Book Antiqua" w:cs="Times New Roman"/>
          <w:b/>
          <w:bCs/>
          <w:i/>
          <w:iCs/>
          <w:sz w:val="24"/>
          <w:szCs w:val="24"/>
        </w:rPr>
        <w:t>Research perspectives</w:t>
      </w:r>
    </w:p>
    <w:p w14:paraId="20C1D068" w14:textId="31CFADBC" w:rsidR="00E4503B" w:rsidRPr="008D001E" w:rsidRDefault="0095478C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>TUE</w:t>
      </w:r>
      <w:r w:rsidR="00695FAB" w:rsidRPr="008D001E">
        <w:rPr>
          <w:rFonts w:ascii="Book Antiqua" w:eastAsia="宋体" w:hAnsi="Book Antiqua" w:cs="Times New Roman"/>
          <w:sz w:val="24"/>
          <w:szCs w:val="24"/>
        </w:rPr>
        <w:t xml:space="preserve"> could help patients who </w:t>
      </w:r>
      <w:r w:rsidR="006D5B89">
        <w:rPr>
          <w:rFonts w:ascii="Book Antiqua" w:eastAsia="宋体" w:hAnsi="Book Antiqua" w:cs="Times New Roman"/>
          <w:sz w:val="24"/>
          <w:szCs w:val="24"/>
        </w:rPr>
        <w:t>require</w:t>
      </w:r>
      <w:r w:rsidR="00695FAB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695FAB" w:rsidRPr="008D001E">
        <w:rPr>
          <w:rFonts w:ascii="Book Antiqua" w:hAnsi="Book Antiqua"/>
          <w:bCs/>
          <w:sz w:val="24"/>
          <w:szCs w:val="24"/>
        </w:rPr>
        <w:t xml:space="preserve">enterostomy </w:t>
      </w:r>
      <w:r w:rsidR="00695FAB" w:rsidRPr="008D001E">
        <w:rPr>
          <w:rFonts w:ascii="Book Antiqua" w:eastAsia="宋体" w:hAnsi="Book Antiqua" w:cs="Times New Roman"/>
          <w:sz w:val="24"/>
          <w:szCs w:val="24"/>
        </w:rPr>
        <w:t xml:space="preserve">to </w:t>
      </w:r>
      <w:r w:rsidRPr="008D001E">
        <w:rPr>
          <w:rFonts w:ascii="Book Antiqua" w:eastAsia="宋体" w:hAnsi="Book Antiqua" w:cs="Times New Roman"/>
          <w:sz w:val="24"/>
          <w:szCs w:val="24"/>
        </w:rPr>
        <w:t>achieve</w:t>
      </w:r>
      <w:r w:rsidR="00695FAB" w:rsidRPr="008D001E">
        <w:rPr>
          <w:rFonts w:ascii="Book Antiqua" w:eastAsia="宋体" w:hAnsi="Book Antiqua" w:cs="Times New Roman"/>
          <w:sz w:val="24"/>
          <w:szCs w:val="24"/>
        </w:rPr>
        <w:t xml:space="preserve"> good cosmetic results</w:t>
      </w:r>
      <w:r w:rsidR="00DB4F1F" w:rsidRPr="008D001E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6D5B89">
        <w:rPr>
          <w:rFonts w:ascii="Book Antiqua" w:eastAsia="宋体" w:hAnsi="Book Antiqua" w:cs="Times New Roman"/>
          <w:sz w:val="24"/>
          <w:szCs w:val="24"/>
        </w:rPr>
        <w:t>in the</w:t>
      </w:r>
      <w:r w:rsidR="00DB4F1F" w:rsidRPr="008D001E">
        <w:rPr>
          <w:rFonts w:ascii="Book Antiqua" w:eastAsia="宋体" w:hAnsi="Book Antiqua" w:cs="Times New Roman"/>
          <w:sz w:val="24"/>
          <w:szCs w:val="24"/>
        </w:rPr>
        <w:t xml:space="preserve"> treatment of HD </w:t>
      </w:r>
      <w:r w:rsidR="006D5B89">
        <w:rPr>
          <w:rFonts w:ascii="Book Antiqua" w:eastAsia="宋体" w:hAnsi="Book Antiqua" w:cs="Times New Roman"/>
          <w:sz w:val="24"/>
          <w:szCs w:val="24"/>
        </w:rPr>
        <w:t>using the</w:t>
      </w:r>
      <w:r w:rsidR="00DB4F1F" w:rsidRPr="008D001E">
        <w:rPr>
          <w:rFonts w:ascii="Book Antiqua" w:eastAsia="宋体" w:hAnsi="Book Antiqua" w:cs="Times New Roman"/>
          <w:sz w:val="24"/>
          <w:szCs w:val="24"/>
        </w:rPr>
        <w:t xml:space="preserve"> two-stage laparoscopy-assisted pull-through</w:t>
      </w:r>
      <w:r w:rsidR="00DB4F1F" w:rsidRPr="008D001E">
        <w:rPr>
          <w:rFonts w:ascii="Book Antiqua" w:hAnsi="Book Antiqua"/>
          <w:sz w:val="24"/>
          <w:szCs w:val="24"/>
        </w:rPr>
        <w:t xml:space="preserve"> </w:t>
      </w:r>
      <w:r w:rsidR="00DB4F1F" w:rsidRPr="008D001E">
        <w:rPr>
          <w:rFonts w:ascii="Book Antiqua" w:eastAsia="宋体" w:hAnsi="Book Antiqua" w:cs="Times New Roman"/>
          <w:sz w:val="24"/>
          <w:szCs w:val="24"/>
        </w:rPr>
        <w:t>with stoma closure</w:t>
      </w:r>
      <w:r w:rsidR="00695FAB" w:rsidRPr="008D001E">
        <w:rPr>
          <w:rFonts w:ascii="Book Antiqua" w:eastAsia="宋体" w:hAnsi="Book Antiqua" w:cs="Times New Roman"/>
          <w:sz w:val="24"/>
          <w:szCs w:val="24"/>
        </w:rPr>
        <w:t xml:space="preserve">, which is expected to be </w:t>
      </w:r>
      <w:r w:rsidR="007A46CC" w:rsidRPr="008D001E">
        <w:rPr>
          <w:rFonts w:ascii="Book Antiqua" w:eastAsia="宋体" w:hAnsi="Book Antiqua" w:cs="Times New Roman"/>
          <w:sz w:val="24"/>
          <w:szCs w:val="24"/>
        </w:rPr>
        <w:t>favor</w:t>
      </w:r>
      <w:r w:rsidR="006A59F1" w:rsidRPr="008D001E">
        <w:rPr>
          <w:rFonts w:ascii="Book Antiqua" w:eastAsia="宋体" w:hAnsi="Book Antiqua" w:cs="Times New Roman"/>
          <w:sz w:val="24"/>
          <w:szCs w:val="24"/>
        </w:rPr>
        <w:t>ed</w:t>
      </w:r>
      <w:r w:rsidR="00695FAB" w:rsidRPr="008D001E">
        <w:rPr>
          <w:rFonts w:ascii="Book Antiqua" w:eastAsia="宋体" w:hAnsi="Book Antiqua" w:cs="Times New Roman"/>
          <w:sz w:val="24"/>
          <w:szCs w:val="24"/>
        </w:rPr>
        <w:t xml:space="preserve"> by patients and their families in the future.</w:t>
      </w:r>
    </w:p>
    <w:p w14:paraId="260F293A" w14:textId="77777777" w:rsidR="00E4503B" w:rsidRPr="008D001E" w:rsidRDefault="00E4503B" w:rsidP="00C6235B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480D84E8" w14:textId="4664DA15" w:rsidR="0009532A" w:rsidRPr="008635D5" w:rsidRDefault="0009532A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sz w:val="24"/>
          <w:szCs w:val="24"/>
        </w:rPr>
      </w:pPr>
      <w:r w:rsidRPr="008635D5">
        <w:rPr>
          <w:rFonts w:ascii="Book Antiqua" w:eastAsia="宋体" w:hAnsi="Book Antiqua" w:cs="Times New Roman"/>
          <w:b/>
          <w:bCs/>
          <w:sz w:val="24"/>
          <w:szCs w:val="24"/>
        </w:rPr>
        <w:t>ACKNOWLEDGMENTS</w:t>
      </w:r>
    </w:p>
    <w:p w14:paraId="10349446" w14:textId="40C1AE24" w:rsidR="004569F4" w:rsidRDefault="0009532A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 xml:space="preserve">We </w:t>
      </w:r>
      <w:r w:rsidR="0004121A" w:rsidRPr="008D001E">
        <w:rPr>
          <w:rFonts w:ascii="Book Antiqua" w:eastAsia="宋体" w:hAnsi="Book Antiqua" w:cs="Times New Roman"/>
          <w:sz w:val="24"/>
          <w:szCs w:val="24"/>
        </w:rPr>
        <w:t>are grateful to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Professor Ping Yin for the </w:t>
      </w:r>
      <w:r w:rsidR="00FA63E9" w:rsidRPr="008D001E">
        <w:rPr>
          <w:rFonts w:ascii="Book Antiqua" w:eastAsia="宋体" w:hAnsi="Book Antiqua" w:cs="Times New Roman"/>
          <w:sz w:val="24"/>
          <w:szCs w:val="24"/>
        </w:rPr>
        <w:t>statistical evaluation</w:t>
      </w:r>
      <w:r w:rsidRPr="008D001E">
        <w:rPr>
          <w:rFonts w:ascii="Book Antiqua" w:eastAsia="宋体" w:hAnsi="Book Antiqua" w:cs="Times New Roman"/>
          <w:sz w:val="24"/>
          <w:szCs w:val="24"/>
        </w:rPr>
        <w:t>.</w:t>
      </w:r>
    </w:p>
    <w:p w14:paraId="61426003" w14:textId="77777777" w:rsidR="004569F4" w:rsidRDefault="004569F4">
      <w:pPr>
        <w:widowControl/>
        <w:jc w:val="left"/>
        <w:rPr>
          <w:rFonts w:ascii="Book Antiqua" w:eastAsia="宋体" w:hAnsi="Book Antiqua" w:cs="Times New Roman"/>
          <w:sz w:val="24"/>
          <w:szCs w:val="24"/>
        </w:rPr>
      </w:pPr>
      <w:r>
        <w:rPr>
          <w:rFonts w:ascii="Book Antiqua" w:eastAsia="宋体" w:hAnsi="Book Antiqua" w:cs="Times New Roman"/>
          <w:sz w:val="24"/>
          <w:szCs w:val="24"/>
        </w:rPr>
        <w:br w:type="page"/>
      </w:r>
    </w:p>
    <w:p w14:paraId="45070BDF" w14:textId="7105DBAA" w:rsidR="00022F28" w:rsidRPr="008D001E" w:rsidRDefault="004569F4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sz w:val="24"/>
          <w:szCs w:val="24"/>
        </w:rPr>
      </w:pPr>
      <w:bookmarkStart w:id="236" w:name="_Hlk24196128"/>
      <w:r w:rsidRPr="008D001E">
        <w:rPr>
          <w:rFonts w:ascii="Book Antiqua" w:eastAsia="宋体" w:hAnsi="Book Antiqua" w:cs="Times New Roman"/>
          <w:b/>
          <w:bCs/>
          <w:sz w:val="24"/>
          <w:szCs w:val="24"/>
        </w:rPr>
        <w:lastRenderedPageBreak/>
        <w:t>REFERENCES</w:t>
      </w:r>
      <w:bookmarkEnd w:id="236"/>
    </w:p>
    <w:p w14:paraId="647458BD" w14:textId="77777777" w:rsidR="004569F4" w:rsidRPr="004569F4" w:rsidRDefault="00022F28" w:rsidP="004569F4">
      <w:pPr>
        <w:pStyle w:val="af0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 w:cs="Times New Roman"/>
        </w:rPr>
        <w:fldChar w:fldCharType="begin"/>
      </w:r>
      <w:r w:rsidRPr="004569F4">
        <w:rPr>
          <w:rFonts w:ascii="Book Antiqua" w:hAnsi="Book Antiqua" w:cs="Times New Roman"/>
        </w:rPr>
        <w:instrText xml:space="preserve"> ADDIN EN.REFLIST </w:instrText>
      </w:r>
      <w:r w:rsidRPr="004569F4">
        <w:rPr>
          <w:rFonts w:ascii="Book Antiqua" w:hAnsi="Book Antiqua" w:cs="Times New Roman"/>
        </w:rPr>
        <w:fldChar w:fldCharType="separate"/>
      </w:r>
      <w:r w:rsidR="004569F4" w:rsidRPr="004569F4">
        <w:rPr>
          <w:rFonts w:ascii="Book Antiqua" w:hAnsi="Book Antiqua"/>
        </w:rPr>
        <w:t xml:space="preserve">1 </w:t>
      </w:r>
      <w:r w:rsidR="004569F4" w:rsidRPr="004569F4">
        <w:rPr>
          <w:rFonts w:ascii="Book Antiqua" w:hAnsi="Book Antiqua"/>
          <w:b/>
          <w:bCs/>
        </w:rPr>
        <w:t>Kenny SE</w:t>
      </w:r>
      <w:r w:rsidR="004569F4" w:rsidRPr="004569F4">
        <w:rPr>
          <w:rFonts w:ascii="Book Antiqua" w:hAnsi="Book Antiqua"/>
        </w:rPr>
        <w:t xml:space="preserve">, Tam PK, Garcia-Barcelo M. Hirschsprung's disease. </w:t>
      </w:r>
      <w:r w:rsidR="004569F4" w:rsidRPr="004569F4">
        <w:rPr>
          <w:rFonts w:ascii="Book Antiqua" w:hAnsi="Book Antiqua"/>
          <w:i/>
          <w:iCs/>
        </w:rPr>
        <w:t>Semin Pediatr Surg</w:t>
      </w:r>
      <w:r w:rsidR="004569F4" w:rsidRPr="004569F4">
        <w:rPr>
          <w:rFonts w:ascii="Book Antiqua" w:hAnsi="Book Antiqua"/>
        </w:rPr>
        <w:t xml:space="preserve"> 2010; </w:t>
      </w:r>
      <w:r w:rsidR="004569F4" w:rsidRPr="004569F4">
        <w:rPr>
          <w:rFonts w:ascii="Book Antiqua" w:hAnsi="Book Antiqua"/>
          <w:b/>
          <w:bCs/>
        </w:rPr>
        <w:t>19</w:t>
      </w:r>
      <w:r w:rsidR="004569F4" w:rsidRPr="004569F4">
        <w:rPr>
          <w:rFonts w:ascii="Book Antiqua" w:hAnsi="Book Antiqua"/>
        </w:rPr>
        <w:t>: 194-200 [PMID: 20610192 DOI: 10.1053/j.sempedsurg.2010.03.004]</w:t>
      </w:r>
    </w:p>
    <w:p w14:paraId="5E7D3056" w14:textId="0E5BDBEE" w:rsidR="004569F4" w:rsidRPr="004569F4" w:rsidRDefault="004569F4" w:rsidP="004569F4">
      <w:pPr>
        <w:pStyle w:val="af0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2 </w:t>
      </w:r>
      <w:r w:rsidRPr="004569F4">
        <w:rPr>
          <w:rFonts w:ascii="Book Antiqua" w:hAnsi="Book Antiqua"/>
          <w:b/>
          <w:bCs/>
        </w:rPr>
        <w:t>Swenson O</w:t>
      </w:r>
      <w:r w:rsidRPr="004569F4">
        <w:rPr>
          <w:rFonts w:ascii="Book Antiqua" w:hAnsi="Book Antiqua"/>
        </w:rPr>
        <w:t xml:space="preserve">, Bill AH Jr. Resection of rectum and rectosigmoid with preservation of the sphincter for benign spastic lesions producing megacolon; an experimental study. </w:t>
      </w:r>
      <w:r w:rsidRPr="004569F4">
        <w:rPr>
          <w:rFonts w:ascii="Book Antiqua" w:hAnsi="Book Antiqua"/>
          <w:i/>
          <w:iCs/>
        </w:rPr>
        <w:t>Surgery</w:t>
      </w:r>
      <w:r w:rsidRPr="004569F4">
        <w:rPr>
          <w:rFonts w:ascii="Book Antiqua" w:hAnsi="Book Antiqua"/>
        </w:rPr>
        <w:t xml:space="preserve"> 1948; </w:t>
      </w:r>
      <w:r w:rsidRPr="004569F4">
        <w:rPr>
          <w:rFonts w:ascii="Book Antiqua" w:hAnsi="Book Antiqua"/>
          <w:b/>
          <w:bCs/>
        </w:rPr>
        <w:t>24</w:t>
      </w:r>
      <w:r w:rsidRPr="004569F4">
        <w:rPr>
          <w:rFonts w:ascii="Book Antiqua" w:hAnsi="Book Antiqua"/>
        </w:rPr>
        <w:t>: 212-220 [PMID: 18872852 DOI: 10.1097/00006534-194811000-00010]</w:t>
      </w:r>
    </w:p>
    <w:p w14:paraId="03B43FBE" w14:textId="77777777" w:rsidR="004569F4" w:rsidRPr="004569F4" w:rsidRDefault="004569F4" w:rsidP="004569F4">
      <w:pPr>
        <w:pStyle w:val="af0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3 </w:t>
      </w:r>
      <w:r w:rsidRPr="004569F4">
        <w:rPr>
          <w:rFonts w:ascii="Book Antiqua" w:hAnsi="Book Antiqua"/>
          <w:b/>
          <w:bCs/>
        </w:rPr>
        <w:t>So HB</w:t>
      </w:r>
      <w:r w:rsidRPr="004569F4">
        <w:rPr>
          <w:rFonts w:ascii="Book Antiqua" w:hAnsi="Book Antiqua"/>
        </w:rPr>
        <w:t xml:space="preserve">, Schwartz DL, Becker JM, Daum F, Schneider KM. Endorectal "pull-through" without preliminary colostomy in neonates with Hirschsprung's disease. </w:t>
      </w:r>
      <w:r w:rsidRPr="004569F4">
        <w:rPr>
          <w:rFonts w:ascii="Book Antiqua" w:hAnsi="Book Antiqua"/>
          <w:i/>
          <w:iCs/>
        </w:rPr>
        <w:t>J Pediatr Surg</w:t>
      </w:r>
      <w:r w:rsidRPr="004569F4">
        <w:rPr>
          <w:rFonts w:ascii="Book Antiqua" w:hAnsi="Book Antiqua"/>
        </w:rPr>
        <w:t xml:space="preserve"> 1980; </w:t>
      </w:r>
      <w:r w:rsidRPr="004569F4">
        <w:rPr>
          <w:rFonts w:ascii="Book Antiqua" w:hAnsi="Book Antiqua"/>
          <w:b/>
          <w:bCs/>
        </w:rPr>
        <w:t>15</w:t>
      </w:r>
      <w:r w:rsidRPr="004569F4">
        <w:rPr>
          <w:rFonts w:ascii="Book Antiqua" w:hAnsi="Book Antiqua"/>
        </w:rPr>
        <w:t>: 470-471 [PMID: 7411359 DOI: 10.1016/s0022-3468(80)80755-x]</w:t>
      </w:r>
    </w:p>
    <w:p w14:paraId="34FE1019" w14:textId="77777777" w:rsidR="004569F4" w:rsidRPr="004569F4" w:rsidRDefault="004569F4" w:rsidP="004569F4">
      <w:pPr>
        <w:pStyle w:val="af0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4 </w:t>
      </w:r>
      <w:r w:rsidRPr="004569F4">
        <w:rPr>
          <w:rFonts w:ascii="Book Antiqua" w:hAnsi="Book Antiqua"/>
          <w:b/>
          <w:bCs/>
        </w:rPr>
        <w:t>Pierro A</w:t>
      </w:r>
      <w:r w:rsidRPr="004569F4">
        <w:rPr>
          <w:rFonts w:ascii="Book Antiqua" w:hAnsi="Book Antiqua"/>
        </w:rPr>
        <w:t xml:space="preserve">, Fasoli L, Kiely EM, Drake D, Spitz L. Staged pull-through for rectosigmoid Hirschsprung's disease is not safer than primary pull-through. </w:t>
      </w:r>
      <w:r w:rsidRPr="004569F4">
        <w:rPr>
          <w:rFonts w:ascii="Book Antiqua" w:hAnsi="Book Antiqua"/>
          <w:i/>
          <w:iCs/>
        </w:rPr>
        <w:t>J Pediatr Surg</w:t>
      </w:r>
      <w:r w:rsidRPr="004569F4">
        <w:rPr>
          <w:rFonts w:ascii="Book Antiqua" w:hAnsi="Book Antiqua"/>
        </w:rPr>
        <w:t xml:space="preserve"> 1997; </w:t>
      </w:r>
      <w:r w:rsidRPr="004569F4">
        <w:rPr>
          <w:rFonts w:ascii="Book Antiqua" w:hAnsi="Book Antiqua"/>
          <w:b/>
          <w:bCs/>
        </w:rPr>
        <w:t>32</w:t>
      </w:r>
      <w:r w:rsidRPr="004569F4">
        <w:rPr>
          <w:rFonts w:ascii="Book Antiqua" w:hAnsi="Book Antiqua"/>
        </w:rPr>
        <w:t>: 505-509 [PMID: 9094029 DOI: 10.1016/s0022-3468(97)90617-5]</w:t>
      </w:r>
    </w:p>
    <w:p w14:paraId="11BC7224" w14:textId="77777777" w:rsidR="004569F4" w:rsidRPr="004569F4" w:rsidRDefault="004569F4" w:rsidP="004569F4">
      <w:pPr>
        <w:pStyle w:val="af0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5 </w:t>
      </w:r>
      <w:r w:rsidRPr="004569F4">
        <w:rPr>
          <w:rFonts w:ascii="Book Antiqua" w:hAnsi="Book Antiqua"/>
          <w:b/>
          <w:bCs/>
        </w:rPr>
        <w:t>Calisti A</w:t>
      </w:r>
      <w:r w:rsidRPr="004569F4">
        <w:rPr>
          <w:rFonts w:ascii="Book Antiqua" w:hAnsi="Book Antiqua"/>
        </w:rPr>
        <w:t xml:space="preserve">, Molle PH, Vallasciani S. [Congenital megacolon in neonates and infants: impact of early, one-stage repair on morbidity and surgical complications]. </w:t>
      </w:r>
      <w:r w:rsidRPr="004569F4">
        <w:rPr>
          <w:rFonts w:ascii="Book Antiqua" w:hAnsi="Book Antiqua"/>
          <w:i/>
          <w:iCs/>
        </w:rPr>
        <w:t>Pediatr Med Chir</w:t>
      </w:r>
      <w:r w:rsidRPr="004569F4">
        <w:rPr>
          <w:rFonts w:ascii="Book Antiqua" w:hAnsi="Book Antiqua"/>
        </w:rPr>
        <w:t xml:space="preserve"> 2004; </w:t>
      </w:r>
      <w:r w:rsidRPr="004569F4">
        <w:rPr>
          <w:rFonts w:ascii="Book Antiqua" w:hAnsi="Book Antiqua"/>
          <w:b/>
          <w:bCs/>
        </w:rPr>
        <w:t>26</w:t>
      </w:r>
      <w:r w:rsidRPr="004569F4">
        <w:rPr>
          <w:rFonts w:ascii="Book Antiqua" w:hAnsi="Book Antiqua"/>
        </w:rPr>
        <w:t>: 241-244 [PMID: 16366410]</w:t>
      </w:r>
    </w:p>
    <w:p w14:paraId="05738781" w14:textId="77777777" w:rsidR="004569F4" w:rsidRPr="004569F4" w:rsidRDefault="004569F4" w:rsidP="004569F4">
      <w:pPr>
        <w:pStyle w:val="af0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6 </w:t>
      </w:r>
      <w:r w:rsidRPr="004569F4">
        <w:rPr>
          <w:rFonts w:ascii="Book Antiqua" w:hAnsi="Book Antiqua"/>
          <w:b/>
          <w:bCs/>
        </w:rPr>
        <w:t>De la Torre-Mondragón L</w:t>
      </w:r>
      <w:r w:rsidRPr="004569F4">
        <w:rPr>
          <w:rFonts w:ascii="Book Antiqua" w:hAnsi="Book Antiqua"/>
        </w:rPr>
        <w:t xml:space="preserve">, Ortega-Salgado JA. Transanal endorectal pull-through for Hirschsprung's disease. </w:t>
      </w:r>
      <w:r w:rsidRPr="004569F4">
        <w:rPr>
          <w:rFonts w:ascii="Book Antiqua" w:hAnsi="Book Antiqua"/>
          <w:i/>
          <w:iCs/>
        </w:rPr>
        <w:t>J Pediatr Surg</w:t>
      </w:r>
      <w:r w:rsidRPr="004569F4">
        <w:rPr>
          <w:rFonts w:ascii="Book Antiqua" w:hAnsi="Book Antiqua"/>
        </w:rPr>
        <w:t xml:space="preserve"> 1998; </w:t>
      </w:r>
      <w:r w:rsidRPr="004569F4">
        <w:rPr>
          <w:rFonts w:ascii="Book Antiqua" w:hAnsi="Book Antiqua"/>
          <w:b/>
          <w:bCs/>
        </w:rPr>
        <w:t>33</w:t>
      </w:r>
      <w:r w:rsidRPr="004569F4">
        <w:rPr>
          <w:rFonts w:ascii="Book Antiqua" w:hAnsi="Book Antiqua"/>
        </w:rPr>
        <w:t>: 1283-1286 [PMID: 9722005 DOI: 10.1016/s0022-3468(98)90169-5]</w:t>
      </w:r>
    </w:p>
    <w:p w14:paraId="3C220AB9" w14:textId="77777777" w:rsidR="004569F4" w:rsidRPr="004569F4" w:rsidRDefault="004569F4" w:rsidP="004569F4">
      <w:pPr>
        <w:pStyle w:val="af0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7 </w:t>
      </w:r>
      <w:r w:rsidRPr="004569F4">
        <w:rPr>
          <w:rFonts w:ascii="Book Antiqua" w:hAnsi="Book Antiqua"/>
          <w:b/>
          <w:bCs/>
        </w:rPr>
        <w:t>Teeraratkul S</w:t>
      </w:r>
      <w:r w:rsidRPr="004569F4">
        <w:rPr>
          <w:rFonts w:ascii="Book Antiqua" w:hAnsi="Book Antiqua"/>
        </w:rPr>
        <w:t xml:space="preserve">. Transanal one-stage endorectal pull-through for Hirschsprung's disease in infants and children. </w:t>
      </w:r>
      <w:r w:rsidRPr="004569F4">
        <w:rPr>
          <w:rFonts w:ascii="Book Antiqua" w:hAnsi="Book Antiqua"/>
          <w:i/>
          <w:iCs/>
        </w:rPr>
        <w:t>J Pediatr Surg</w:t>
      </w:r>
      <w:r w:rsidRPr="004569F4">
        <w:rPr>
          <w:rFonts w:ascii="Book Antiqua" w:hAnsi="Book Antiqua"/>
        </w:rPr>
        <w:t xml:space="preserve"> 2003; </w:t>
      </w:r>
      <w:r w:rsidRPr="004569F4">
        <w:rPr>
          <w:rFonts w:ascii="Book Antiqua" w:hAnsi="Book Antiqua"/>
          <w:b/>
          <w:bCs/>
        </w:rPr>
        <w:t>38</w:t>
      </w:r>
      <w:r w:rsidRPr="004569F4">
        <w:rPr>
          <w:rFonts w:ascii="Book Antiqua" w:hAnsi="Book Antiqua"/>
        </w:rPr>
        <w:t>: 184-187 [PMID: 12596099 DOI: 10.1053/jpsu.2003.50039]</w:t>
      </w:r>
    </w:p>
    <w:p w14:paraId="01023127" w14:textId="68C323E6" w:rsidR="004569F4" w:rsidRPr="004569F4" w:rsidRDefault="004569F4" w:rsidP="004569F4">
      <w:pPr>
        <w:pStyle w:val="af0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8 </w:t>
      </w:r>
      <w:r w:rsidRPr="004569F4">
        <w:rPr>
          <w:rFonts w:ascii="Book Antiqua" w:hAnsi="Book Antiqua"/>
          <w:b/>
          <w:bCs/>
        </w:rPr>
        <w:t>Elhalaby EA</w:t>
      </w:r>
      <w:r w:rsidRPr="004569F4">
        <w:rPr>
          <w:rFonts w:ascii="Book Antiqua" w:hAnsi="Book Antiqua"/>
        </w:rPr>
        <w:t xml:space="preserve">, Hashish A, Elbarbary MM, Soliman HA, Wishahy MK, Elkholy A, Abdelhay S, Elbehery M, Halawa N, Gobran T, Shehata S, Elkhouly N, Hamza AF. Transanal one-stage endorectal pull-through for Hirschsprung's disease: a multicenter study. </w:t>
      </w:r>
      <w:r w:rsidRPr="004569F4">
        <w:rPr>
          <w:rFonts w:ascii="Book Antiqua" w:hAnsi="Book Antiqua"/>
          <w:i/>
          <w:iCs/>
        </w:rPr>
        <w:t>J Pediatr Surg</w:t>
      </w:r>
      <w:r w:rsidRPr="004569F4">
        <w:rPr>
          <w:rFonts w:ascii="Book Antiqua" w:hAnsi="Book Antiqua"/>
        </w:rPr>
        <w:t xml:space="preserve"> 2004; </w:t>
      </w:r>
      <w:r w:rsidRPr="004569F4">
        <w:rPr>
          <w:rFonts w:ascii="Book Antiqua" w:hAnsi="Book Antiqua"/>
          <w:b/>
          <w:bCs/>
        </w:rPr>
        <w:t>39</w:t>
      </w:r>
      <w:r w:rsidRPr="004569F4">
        <w:rPr>
          <w:rFonts w:ascii="Book Antiqua" w:hAnsi="Book Antiqua"/>
        </w:rPr>
        <w:t>: 345-</w:t>
      </w:r>
      <w:r w:rsidR="000134AC">
        <w:rPr>
          <w:rFonts w:ascii="Book Antiqua" w:hAnsi="Book Antiqua"/>
        </w:rPr>
        <w:t>3</w:t>
      </w:r>
      <w:r w:rsidRPr="004569F4">
        <w:rPr>
          <w:rFonts w:ascii="Book Antiqua" w:hAnsi="Book Antiqua"/>
        </w:rPr>
        <w:t>51; discussion 345-</w:t>
      </w:r>
      <w:r w:rsidR="000134AC">
        <w:rPr>
          <w:rFonts w:ascii="Book Antiqua" w:hAnsi="Book Antiqua"/>
        </w:rPr>
        <w:t>3</w:t>
      </w:r>
      <w:r w:rsidRPr="004569F4">
        <w:rPr>
          <w:rFonts w:ascii="Book Antiqua" w:hAnsi="Book Antiqua"/>
        </w:rPr>
        <w:t>51 [PMID: 15017550 DOI: 10.1016/j.jpedsurg.2003.11.038]</w:t>
      </w:r>
    </w:p>
    <w:p w14:paraId="4C2465C1" w14:textId="77777777" w:rsidR="004569F4" w:rsidRPr="004569F4" w:rsidRDefault="004569F4" w:rsidP="004569F4">
      <w:pPr>
        <w:pStyle w:val="af0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lastRenderedPageBreak/>
        <w:t xml:space="preserve">9 </w:t>
      </w:r>
      <w:r w:rsidRPr="004569F4">
        <w:rPr>
          <w:rFonts w:ascii="Book Antiqua" w:hAnsi="Book Antiqua"/>
          <w:b/>
          <w:bCs/>
        </w:rPr>
        <w:t>Hadidi A</w:t>
      </w:r>
      <w:r w:rsidRPr="004569F4">
        <w:rPr>
          <w:rFonts w:ascii="Book Antiqua" w:hAnsi="Book Antiqua"/>
        </w:rPr>
        <w:t xml:space="preserve">. Transanal endorectal pull-through for Hirschsprung's disease: experience with 68 patients. </w:t>
      </w:r>
      <w:r w:rsidRPr="004569F4">
        <w:rPr>
          <w:rFonts w:ascii="Book Antiqua" w:hAnsi="Book Antiqua"/>
          <w:i/>
          <w:iCs/>
        </w:rPr>
        <w:t>J Pediatr Surg</w:t>
      </w:r>
      <w:r w:rsidRPr="004569F4">
        <w:rPr>
          <w:rFonts w:ascii="Book Antiqua" w:hAnsi="Book Antiqua"/>
        </w:rPr>
        <w:t xml:space="preserve"> 2003; </w:t>
      </w:r>
      <w:r w:rsidRPr="004569F4">
        <w:rPr>
          <w:rFonts w:ascii="Book Antiqua" w:hAnsi="Book Antiqua"/>
          <w:b/>
          <w:bCs/>
        </w:rPr>
        <w:t>38</w:t>
      </w:r>
      <w:r w:rsidRPr="004569F4">
        <w:rPr>
          <w:rFonts w:ascii="Book Antiqua" w:hAnsi="Book Antiqua"/>
        </w:rPr>
        <w:t>: 1337-1340 [PMID: 14523816 DOI: 10.1016/s0022-3468(03)00392-0]</w:t>
      </w:r>
    </w:p>
    <w:p w14:paraId="2B608CFC" w14:textId="77777777" w:rsidR="004569F4" w:rsidRPr="004569F4" w:rsidRDefault="004569F4" w:rsidP="004569F4">
      <w:pPr>
        <w:pStyle w:val="af0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10 </w:t>
      </w:r>
      <w:r w:rsidRPr="004569F4">
        <w:rPr>
          <w:rFonts w:ascii="Book Antiqua" w:hAnsi="Book Antiqua"/>
          <w:b/>
          <w:bCs/>
        </w:rPr>
        <w:t>Dasgupta R</w:t>
      </w:r>
      <w:r w:rsidRPr="004569F4">
        <w:rPr>
          <w:rFonts w:ascii="Book Antiqua" w:hAnsi="Book Antiqua"/>
        </w:rPr>
        <w:t xml:space="preserve">, Langer JC. Transanal pull-through for Hirschsprung disease. </w:t>
      </w:r>
      <w:r w:rsidRPr="004569F4">
        <w:rPr>
          <w:rFonts w:ascii="Book Antiqua" w:hAnsi="Book Antiqua"/>
          <w:i/>
          <w:iCs/>
        </w:rPr>
        <w:t>Semin Pediatr Surg</w:t>
      </w:r>
      <w:r w:rsidRPr="004569F4">
        <w:rPr>
          <w:rFonts w:ascii="Book Antiqua" w:hAnsi="Book Antiqua"/>
        </w:rPr>
        <w:t xml:space="preserve"> 2005; </w:t>
      </w:r>
      <w:r w:rsidRPr="004569F4">
        <w:rPr>
          <w:rFonts w:ascii="Book Antiqua" w:hAnsi="Book Antiqua"/>
          <w:b/>
          <w:bCs/>
        </w:rPr>
        <w:t>14</w:t>
      </w:r>
      <w:r w:rsidRPr="004569F4">
        <w:rPr>
          <w:rFonts w:ascii="Book Antiqua" w:hAnsi="Book Antiqua"/>
        </w:rPr>
        <w:t>: 64-71 [PMID: 15770590 DOI: 10.1053/j.sempedsurg.2004.10.027]</w:t>
      </w:r>
    </w:p>
    <w:p w14:paraId="320D65C2" w14:textId="77777777" w:rsidR="004569F4" w:rsidRPr="004569F4" w:rsidRDefault="004569F4" w:rsidP="004569F4">
      <w:pPr>
        <w:pStyle w:val="af0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11 </w:t>
      </w:r>
      <w:r w:rsidRPr="004569F4">
        <w:rPr>
          <w:rFonts w:ascii="Book Antiqua" w:hAnsi="Book Antiqua"/>
          <w:b/>
          <w:bCs/>
        </w:rPr>
        <w:t>Cameron GS</w:t>
      </w:r>
      <w:r w:rsidRPr="004569F4">
        <w:rPr>
          <w:rFonts w:ascii="Book Antiqua" w:hAnsi="Book Antiqua"/>
        </w:rPr>
        <w:t xml:space="preserve">, Lau GY. The umbilicus as a site for temporary colostomy in infants. </w:t>
      </w:r>
      <w:r w:rsidRPr="004569F4">
        <w:rPr>
          <w:rFonts w:ascii="Book Antiqua" w:hAnsi="Book Antiqua"/>
          <w:i/>
          <w:iCs/>
        </w:rPr>
        <w:t>J Pediatr Surg</w:t>
      </w:r>
      <w:r w:rsidRPr="004569F4">
        <w:rPr>
          <w:rFonts w:ascii="Book Antiqua" w:hAnsi="Book Antiqua"/>
        </w:rPr>
        <w:t xml:space="preserve"> 1982; </w:t>
      </w:r>
      <w:r w:rsidRPr="004569F4">
        <w:rPr>
          <w:rFonts w:ascii="Book Antiqua" w:hAnsi="Book Antiqua"/>
          <w:b/>
          <w:bCs/>
        </w:rPr>
        <w:t>17</w:t>
      </w:r>
      <w:r w:rsidRPr="004569F4">
        <w:rPr>
          <w:rFonts w:ascii="Book Antiqua" w:hAnsi="Book Antiqua"/>
        </w:rPr>
        <w:t>: 362-364 [PMID: 7120002 DOI: 10.1016/s0022-3468(82)80489-2]</w:t>
      </w:r>
    </w:p>
    <w:p w14:paraId="47057E85" w14:textId="77777777" w:rsidR="004569F4" w:rsidRPr="004569F4" w:rsidRDefault="004569F4" w:rsidP="004569F4">
      <w:pPr>
        <w:pStyle w:val="af0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12 </w:t>
      </w:r>
      <w:r w:rsidRPr="004569F4">
        <w:rPr>
          <w:rFonts w:ascii="Book Antiqua" w:hAnsi="Book Antiqua"/>
          <w:b/>
          <w:bCs/>
        </w:rPr>
        <w:t>Fitzgerald PG</w:t>
      </w:r>
      <w:r w:rsidRPr="004569F4">
        <w:rPr>
          <w:rFonts w:ascii="Book Antiqua" w:hAnsi="Book Antiqua"/>
        </w:rPr>
        <w:t xml:space="preserve">, Lau GY, Cameron GS. Use of the umbilical site for temporary ostomy: review of 47 cases. </w:t>
      </w:r>
      <w:r w:rsidRPr="004569F4">
        <w:rPr>
          <w:rFonts w:ascii="Book Antiqua" w:hAnsi="Book Antiqua"/>
          <w:i/>
          <w:iCs/>
        </w:rPr>
        <w:t>J Pediatr Surg</w:t>
      </w:r>
      <w:r w:rsidRPr="004569F4">
        <w:rPr>
          <w:rFonts w:ascii="Book Antiqua" w:hAnsi="Book Antiqua"/>
        </w:rPr>
        <w:t xml:space="preserve"> 1989; </w:t>
      </w:r>
      <w:r w:rsidRPr="004569F4">
        <w:rPr>
          <w:rFonts w:ascii="Book Antiqua" w:hAnsi="Book Antiqua"/>
          <w:b/>
          <w:bCs/>
        </w:rPr>
        <w:t>24</w:t>
      </w:r>
      <w:r w:rsidRPr="004569F4">
        <w:rPr>
          <w:rFonts w:ascii="Book Antiqua" w:hAnsi="Book Antiqua"/>
        </w:rPr>
        <w:t>: 973 [PMID: 2809968 DOI: 10.1016/s0022-3468(89)80194-0]</w:t>
      </w:r>
    </w:p>
    <w:p w14:paraId="38D39340" w14:textId="77777777" w:rsidR="004569F4" w:rsidRPr="004569F4" w:rsidRDefault="004569F4" w:rsidP="004569F4">
      <w:pPr>
        <w:pStyle w:val="af0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13 </w:t>
      </w:r>
      <w:r w:rsidRPr="004569F4">
        <w:rPr>
          <w:rFonts w:ascii="Book Antiqua" w:hAnsi="Book Antiqua"/>
          <w:b/>
          <w:bCs/>
        </w:rPr>
        <w:t>Sauer CJ</w:t>
      </w:r>
      <w:r w:rsidRPr="004569F4">
        <w:rPr>
          <w:rFonts w:ascii="Book Antiqua" w:hAnsi="Book Antiqua"/>
        </w:rPr>
        <w:t xml:space="preserve">, Langer JC, Wales PW. The versatility of the umbilical incision in the management of Hirschsprung's disease. </w:t>
      </w:r>
      <w:r w:rsidRPr="004569F4">
        <w:rPr>
          <w:rFonts w:ascii="Book Antiqua" w:hAnsi="Book Antiqua"/>
          <w:i/>
          <w:iCs/>
        </w:rPr>
        <w:t>J Pediatr Surg</w:t>
      </w:r>
      <w:r w:rsidRPr="004569F4">
        <w:rPr>
          <w:rFonts w:ascii="Book Antiqua" w:hAnsi="Book Antiqua"/>
        </w:rPr>
        <w:t xml:space="preserve"> 2005; </w:t>
      </w:r>
      <w:r w:rsidRPr="004569F4">
        <w:rPr>
          <w:rFonts w:ascii="Book Antiqua" w:hAnsi="Book Antiqua"/>
          <w:b/>
          <w:bCs/>
        </w:rPr>
        <w:t>40</w:t>
      </w:r>
      <w:r w:rsidRPr="004569F4">
        <w:rPr>
          <w:rFonts w:ascii="Book Antiqua" w:hAnsi="Book Antiqua"/>
        </w:rPr>
        <w:t>: 385-389 [PMID: 15750934 DOI: 10.1016/j.jpedsurg.2004.10.025]</w:t>
      </w:r>
    </w:p>
    <w:p w14:paraId="27C4DD69" w14:textId="77777777" w:rsidR="004569F4" w:rsidRPr="004569F4" w:rsidRDefault="004569F4" w:rsidP="004569F4">
      <w:pPr>
        <w:pStyle w:val="af0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14 </w:t>
      </w:r>
      <w:r w:rsidRPr="004569F4">
        <w:rPr>
          <w:rFonts w:ascii="Book Antiqua" w:hAnsi="Book Antiqua"/>
          <w:b/>
          <w:bCs/>
        </w:rPr>
        <w:t>Yang L</w:t>
      </w:r>
      <w:r w:rsidRPr="004569F4">
        <w:rPr>
          <w:rFonts w:ascii="Book Antiqua" w:hAnsi="Book Antiqua"/>
        </w:rPr>
        <w:t xml:space="preserve">, Tang ST, Li S, Aubdoollah TH, Cao GQ, Lei HY, Wang XX. Two-stage laparoscopic approaches for high anorectal malformation: transumbilical colostomy and anorectoplasty. </w:t>
      </w:r>
      <w:r w:rsidRPr="004569F4">
        <w:rPr>
          <w:rFonts w:ascii="Book Antiqua" w:hAnsi="Book Antiqua"/>
          <w:i/>
          <w:iCs/>
        </w:rPr>
        <w:t>J Pediatr Surg</w:t>
      </w:r>
      <w:r w:rsidRPr="004569F4">
        <w:rPr>
          <w:rFonts w:ascii="Book Antiqua" w:hAnsi="Book Antiqua"/>
        </w:rPr>
        <w:t xml:space="preserve"> 2014; </w:t>
      </w:r>
      <w:r w:rsidRPr="004569F4">
        <w:rPr>
          <w:rFonts w:ascii="Book Antiqua" w:hAnsi="Book Antiqua"/>
          <w:b/>
          <w:bCs/>
        </w:rPr>
        <w:t>49</w:t>
      </w:r>
      <w:r w:rsidRPr="004569F4">
        <w:rPr>
          <w:rFonts w:ascii="Book Antiqua" w:hAnsi="Book Antiqua"/>
        </w:rPr>
        <w:t>: 1631-1634 [PMID: 25475808 DOI: 10.1016/j.jpedsurg.2014.05.014]</w:t>
      </w:r>
    </w:p>
    <w:p w14:paraId="466ED2D8" w14:textId="77777777" w:rsidR="004569F4" w:rsidRPr="004569F4" w:rsidRDefault="004569F4" w:rsidP="004569F4">
      <w:pPr>
        <w:pStyle w:val="af0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15 </w:t>
      </w:r>
      <w:r w:rsidRPr="004569F4">
        <w:rPr>
          <w:rFonts w:ascii="Book Antiqua" w:hAnsi="Book Antiqua"/>
          <w:b/>
          <w:bCs/>
        </w:rPr>
        <w:t>Tang ST</w:t>
      </w:r>
      <w:r w:rsidRPr="004569F4">
        <w:rPr>
          <w:rFonts w:ascii="Book Antiqua" w:hAnsi="Book Antiqua"/>
        </w:rPr>
        <w:t xml:space="preserve">, Wang GB, Cao GQ, Wang Y, Mao YZ, Li SW, Li S, Yang Y, Yang J, Yang L. 10 years of experience with laparoscopic-assisted endorectal Soave pull-through procedure for Hirschsprung's disease in China. </w:t>
      </w:r>
      <w:r w:rsidRPr="004569F4">
        <w:rPr>
          <w:rFonts w:ascii="Book Antiqua" w:hAnsi="Book Antiqua"/>
          <w:i/>
          <w:iCs/>
        </w:rPr>
        <w:t>J Laparoendosc Adv Surg Tech A</w:t>
      </w:r>
      <w:r w:rsidRPr="004569F4">
        <w:rPr>
          <w:rFonts w:ascii="Book Antiqua" w:hAnsi="Book Antiqua"/>
        </w:rPr>
        <w:t xml:space="preserve"> 2012; </w:t>
      </w:r>
      <w:r w:rsidRPr="004569F4">
        <w:rPr>
          <w:rFonts w:ascii="Book Antiqua" w:hAnsi="Book Antiqua"/>
          <w:b/>
          <w:bCs/>
        </w:rPr>
        <w:t>22</w:t>
      </w:r>
      <w:r w:rsidRPr="004569F4">
        <w:rPr>
          <w:rFonts w:ascii="Book Antiqua" w:hAnsi="Book Antiqua"/>
        </w:rPr>
        <w:t>: 280-284 [PMID: 22449115 DOI: 10.1089/lap.2011.0081]</w:t>
      </w:r>
    </w:p>
    <w:p w14:paraId="249B902C" w14:textId="77777777" w:rsidR="004569F4" w:rsidRPr="004569F4" w:rsidRDefault="004569F4" w:rsidP="004569F4">
      <w:pPr>
        <w:pStyle w:val="af0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16 </w:t>
      </w:r>
      <w:r w:rsidRPr="004569F4">
        <w:rPr>
          <w:rFonts w:ascii="Book Antiqua" w:hAnsi="Book Antiqua"/>
          <w:b/>
          <w:bCs/>
        </w:rPr>
        <w:t>Aubdoollah TH</w:t>
      </w:r>
      <w:r w:rsidRPr="004569F4">
        <w:rPr>
          <w:rFonts w:ascii="Book Antiqua" w:hAnsi="Book Antiqua"/>
        </w:rPr>
        <w:t xml:space="preserve">, Li K, Zhang X, Li S, Yang L, Lei HY, Dolo PR, Xiang XC, Cao GQ, Wang GB, Tang ST. Clinical outcomes and ergonomics analysis of three laparoscopic techniques for Hirschsprung's disease. </w:t>
      </w:r>
      <w:r w:rsidRPr="004569F4">
        <w:rPr>
          <w:rFonts w:ascii="Book Antiqua" w:hAnsi="Book Antiqua"/>
          <w:i/>
          <w:iCs/>
        </w:rPr>
        <w:t>World J Gastroenterol</w:t>
      </w:r>
      <w:r w:rsidRPr="004569F4">
        <w:rPr>
          <w:rFonts w:ascii="Book Antiqua" w:hAnsi="Book Antiqua"/>
        </w:rPr>
        <w:t xml:space="preserve"> 2015; </w:t>
      </w:r>
      <w:r w:rsidRPr="004569F4">
        <w:rPr>
          <w:rFonts w:ascii="Book Antiqua" w:hAnsi="Book Antiqua"/>
          <w:b/>
          <w:bCs/>
        </w:rPr>
        <w:t>21</w:t>
      </w:r>
      <w:r w:rsidRPr="004569F4">
        <w:rPr>
          <w:rFonts w:ascii="Book Antiqua" w:hAnsi="Book Antiqua"/>
        </w:rPr>
        <w:t>: 8903-8911 [PMID: 26269680 DOI: 10.3748/wjg.v21.i29.8903]</w:t>
      </w:r>
    </w:p>
    <w:p w14:paraId="7EF6AA71" w14:textId="77777777" w:rsidR="004569F4" w:rsidRPr="004569F4" w:rsidRDefault="004569F4" w:rsidP="004569F4">
      <w:pPr>
        <w:pStyle w:val="af0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17 </w:t>
      </w:r>
      <w:r w:rsidRPr="004569F4">
        <w:rPr>
          <w:rFonts w:ascii="Book Antiqua" w:hAnsi="Book Antiqua"/>
          <w:b/>
          <w:bCs/>
        </w:rPr>
        <w:t>Aubdoollah TH</w:t>
      </w:r>
      <w:r w:rsidRPr="004569F4">
        <w:rPr>
          <w:rFonts w:ascii="Book Antiqua" w:hAnsi="Book Antiqua"/>
        </w:rPr>
        <w:t xml:space="preserve">, Tang ST, Yang L, Li S, Lei HY, Zhang X. Hybrid Single-Incision Laparoscopic Approaches for Endorectal Pull-Through in </w:t>
      </w:r>
      <w:r w:rsidRPr="004569F4">
        <w:rPr>
          <w:rFonts w:ascii="Book Antiqua" w:hAnsi="Book Antiqua"/>
        </w:rPr>
        <w:lastRenderedPageBreak/>
        <w:t xml:space="preserve">Hirschsprung's Disease. </w:t>
      </w:r>
      <w:r w:rsidRPr="004569F4">
        <w:rPr>
          <w:rFonts w:ascii="Book Antiqua" w:hAnsi="Book Antiqua"/>
          <w:i/>
          <w:iCs/>
        </w:rPr>
        <w:t>J Laparoendosc Adv Surg Tech A</w:t>
      </w:r>
      <w:r w:rsidRPr="004569F4">
        <w:rPr>
          <w:rFonts w:ascii="Book Antiqua" w:hAnsi="Book Antiqua"/>
        </w:rPr>
        <w:t xml:space="preserve"> 2015; </w:t>
      </w:r>
      <w:r w:rsidRPr="004569F4">
        <w:rPr>
          <w:rFonts w:ascii="Book Antiqua" w:hAnsi="Book Antiqua"/>
          <w:b/>
          <w:bCs/>
        </w:rPr>
        <w:t>25</w:t>
      </w:r>
      <w:r w:rsidRPr="004569F4">
        <w:rPr>
          <w:rFonts w:ascii="Book Antiqua" w:hAnsi="Book Antiqua"/>
        </w:rPr>
        <w:t>: 595-598 [PMID: 25594866 DOI: 10.1089/lap.2014.0343]</w:t>
      </w:r>
    </w:p>
    <w:p w14:paraId="57F5B5AC" w14:textId="77777777" w:rsidR="004569F4" w:rsidRPr="004569F4" w:rsidRDefault="004569F4" w:rsidP="004569F4">
      <w:pPr>
        <w:pStyle w:val="af0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18 </w:t>
      </w:r>
      <w:r w:rsidRPr="004569F4">
        <w:rPr>
          <w:rFonts w:ascii="Book Antiqua" w:hAnsi="Book Antiqua"/>
          <w:b/>
          <w:bCs/>
        </w:rPr>
        <w:t>Zhang X</w:t>
      </w:r>
      <w:r w:rsidRPr="004569F4">
        <w:rPr>
          <w:rFonts w:ascii="Book Antiqua" w:hAnsi="Book Antiqua"/>
        </w:rPr>
        <w:t xml:space="preserve">, Yang L, Tang ST, Cao GQ, Li S, Jiang M, Xiong M, Yang DH, Chang XP, Li K, Ma YZ. Laparoscopic Duhamel Procedure with Ex-Anal Rectal Transection for Right-Sided Hirschsprung's Disease. </w:t>
      </w:r>
      <w:r w:rsidRPr="004569F4">
        <w:rPr>
          <w:rFonts w:ascii="Book Antiqua" w:hAnsi="Book Antiqua"/>
          <w:i/>
          <w:iCs/>
        </w:rPr>
        <w:t>J Laparoendosc Adv Surg Tech A</w:t>
      </w:r>
      <w:r w:rsidRPr="004569F4">
        <w:rPr>
          <w:rFonts w:ascii="Book Antiqua" w:hAnsi="Book Antiqua"/>
        </w:rPr>
        <w:t xml:space="preserve"> 2017; </w:t>
      </w:r>
      <w:r w:rsidRPr="004569F4">
        <w:rPr>
          <w:rFonts w:ascii="Book Antiqua" w:hAnsi="Book Antiqua"/>
          <w:b/>
          <w:bCs/>
        </w:rPr>
        <w:t>27</w:t>
      </w:r>
      <w:r w:rsidRPr="004569F4">
        <w:rPr>
          <w:rFonts w:ascii="Book Antiqua" w:hAnsi="Book Antiqua"/>
        </w:rPr>
        <w:t>: 972-978 [PMID: 28737964 DOI: 10.1089/lap.2016.0469]</w:t>
      </w:r>
    </w:p>
    <w:p w14:paraId="084774CF" w14:textId="77777777" w:rsidR="004569F4" w:rsidRPr="004569F4" w:rsidRDefault="004569F4" w:rsidP="004569F4">
      <w:pPr>
        <w:pStyle w:val="af0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19 </w:t>
      </w:r>
      <w:r w:rsidRPr="004569F4">
        <w:rPr>
          <w:rFonts w:ascii="Book Antiqua" w:hAnsi="Book Antiqua"/>
          <w:b/>
          <w:bCs/>
        </w:rPr>
        <w:t>Fearmonti R</w:t>
      </w:r>
      <w:r w:rsidRPr="004569F4">
        <w:rPr>
          <w:rFonts w:ascii="Book Antiqua" w:hAnsi="Book Antiqua"/>
        </w:rPr>
        <w:t xml:space="preserve">, Bond J, Erdmann D, Levinson H. A review of scar scales and scar measuring devices. </w:t>
      </w:r>
      <w:r w:rsidRPr="004569F4">
        <w:rPr>
          <w:rFonts w:ascii="Book Antiqua" w:hAnsi="Book Antiqua"/>
          <w:i/>
          <w:iCs/>
        </w:rPr>
        <w:t>Eplasty</w:t>
      </w:r>
      <w:r w:rsidRPr="004569F4">
        <w:rPr>
          <w:rFonts w:ascii="Book Antiqua" w:hAnsi="Book Antiqua"/>
        </w:rPr>
        <w:t xml:space="preserve"> 2010; </w:t>
      </w:r>
      <w:r w:rsidRPr="004569F4">
        <w:rPr>
          <w:rFonts w:ascii="Book Antiqua" w:hAnsi="Book Antiqua"/>
          <w:b/>
          <w:bCs/>
        </w:rPr>
        <w:t>10</w:t>
      </w:r>
      <w:r w:rsidRPr="004569F4">
        <w:rPr>
          <w:rFonts w:ascii="Book Antiqua" w:hAnsi="Book Antiqua"/>
        </w:rPr>
        <w:t>: e43 [PMID: 20596233]</w:t>
      </w:r>
    </w:p>
    <w:p w14:paraId="3858DD33" w14:textId="77777777" w:rsidR="004569F4" w:rsidRPr="004569F4" w:rsidRDefault="004569F4" w:rsidP="004569F4">
      <w:pPr>
        <w:pStyle w:val="af0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20 </w:t>
      </w:r>
      <w:r w:rsidRPr="004569F4">
        <w:rPr>
          <w:rFonts w:ascii="Book Antiqua" w:hAnsi="Book Antiqua"/>
          <w:b/>
          <w:bCs/>
        </w:rPr>
        <w:t>Zimmer J</w:t>
      </w:r>
      <w:r w:rsidRPr="004569F4">
        <w:rPr>
          <w:rFonts w:ascii="Book Antiqua" w:hAnsi="Book Antiqua"/>
        </w:rPr>
        <w:t xml:space="preserve">, Tomuschat C, Puri P. Long-term results of transanal pull-through for Hirschsprung's disease: a meta-analysis. </w:t>
      </w:r>
      <w:r w:rsidRPr="004569F4">
        <w:rPr>
          <w:rFonts w:ascii="Book Antiqua" w:hAnsi="Book Antiqua"/>
          <w:i/>
          <w:iCs/>
        </w:rPr>
        <w:t>Pediatr Surg Int</w:t>
      </w:r>
      <w:r w:rsidRPr="004569F4">
        <w:rPr>
          <w:rFonts w:ascii="Book Antiqua" w:hAnsi="Book Antiqua"/>
        </w:rPr>
        <w:t xml:space="preserve"> 2016; </w:t>
      </w:r>
      <w:r w:rsidRPr="004569F4">
        <w:rPr>
          <w:rFonts w:ascii="Book Antiqua" w:hAnsi="Book Antiqua"/>
          <w:b/>
          <w:bCs/>
        </w:rPr>
        <w:t>32</w:t>
      </w:r>
      <w:r w:rsidRPr="004569F4">
        <w:rPr>
          <w:rFonts w:ascii="Book Antiqua" w:hAnsi="Book Antiqua"/>
        </w:rPr>
        <w:t>: 743-749 [PMID: 27385111 DOI: 10.1007/s00383-016-3908-z]</w:t>
      </w:r>
    </w:p>
    <w:p w14:paraId="442AC99D" w14:textId="77777777" w:rsidR="004569F4" w:rsidRPr="004569F4" w:rsidRDefault="004569F4" w:rsidP="004569F4">
      <w:pPr>
        <w:pStyle w:val="af0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21 </w:t>
      </w:r>
      <w:r w:rsidRPr="004569F4">
        <w:rPr>
          <w:rFonts w:ascii="Book Antiqua" w:hAnsi="Book Antiqua"/>
          <w:b/>
          <w:bCs/>
        </w:rPr>
        <w:t>Tomuschat C</w:t>
      </w:r>
      <w:r w:rsidRPr="004569F4">
        <w:rPr>
          <w:rFonts w:ascii="Book Antiqua" w:hAnsi="Book Antiqua"/>
        </w:rPr>
        <w:t xml:space="preserve">, Zimmer J, Puri P. Laparoscopic-assisted pull-through operation for Hirschsprung's disease: a systematic review and meta-analysis. </w:t>
      </w:r>
      <w:r w:rsidRPr="004569F4">
        <w:rPr>
          <w:rFonts w:ascii="Book Antiqua" w:hAnsi="Book Antiqua"/>
          <w:i/>
          <w:iCs/>
        </w:rPr>
        <w:t>Pediatr Surg Int</w:t>
      </w:r>
      <w:r w:rsidRPr="004569F4">
        <w:rPr>
          <w:rFonts w:ascii="Book Antiqua" w:hAnsi="Book Antiqua"/>
        </w:rPr>
        <w:t xml:space="preserve"> 2016; </w:t>
      </w:r>
      <w:r w:rsidRPr="004569F4">
        <w:rPr>
          <w:rFonts w:ascii="Book Antiqua" w:hAnsi="Book Antiqua"/>
          <w:b/>
          <w:bCs/>
        </w:rPr>
        <w:t>32</w:t>
      </w:r>
      <w:r w:rsidRPr="004569F4">
        <w:rPr>
          <w:rFonts w:ascii="Book Antiqua" w:hAnsi="Book Antiqua"/>
        </w:rPr>
        <w:t>: 751-757 [PMID: 27369964 DOI: 10.1007/s00383-016-3910-5]</w:t>
      </w:r>
    </w:p>
    <w:p w14:paraId="38856EF1" w14:textId="77777777" w:rsidR="004569F4" w:rsidRPr="004569F4" w:rsidRDefault="004569F4" w:rsidP="004569F4">
      <w:pPr>
        <w:pStyle w:val="af0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22 </w:t>
      </w:r>
      <w:r w:rsidRPr="004569F4">
        <w:rPr>
          <w:rFonts w:ascii="Book Antiqua" w:hAnsi="Book Antiqua"/>
          <w:b/>
          <w:bCs/>
        </w:rPr>
        <w:t>Georgeson KE</w:t>
      </w:r>
      <w:r w:rsidRPr="004569F4">
        <w:rPr>
          <w:rFonts w:ascii="Book Antiqua" w:hAnsi="Book Antiqua"/>
        </w:rPr>
        <w:t xml:space="preserve">, Fuenfer MM, Hardin WD. Primary laparoscopic pull-through for Hirschsprung's disease in infants and children. </w:t>
      </w:r>
      <w:r w:rsidRPr="004569F4">
        <w:rPr>
          <w:rFonts w:ascii="Book Antiqua" w:hAnsi="Book Antiqua"/>
          <w:i/>
          <w:iCs/>
        </w:rPr>
        <w:t>J Pediatr Surg</w:t>
      </w:r>
      <w:r w:rsidRPr="004569F4">
        <w:rPr>
          <w:rFonts w:ascii="Book Antiqua" w:hAnsi="Book Antiqua"/>
        </w:rPr>
        <w:t xml:space="preserve"> 1995; </w:t>
      </w:r>
      <w:r w:rsidRPr="004569F4">
        <w:rPr>
          <w:rFonts w:ascii="Book Antiqua" w:hAnsi="Book Antiqua"/>
          <w:b/>
          <w:bCs/>
        </w:rPr>
        <w:t>30</w:t>
      </w:r>
      <w:r w:rsidRPr="004569F4">
        <w:rPr>
          <w:rFonts w:ascii="Book Antiqua" w:hAnsi="Book Antiqua"/>
        </w:rPr>
        <w:t>: 1017-21; discussion 1021-2 [PMID: 7472924 DOI: 10.1016/0022-3468(95)90333-x]</w:t>
      </w:r>
    </w:p>
    <w:p w14:paraId="71FDE465" w14:textId="77777777" w:rsidR="004569F4" w:rsidRPr="004569F4" w:rsidRDefault="004569F4" w:rsidP="004569F4">
      <w:pPr>
        <w:pStyle w:val="af0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23 </w:t>
      </w:r>
      <w:r w:rsidRPr="004569F4">
        <w:rPr>
          <w:rFonts w:ascii="Book Antiqua" w:hAnsi="Book Antiqua"/>
          <w:b/>
          <w:bCs/>
        </w:rPr>
        <w:t>Shah AA</w:t>
      </w:r>
      <w:r w:rsidRPr="004569F4">
        <w:rPr>
          <w:rFonts w:ascii="Book Antiqua" w:hAnsi="Book Antiqua"/>
        </w:rPr>
        <w:t xml:space="preserve">, Shah AV. Staged laparoscopic-assisted pull-through for Hirschsprung's disease. </w:t>
      </w:r>
      <w:r w:rsidRPr="004569F4">
        <w:rPr>
          <w:rFonts w:ascii="Book Antiqua" w:hAnsi="Book Antiqua"/>
          <w:i/>
          <w:iCs/>
        </w:rPr>
        <w:t>J Pediatr Surg</w:t>
      </w:r>
      <w:r w:rsidRPr="004569F4">
        <w:rPr>
          <w:rFonts w:ascii="Book Antiqua" w:hAnsi="Book Antiqua"/>
        </w:rPr>
        <w:t xml:space="preserve"> 2003; </w:t>
      </w:r>
      <w:r w:rsidRPr="004569F4">
        <w:rPr>
          <w:rFonts w:ascii="Book Antiqua" w:hAnsi="Book Antiqua"/>
          <w:b/>
          <w:bCs/>
        </w:rPr>
        <w:t>38</w:t>
      </w:r>
      <w:r w:rsidRPr="004569F4">
        <w:rPr>
          <w:rFonts w:ascii="Book Antiqua" w:hAnsi="Book Antiqua"/>
        </w:rPr>
        <w:t>: 1667-1669 [PMID: 14614722 DOI: 10.1016/s0022-3468(03)00586-4]</w:t>
      </w:r>
    </w:p>
    <w:p w14:paraId="342FF685" w14:textId="580DDFAB" w:rsidR="004569F4" w:rsidRPr="004569F4" w:rsidRDefault="004569F4" w:rsidP="004569F4">
      <w:pPr>
        <w:pStyle w:val="af0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4569F4">
        <w:rPr>
          <w:rFonts w:ascii="Book Antiqua" w:hAnsi="Book Antiqua"/>
        </w:rPr>
        <w:t xml:space="preserve">24 </w:t>
      </w:r>
      <w:r w:rsidRPr="004569F4">
        <w:rPr>
          <w:rFonts w:ascii="Book Antiqua" w:hAnsi="Book Antiqua"/>
          <w:b/>
          <w:bCs/>
        </w:rPr>
        <w:t>Li S</w:t>
      </w:r>
      <w:r w:rsidRPr="004569F4">
        <w:rPr>
          <w:rFonts w:ascii="Book Antiqua" w:hAnsi="Book Antiqua"/>
        </w:rPr>
        <w:t>, Liu Y, Chang X</w:t>
      </w:r>
      <w:r w:rsidR="00B1161D">
        <w:rPr>
          <w:rFonts w:ascii="Book Antiqua" w:hAnsi="Book Antiqua"/>
        </w:rPr>
        <w:t>P</w:t>
      </w:r>
      <w:r w:rsidRPr="004569F4">
        <w:rPr>
          <w:rFonts w:ascii="Book Antiqua" w:hAnsi="Book Antiqua"/>
        </w:rPr>
        <w:t>, Li K, Yang D</w:t>
      </w:r>
      <w:r w:rsidR="00B1161D">
        <w:rPr>
          <w:rFonts w:ascii="Book Antiqua" w:hAnsi="Book Antiqua"/>
        </w:rPr>
        <w:t>H</w:t>
      </w:r>
      <w:r w:rsidRPr="004569F4">
        <w:rPr>
          <w:rFonts w:ascii="Book Antiqua" w:hAnsi="Book Antiqua"/>
        </w:rPr>
        <w:t>, Zhang X, Yang L, Pu J</w:t>
      </w:r>
      <w:r w:rsidR="00B1161D">
        <w:rPr>
          <w:rFonts w:ascii="Book Antiqua" w:hAnsi="Book Antiqua"/>
        </w:rPr>
        <w:t>R</w:t>
      </w:r>
      <w:r w:rsidRPr="004569F4">
        <w:rPr>
          <w:rFonts w:ascii="Book Antiqua" w:hAnsi="Book Antiqua"/>
        </w:rPr>
        <w:t>, Cao G</w:t>
      </w:r>
      <w:r w:rsidR="00B1161D">
        <w:rPr>
          <w:rFonts w:ascii="Book Antiqua" w:hAnsi="Book Antiqua"/>
        </w:rPr>
        <w:t>Q</w:t>
      </w:r>
      <w:r w:rsidRPr="004569F4">
        <w:rPr>
          <w:rFonts w:ascii="Book Antiqua" w:hAnsi="Book Antiqua"/>
        </w:rPr>
        <w:t xml:space="preserve">, Tang ST. Two-Staged Versus Three-Staged Laparoscopic Anorectoplasty for Patients with Rectoprostatic and Bladder Neck Fistulas: A Comparative Study. </w:t>
      </w:r>
      <w:r w:rsidRPr="004569F4">
        <w:rPr>
          <w:rFonts w:ascii="Book Antiqua" w:hAnsi="Book Antiqua"/>
          <w:i/>
          <w:iCs/>
        </w:rPr>
        <w:t>J Laparoendosc Adv Surg Tech A</w:t>
      </w:r>
      <w:r w:rsidRPr="004569F4">
        <w:rPr>
          <w:rFonts w:ascii="Book Antiqua" w:hAnsi="Book Antiqua"/>
        </w:rPr>
        <w:t xml:space="preserve"> 2019; </w:t>
      </w:r>
      <w:r w:rsidRPr="004569F4">
        <w:rPr>
          <w:rFonts w:ascii="Book Antiqua" w:hAnsi="Book Antiqua"/>
          <w:b/>
          <w:bCs/>
        </w:rPr>
        <w:t>29</w:t>
      </w:r>
      <w:r w:rsidRPr="004569F4">
        <w:rPr>
          <w:rFonts w:ascii="Book Antiqua" w:hAnsi="Book Antiqua"/>
        </w:rPr>
        <w:t>: 1486-1491 [PMID: 31486708 DOI: 10.1089/lap.2019.0020]</w:t>
      </w:r>
    </w:p>
    <w:p w14:paraId="775AF2C2" w14:textId="53B27239" w:rsidR="00F01BBF" w:rsidRPr="00F01BBF" w:rsidRDefault="00022F28" w:rsidP="00906494">
      <w:pPr>
        <w:pStyle w:val="EndNoteBibliography"/>
        <w:adjustRightInd w:val="0"/>
        <w:snapToGrid w:val="0"/>
        <w:spacing w:line="360" w:lineRule="auto"/>
        <w:jc w:val="right"/>
        <w:rPr>
          <w:rFonts w:ascii="Book Antiqua" w:eastAsia="宋体" w:hAnsi="Book Antiqua" w:cs="Times New Roman"/>
          <w:b/>
          <w:bCs/>
          <w:kern w:val="0"/>
          <w:sz w:val="24"/>
          <w:szCs w:val="24"/>
        </w:rPr>
      </w:pPr>
      <w:r w:rsidRPr="004569F4">
        <w:rPr>
          <w:rFonts w:ascii="Book Antiqua" w:eastAsia="宋体" w:hAnsi="Book Antiqua" w:cs="Times New Roman"/>
          <w:sz w:val="24"/>
          <w:szCs w:val="24"/>
        </w:rPr>
        <w:fldChar w:fldCharType="end"/>
      </w:r>
      <w:bookmarkStart w:id="237" w:name="OLE_LINK320"/>
      <w:bookmarkStart w:id="238" w:name="OLE_LINK387"/>
      <w:bookmarkStart w:id="239" w:name="OLE_LINK282"/>
      <w:bookmarkStart w:id="240" w:name="OLE_LINK304"/>
      <w:bookmarkStart w:id="241" w:name="OLE_LINK321"/>
      <w:bookmarkStart w:id="242" w:name="OLE_LINK385"/>
      <w:bookmarkStart w:id="243" w:name="OLE_LINK346"/>
      <w:bookmarkStart w:id="244" w:name="OLE_LINK1830"/>
      <w:bookmarkStart w:id="245" w:name="OLE_LINK457"/>
      <w:bookmarkStart w:id="246" w:name="OLE_LINK384"/>
      <w:bookmarkStart w:id="247" w:name="OLE_LINK379"/>
      <w:bookmarkStart w:id="248" w:name="OLE_LINK450"/>
      <w:bookmarkStart w:id="249" w:name="OLE_LINK489"/>
      <w:bookmarkStart w:id="250" w:name="OLE_LINK535"/>
      <w:bookmarkStart w:id="251" w:name="OLE_LINK648"/>
      <w:bookmarkStart w:id="252" w:name="OLE_LINK686"/>
      <w:bookmarkStart w:id="253" w:name="OLE_LINK471"/>
      <w:bookmarkStart w:id="254" w:name="OLE_LINK462"/>
      <w:bookmarkStart w:id="255" w:name="OLE_LINK519"/>
      <w:bookmarkStart w:id="256" w:name="OLE_LINK575"/>
      <w:bookmarkStart w:id="257" w:name="OLE_LINK491"/>
      <w:bookmarkStart w:id="258" w:name="OLE_LINK532"/>
      <w:bookmarkStart w:id="259" w:name="OLE_LINK572"/>
      <w:bookmarkStart w:id="260" w:name="OLE_LINK574"/>
      <w:bookmarkStart w:id="261" w:name="OLE_LINK480"/>
      <w:bookmarkStart w:id="262" w:name="OLE_LINK567"/>
      <w:bookmarkStart w:id="263" w:name="OLE_LINK2700"/>
      <w:bookmarkStart w:id="264" w:name="OLE_LINK581"/>
      <w:bookmarkStart w:id="265" w:name="OLE_LINK639"/>
      <w:bookmarkStart w:id="266" w:name="OLE_LINK688"/>
      <w:bookmarkStart w:id="267" w:name="OLE_LINK722"/>
      <w:bookmarkStart w:id="268" w:name="OLE_LINK542"/>
      <w:bookmarkStart w:id="269" w:name="OLE_LINK589"/>
      <w:bookmarkStart w:id="270" w:name="OLE_LINK582"/>
      <w:bookmarkStart w:id="271" w:name="OLE_LINK640"/>
      <w:bookmarkStart w:id="272" w:name="OLE_LINK714"/>
      <w:bookmarkStart w:id="273" w:name="OLE_LINK593"/>
      <w:bookmarkStart w:id="274" w:name="OLE_LINK716"/>
      <w:bookmarkStart w:id="275" w:name="OLE_LINK770"/>
      <w:bookmarkStart w:id="276" w:name="OLE_LINK801"/>
      <w:bookmarkStart w:id="277" w:name="OLE_LINK660"/>
      <w:bookmarkStart w:id="278" w:name="OLE_LINK781"/>
      <w:bookmarkStart w:id="279" w:name="OLE_LINK833"/>
      <w:bookmarkStart w:id="280" w:name="OLE_LINK642"/>
      <w:bookmarkStart w:id="281" w:name="OLE_LINK700"/>
      <w:bookmarkStart w:id="282" w:name="OLE_LINK792"/>
      <w:bookmarkStart w:id="283" w:name="OLE_LINK2882"/>
      <w:bookmarkStart w:id="284" w:name="OLE_LINK836"/>
      <w:bookmarkStart w:id="285" w:name="OLE_LINK889"/>
      <w:bookmarkStart w:id="286" w:name="OLE_LINK782"/>
      <w:bookmarkStart w:id="287" w:name="OLE_LINK826"/>
      <w:bookmarkStart w:id="288" w:name="OLE_LINK865"/>
      <w:bookmarkStart w:id="289" w:name="OLE_LINK856"/>
      <w:bookmarkStart w:id="290" w:name="OLE_LINK908"/>
      <w:bookmarkStart w:id="291" w:name="OLE_LINK980"/>
      <w:bookmarkStart w:id="292" w:name="OLE_LINK1018"/>
      <w:bookmarkStart w:id="293" w:name="OLE_LINK1049"/>
      <w:bookmarkStart w:id="294" w:name="OLE_LINK1076"/>
      <w:bookmarkStart w:id="295" w:name="OLE_LINK1106"/>
      <w:bookmarkStart w:id="296" w:name="OLE_LINK891"/>
      <w:bookmarkStart w:id="297" w:name="OLE_LINK943"/>
      <w:bookmarkStart w:id="298" w:name="OLE_LINK981"/>
      <w:bookmarkStart w:id="299" w:name="OLE_LINK1030"/>
      <w:bookmarkStart w:id="300" w:name="OLE_LINK847"/>
      <w:bookmarkStart w:id="301" w:name="OLE_LINK909"/>
      <w:bookmarkStart w:id="302" w:name="OLE_LINK906"/>
      <w:bookmarkStart w:id="303" w:name="OLE_LINK992"/>
      <w:bookmarkStart w:id="304" w:name="OLE_LINK993"/>
      <w:bookmarkStart w:id="305" w:name="OLE_LINK1052"/>
      <w:bookmarkStart w:id="306" w:name="OLE_LINK946"/>
      <w:bookmarkStart w:id="307" w:name="OLE_LINK911"/>
      <w:bookmarkStart w:id="308" w:name="OLE_LINK930"/>
      <w:bookmarkStart w:id="309" w:name="OLE_LINK1059"/>
      <w:bookmarkStart w:id="310" w:name="OLE_LINK1174"/>
      <w:bookmarkStart w:id="311" w:name="OLE_LINK1137"/>
      <w:bookmarkStart w:id="312" w:name="OLE_LINK1167"/>
      <w:bookmarkStart w:id="313" w:name="OLE_LINK1200"/>
      <w:bookmarkStart w:id="314" w:name="OLE_LINK1241"/>
      <w:bookmarkStart w:id="315" w:name="OLE_LINK1288"/>
      <w:bookmarkStart w:id="316" w:name="OLE_LINK1056"/>
      <w:bookmarkStart w:id="317" w:name="OLE_LINK1158"/>
      <w:bookmarkStart w:id="318" w:name="OLE_LINK1175"/>
      <w:bookmarkStart w:id="319" w:name="OLE_LINK1074"/>
      <w:bookmarkStart w:id="320" w:name="OLE_LINK1169"/>
      <w:bookmarkStart w:id="321" w:name="OLE_LINK386"/>
      <w:bookmarkStart w:id="322" w:name="OLE_LINK34"/>
      <w:bookmarkStart w:id="323" w:name="OLE_LINK599"/>
      <w:bookmarkStart w:id="324" w:name="OLE_LINK87"/>
      <w:bookmarkEnd w:id="0"/>
      <w:r w:rsidR="00F01BBF" w:rsidRPr="00F01BBF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P-Reviewer:</w:t>
      </w:r>
      <w:r w:rsidR="00F01BBF" w:rsidRPr="00F01BBF">
        <w:rPr>
          <w:rFonts w:ascii="Book Antiqua" w:eastAsia="宋体" w:hAnsi="Book Antiqua" w:cs="Times New Roman" w:hint="eastAsia"/>
          <w:b/>
          <w:bCs/>
          <w:kern w:val="0"/>
          <w:sz w:val="24"/>
          <w:szCs w:val="24"/>
        </w:rPr>
        <w:t xml:space="preserve"> </w:t>
      </w:r>
      <w:r w:rsidR="00F01BBF" w:rsidRPr="00F01BBF">
        <w:rPr>
          <w:rFonts w:ascii="Book Antiqua" w:eastAsia="宋体" w:hAnsi="Book Antiqua" w:cs="Times New Roman"/>
          <w:bCs/>
          <w:kern w:val="0"/>
          <w:sz w:val="24"/>
          <w:szCs w:val="24"/>
        </w:rPr>
        <w:t>Ciftci</w:t>
      </w:r>
      <w:r w:rsidR="00F01BBF">
        <w:rPr>
          <w:rFonts w:ascii="Book Antiqua" w:eastAsia="宋体" w:hAnsi="Book Antiqua" w:cs="Times New Roman"/>
          <w:bCs/>
          <w:kern w:val="0"/>
          <w:sz w:val="24"/>
          <w:szCs w:val="24"/>
        </w:rPr>
        <w:t xml:space="preserve"> I, </w:t>
      </w:r>
      <w:r w:rsidR="00F01BBF" w:rsidRPr="00F01BBF">
        <w:rPr>
          <w:rFonts w:ascii="Book Antiqua" w:eastAsia="宋体" w:hAnsi="Book Antiqua" w:cs="Times New Roman"/>
          <w:bCs/>
          <w:kern w:val="0"/>
          <w:sz w:val="24"/>
          <w:szCs w:val="24"/>
        </w:rPr>
        <w:t>O'Donnell</w:t>
      </w:r>
      <w:r w:rsidR="00F01BBF">
        <w:rPr>
          <w:rFonts w:ascii="Book Antiqua" w:eastAsia="宋体" w:hAnsi="Book Antiqua" w:cs="Times New Roman"/>
          <w:bCs/>
          <w:kern w:val="0"/>
          <w:sz w:val="24"/>
          <w:szCs w:val="24"/>
        </w:rPr>
        <w:t xml:space="preserve"> AM</w:t>
      </w:r>
    </w:p>
    <w:p w14:paraId="771FF362" w14:textId="61EA59A0" w:rsidR="00F01BBF" w:rsidRPr="00F01BBF" w:rsidRDefault="00F01BBF" w:rsidP="00F01BBF">
      <w:pPr>
        <w:widowControl/>
        <w:snapToGrid w:val="0"/>
        <w:spacing w:line="360" w:lineRule="auto"/>
        <w:jc w:val="right"/>
        <w:rPr>
          <w:rFonts w:ascii="Book Antiqua" w:eastAsia="宋体" w:hAnsi="Book Antiqua" w:cs="Times New Roman"/>
          <w:kern w:val="0"/>
          <w:sz w:val="24"/>
          <w:szCs w:val="24"/>
        </w:rPr>
      </w:pPr>
      <w:r w:rsidRPr="00F01BBF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S-Editor:</w:t>
      </w:r>
      <w:r w:rsidRPr="00F01BBF">
        <w:rPr>
          <w:rFonts w:ascii="Book Antiqua" w:eastAsia="宋体" w:hAnsi="Book Antiqua" w:cs="Times New Roman" w:hint="eastAsia"/>
          <w:kern w:val="0"/>
          <w:sz w:val="24"/>
          <w:szCs w:val="24"/>
        </w:rPr>
        <w:t xml:space="preserve"> </w:t>
      </w:r>
      <w:bookmarkStart w:id="325" w:name="_Hlk24127598"/>
      <w:r w:rsidRPr="00F01BBF">
        <w:rPr>
          <w:rFonts w:ascii="Book Antiqua" w:eastAsia="宋体" w:hAnsi="Book Antiqua" w:cs="Times New Roman"/>
          <w:kern w:val="0"/>
          <w:sz w:val="24"/>
          <w:szCs w:val="24"/>
        </w:rPr>
        <w:t>Tang JZ</w:t>
      </w:r>
      <w:bookmarkEnd w:id="325"/>
      <w:r w:rsidRPr="00F01BBF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F01BBF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L-Editor:</w:t>
      </w:r>
      <w:r w:rsidRPr="00F01BBF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6D5B89">
        <w:rPr>
          <w:rFonts w:ascii="Book Antiqua" w:eastAsia="宋体" w:hAnsi="Book Antiqua" w:cs="Times New Roman"/>
          <w:kern w:val="0"/>
          <w:sz w:val="24"/>
          <w:szCs w:val="24"/>
        </w:rPr>
        <w:t xml:space="preserve">Webster JR </w:t>
      </w:r>
      <w:r w:rsidRPr="00F01BBF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E-Editor:</w:t>
      </w:r>
    </w:p>
    <w:p w14:paraId="1FC900FF" w14:textId="77777777" w:rsidR="00F01BBF" w:rsidRPr="00F01BBF" w:rsidRDefault="00F01BBF" w:rsidP="00F01BBF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bookmarkStart w:id="326" w:name="OLE_LINK880"/>
      <w:bookmarkStart w:id="327" w:name="OLE_LINK881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  <w:bookmarkEnd w:id="268"/>
      <w:bookmarkEnd w:id="269"/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  <w:bookmarkEnd w:id="290"/>
      <w:bookmarkEnd w:id="291"/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bookmarkEnd w:id="303"/>
      <w:bookmarkEnd w:id="304"/>
      <w:bookmarkEnd w:id="305"/>
      <w:bookmarkEnd w:id="306"/>
      <w:bookmarkEnd w:id="307"/>
      <w:bookmarkEnd w:id="308"/>
      <w:bookmarkEnd w:id="309"/>
      <w:bookmarkEnd w:id="310"/>
      <w:bookmarkEnd w:id="311"/>
      <w:bookmarkEnd w:id="312"/>
      <w:bookmarkEnd w:id="313"/>
      <w:bookmarkEnd w:id="314"/>
      <w:bookmarkEnd w:id="315"/>
      <w:bookmarkEnd w:id="316"/>
      <w:bookmarkEnd w:id="317"/>
      <w:bookmarkEnd w:id="318"/>
      <w:bookmarkEnd w:id="319"/>
      <w:bookmarkEnd w:id="320"/>
      <w:r w:rsidRPr="00F01BBF">
        <w:rPr>
          <w:rFonts w:ascii="Book Antiqua" w:eastAsia="宋体" w:hAnsi="Book Antiqua" w:cs="Helvetica"/>
          <w:b/>
          <w:kern w:val="0"/>
          <w:sz w:val="24"/>
          <w:szCs w:val="24"/>
        </w:rPr>
        <w:t xml:space="preserve">Specialty type: </w:t>
      </w:r>
      <w:r w:rsidRPr="00F01BBF">
        <w:rPr>
          <w:rFonts w:ascii="Book Antiqua" w:eastAsia="宋体" w:hAnsi="Book Antiqua" w:cs="Helvetica"/>
          <w:kern w:val="0"/>
          <w:sz w:val="24"/>
          <w:szCs w:val="24"/>
        </w:rPr>
        <w:t>Gastroenterology and</w:t>
      </w:r>
      <w:r w:rsidRPr="00F01BBF">
        <w:rPr>
          <w:rFonts w:ascii="Book Antiqua" w:eastAsia="宋体" w:hAnsi="Book Antiqua" w:cs="Helvetica" w:hint="eastAsia"/>
          <w:kern w:val="0"/>
          <w:sz w:val="24"/>
          <w:szCs w:val="24"/>
        </w:rPr>
        <w:t xml:space="preserve"> </w:t>
      </w:r>
      <w:r w:rsidRPr="00F01BBF">
        <w:rPr>
          <w:rFonts w:ascii="Book Antiqua" w:eastAsia="宋体" w:hAnsi="Book Antiqua" w:cs="Helvetica"/>
          <w:kern w:val="0"/>
          <w:sz w:val="24"/>
          <w:szCs w:val="24"/>
        </w:rPr>
        <w:t>hepatology</w:t>
      </w:r>
    </w:p>
    <w:p w14:paraId="7D37FCFE" w14:textId="77777777" w:rsidR="00F01BBF" w:rsidRPr="00F01BBF" w:rsidRDefault="00F01BBF" w:rsidP="00F01BBF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r w:rsidRPr="00F01BBF">
        <w:rPr>
          <w:rFonts w:ascii="Book Antiqua" w:eastAsia="宋体" w:hAnsi="Book Antiqua" w:cs="Helvetica"/>
          <w:b/>
          <w:kern w:val="0"/>
          <w:sz w:val="24"/>
          <w:szCs w:val="24"/>
        </w:rPr>
        <w:t xml:space="preserve">Country of origin: </w:t>
      </w:r>
      <w:r w:rsidRPr="00F01BBF">
        <w:rPr>
          <w:rFonts w:ascii="Book Antiqua" w:eastAsia="宋体" w:hAnsi="Book Antiqua" w:cs="Helvetica"/>
          <w:kern w:val="0"/>
          <w:sz w:val="24"/>
          <w:szCs w:val="24"/>
        </w:rPr>
        <w:t>China</w:t>
      </w:r>
    </w:p>
    <w:p w14:paraId="67F18B9D" w14:textId="77777777" w:rsidR="00F01BBF" w:rsidRPr="00F01BBF" w:rsidRDefault="00F01BBF" w:rsidP="00F01BBF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r w:rsidRPr="00F01BBF">
        <w:rPr>
          <w:rFonts w:ascii="Book Antiqua" w:eastAsia="宋体" w:hAnsi="Book Antiqua" w:cs="Helvetica"/>
          <w:b/>
          <w:kern w:val="0"/>
          <w:sz w:val="24"/>
          <w:szCs w:val="24"/>
        </w:rPr>
        <w:lastRenderedPageBreak/>
        <w:t>Peer-review report classification</w:t>
      </w:r>
    </w:p>
    <w:p w14:paraId="3886033E" w14:textId="77777777" w:rsidR="00F01BBF" w:rsidRPr="00F01BBF" w:rsidRDefault="00F01BBF" w:rsidP="00F01BBF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F01BBF">
        <w:rPr>
          <w:rFonts w:ascii="Book Antiqua" w:eastAsia="宋体" w:hAnsi="Book Antiqua" w:cs="Helvetica"/>
          <w:kern w:val="0"/>
          <w:sz w:val="24"/>
          <w:szCs w:val="24"/>
        </w:rPr>
        <w:t xml:space="preserve">Grade A (Excellent): </w:t>
      </w:r>
      <w:r w:rsidRPr="00F01BBF">
        <w:rPr>
          <w:rFonts w:ascii="Book Antiqua" w:eastAsia="宋体" w:hAnsi="Book Antiqua" w:cs="Helvetica" w:hint="eastAsia"/>
          <w:kern w:val="0"/>
          <w:sz w:val="24"/>
          <w:szCs w:val="24"/>
        </w:rPr>
        <w:t>0</w:t>
      </w:r>
    </w:p>
    <w:p w14:paraId="08372902" w14:textId="77777777" w:rsidR="00F01BBF" w:rsidRPr="00F01BBF" w:rsidRDefault="00F01BBF" w:rsidP="00F01BBF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F01BBF">
        <w:rPr>
          <w:rFonts w:ascii="Book Antiqua" w:eastAsia="宋体" w:hAnsi="Book Antiqua" w:cs="Helvetica"/>
          <w:kern w:val="0"/>
          <w:sz w:val="24"/>
          <w:szCs w:val="24"/>
        </w:rPr>
        <w:t xml:space="preserve">Grade B (Very good): </w:t>
      </w:r>
      <w:r w:rsidRPr="00F01BBF">
        <w:rPr>
          <w:rFonts w:ascii="Book Antiqua" w:eastAsia="宋体" w:hAnsi="Book Antiqua" w:cs="Helvetica" w:hint="eastAsia"/>
          <w:kern w:val="0"/>
          <w:sz w:val="24"/>
          <w:szCs w:val="24"/>
        </w:rPr>
        <w:t>B</w:t>
      </w:r>
    </w:p>
    <w:p w14:paraId="472CF024" w14:textId="70061C86" w:rsidR="00F01BBF" w:rsidRPr="00F01BBF" w:rsidRDefault="00F01BBF" w:rsidP="00F01BBF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F01BBF">
        <w:rPr>
          <w:rFonts w:ascii="Book Antiqua" w:eastAsia="宋体" w:hAnsi="Book Antiqua" w:cs="Helvetica"/>
          <w:kern w:val="0"/>
          <w:sz w:val="24"/>
          <w:szCs w:val="24"/>
        </w:rPr>
        <w:t xml:space="preserve">Grade C (Good): </w:t>
      </w:r>
      <w:r w:rsidRPr="00F01BBF">
        <w:rPr>
          <w:rFonts w:ascii="Book Antiqua" w:eastAsia="宋体" w:hAnsi="Book Antiqua" w:cs="Helvetica" w:hint="eastAsia"/>
          <w:kern w:val="0"/>
          <w:sz w:val="24"/>
          <w:szCs w:val="24"/>
        </w:rPr>
        <w:t>C</w:t>
      </w:r>
    </w:p>
    <w:p w14:paraId="22057AAF" w14:textId="77777777" w:rsidR="00F01BBF" w:rsidRPr="00F01BBF" w:rsidRDefault="00F01BBF" w:rsidP="00F01BBF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F01BBF">
        <w:rPr>
          <w:rFonts w:ascii="Book Antiqua" w:eastAsia="宋体" w:hAnsi="Book Antiqua" w:cs="Helvetica"/>
          <w:kern w:val="0"/>
          <w:sz w:val="24"/>
          <w:szCs w:val="24"/>
        </w:rPr>
        <w:t xml:space="preserve">Grade D (Fair): </w:t>
      </w:r>
      <w:r w:rsidRPr="00F01BBF">
        <w:rPr>
          <w:rFonts w:ascii="Book Antiqua" w:eastAsia="宋体" w:hAnsi="Book Antiqua" w:cs="Helvetica" w:hint="eastAsia"/>
          <w:kern w:val="0"/>
          <w:sz w:val="24"/>
          <w:szCs w:val="24"/>
        </w:rPr>
        <w:t>0</w:t>
      </w:r>
    </w:p>
    <w:p w14:paraId="47404ABD" w14:textId="77777777" w:rsidR="00F01BBF" w:rsidRPr="00F01BBF" w:rsidRDefault="00F01BBF" w:rsidP="00F01BBF">
      <w:pPr>
        <w:widowControl/>
        <w:snapToGrid w:val="0"/>
        <w:spacing w:line="360" w:lineRule="auto"/>
        <w:rPr>
          <w:rFonts w:ascii="Book Antiqua" w:eastAsia="宋体" w:hAnsi="Book Antiqua" w:cs="Times New Roman"/>
          <w:b/>
          <w:iCs/>
          <w:kern w:val="0"/>
          <w:sz w:val="24"/>
          <w:szCs w:val="24"/>
        </w:rPr>
      </w:pPr>
      <w:r w:rsidRPr="00F01BBF">
        <w:rPr>
          <w:rFonts w:ascii="Book Antiqua" w:eastAsia="宋体" w:hAnsi="Book Antiqua" w:cs="Helvetica"/>
          <w:kern w:val="0"/>
          <w:sz w:val="24"/>
          <w:szCs w:val="24"/>
        </w:rPr>
        <w:t xml:space="preserve">Grade E (Poor): </w:t>
      </w:r>
      <w:r w:rsidRPr="00F01BBF">
        <w:rPr>
          <w:rFonts w:ascii="Book Antiqua" w:eastAsia="宋体" w:hAnsi="Book Antiqua" w:cs="Helvetica" w:hint="eastAsia"/>
          <w:kern w:val="0"/>
          <w:sz w:val="24"/>
          <w:szCs w:val="24"/>
        </w:rPr>
        <w:t>0</w:t>
      </w:r>
      <w:bookmarkEnd w:id="321"/>
      <w:bookmarkEnd w:id="326"/>
      <w:bookmarkEnd w:id="327"/>
    </w:p>
    <w:bookmarkEnd w:id="322"/>
    <w:bookmarkEnd w:id="323"/>
    <w:bookmarkEnd w:id="324"/>
    <w:p w14:paraId="123DBB92" w14:textId="7A34F807" w:rsidR="00BC3824" w:rsidRPr="008D001E" w:rsidRDefault="004F00B6" w:rsidP="004F00B6">
      <w:pPr>
        <w:widowControl/>
        <w:jc w:val="left"/>
        <w:rPr>
          <w:rFonts w:ascii="Book Antiqua" w:eastAsia="宋体" w:hAnsi="Book Antiqua" w:cs="Times New Roman"/>
          <w:sz w:val="24"/>
          <w:szCs w:val="24"/>
        </w:rPr>
      </w:pPr>
      <w:r>
        <w:rPr>
          <w:rFonts w:ascii="Book Antiqua" w:eastAsia="宋体" w:hAnsi="Book Antiqua" w:cs="Times New Roman"/>
          <w:sz w:val="24"/>
          <w:szCs w:val="24"/>
        </w:rPr>
        <w:br w:type="page"/>
      </w:r>
    </w:p>
    <w:p w14:paraId="24557E06" w14:textId="3F473E44" w:rsidR="008743C8" w:rsidRPr="008D001E" w:rsidRDefault="008743C8" w:rsidP="00C6235B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8D001E">
        <w:rPr>
          <w:rFonts w:ascii="Book Antiqua" w:hAnsi="Book Antiqua"/>
          <w:b/>
          <w:noProof/>
          <w:sz w:val="24"/>
          <w:szCs w:val="24"/>
        </w:rPr>
        <w:lastRenderedPageBreak/>
        <w:drawing>
          <wp:inline distT="0" distB="0" distL="0" distR="0" wp14:anchorId="72D9D19E" wp14:editId="294B7E48">
            <wp:extent cx="2880000" cy="2304000"/>
            <wp:effectExtent l="0" t="0" r="0" b="1270"/>
            <wp:docPr id="1" name="图片 2">
              <a:extLst xmlns:a="http://schemas.openxmlformats.org/drawingml/2006/main">
                <a:ext uri="{FF2B5EF4-FFF2-40B4-BE49-F238E27FC236}">
                  <a16:creationId xmlns:a16="http://schemas.microsoft.com/office/drawing/2014/main" id="{84A8E6AB-01CA-498A-8D62-5D9FA327F2E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2">
                      <a:extLst>
                        <a:ext uri="{FF2B5EF4-FFF2-40B4-BE49-F238E27FC236}">
                          <a16:creationId xmlns:a16="http://schemas.microsoft.com/office/drawing/2014/main" id="{84A8E6AB-01CA-498A-8D62-5D9FA327F2E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30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2C9F9B" w14:textId="4C012632" w:rsidR="008743C8" w:rsidRPr="008D001E" w:rsidRDefault="00CC1C14" w:rsidP="00C6235B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t>Figure</w:t>
      </w:r>
      <w:r w:rsidR="008743C8" w:rsidRPr="008D001E">
        <w:rPr>
          <w:rFonts w:ascii="Book Antiqua" w:hAnsi="Book Antiqua"/>
          <w:b/>
          <w:sz w:val="24"/>
          <w:szCs w:val="24"/>
        </w:rPr>
        <w:t xml:space="preserve"> 1 Appearance of transumbilical enterostomy.</w:t>
      </w:r>
    </w:p>
    <w:p w14:paraId="49833628" w14:textId="77777777" w:rsidR="0020740C" w:rsidRPr="008D001E" w:rsidRDefault="0020740C" w:rsidP="00C6235B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8D001E">
        <w:rPr>
          <w:rFonts w:ascii="Book Antiqua" w:hAnsi="Book Antiqua"/>
          <w:sz w:val="24"/>
          <w:szCs w:val="24"/>
        </w:rPr>
        <w:br w:type="page"/>
      </w:r>
    </w:p>
    <w:p w14:paraId="677AFAC6" w14:textId="046DAFAF" w:rsidR="00473990" w:rsidRPr="008D001E" w:rsidRDefault="00473990" w:rsidP="00C6235B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8D001E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4A56BFE8" wp14:editId="2244ACE1">
            <wp:extent cx="2743200" cy="274320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3200" cy="2743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F069EF" w14:textId="3BB8D078" w:rsidR="0020740C" w:rsidRPr="008D001E" w:rsidRDefault="00CC1C14" w:rsidP="00C6235B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t>Figure</w:t>
      </w:r>
      <w:r w:rsidR="00473990" w:rsidRPr="008D001E">
        <w:rPr>
          <w:rFonts w:ascii="Book Antiqua" w:hAnsi="Book Antiqua"/>
          <w:b/>
          <w:sz w:val="24"/>
          <w:szCs w:val="24"/>
        </w:rPr>
        <w:t xml:space="preserve"> 2 Appearance of </w:t>
      </w:r>
      <w:r w:rsidR="006D5B89">
        <w:rPr>
          <w:rFonts w:ascii="Book Antiqua" w:hAnsi="Book Antiqua"/>
          <w:b/>
          <w:sz w:val="24"/>
          <w:szCs w:val="24"/>
        </w:rPr>
        <w:t xml:space="preserve">the </w:t>
      </w:r>
      <w:r w:rsidR="00473990" w:rsidRPr="008D001E">
        <w:rPr>
          <w:rFonts w:ascii="Book Antiqua" w:hAnsi="Book Antiqua"/>
          <w:b/>
          <w:sz w:val="24"/>
          <w:szCs w:val="24"/>
        </w:rPr>
        <w:t xml:space="preserve">umbilicus after </w:t>
      </w:r>
      <w:r w:rsidR="006D5B89">
        <w:rPr>
          <w:rFonts w:ascii="Book Antiqua" w:hAnsi="Book Antiqua"/>
          <w:b/>
          <w:sz w:val="24"/>
          <w:szCs w:val="24"/>
        </w:rPr>
        <w:t xml:space="preserve">the </w:t>
      </w:r>
      <w:r w:rsidR="00473990" w:rsidRPr="008D001E">
        <w:rPr>
          <w:rFonts w:ascii="Book Antiqua" w:hAnsi="Book Antiqua"/>
          <w:b/>
          <w:sz w:val="24"/>
          <w:szCs w:val="24"/>
        </w:rPr>
        <w:t xml:space="preserve">two-stage </w:t>
      </w:r>
      <w:r w:rsidR="00623200" w:rsidRPr="008D001E">
        <w:rPr>
          <w:rFonts w:ascii="Book Antiqua" w:hAnsi="Book Antiqua"/>
          <w:b/>
          <w:sz w:val="24"/>
          <w:szCs w:val="24"/>
        </w:rPr>
        <w:t>laparoscopy-assisted</w:t>
      </w:r>
      <w:r w:rsidR="00473990" w:rsidRPr="008D001E">
        <w:rPr>
          <w:rFonts w:ascii="Book Antiqua" w:hAnsi="Book Antiqua"/>
          <w:b/>
          <w:sz w:val="24"/>
          <w:szCs w:val="24"/>
        </w:rPr>
        <w:t xml:space="preserve"> pull-through with stoma closure.</w:t>
      </w:r>
    </w:p>
    <w:p w14:paraId="6852BEB3" w14:textId="77777777" w:rsidR="0020740C" w:rsidRPr="008D001E" w:rsidRDefault="0020740C" w:rsidP="00C6235B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8D001E">
        <w:rPr>
          <w:rFonts w:ascii="Book Antiqua" w:hAnsi="Book Antiqua"/>
          <w:sz w:val="24"/>
          <w:szCs w:val="24"/>
        </w:rPr>
        <w:br w:type="page"/>
      </w:r>
    </w:p>
    <w:p w14:paraId="4B5CFDD1" w14:textId="7928A842" w:rsidR="00473990" w:rsidRPr="008D001E" w:rsidRDefault="00473990" w:rsidP="00C6235B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8D001E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7DB195AD" wp14:editId="23653C2E">
            <wp:extent cx="5125915" cy="2574925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7473" cy="25757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481F76" w14:textId="6F6A22BA" w:rsidR="006B7BBA" w:rsidRPr="004F00B6" w:rsidRDefault="00CC1C14" w:rsidP="00C6235B">
      <w:pPr>
        <w:adjustRightInd w:val="0"/>
        <w:snapToGrid w:val="0"/>
        <w:spacing w:line="360" w:lineRule="auto"/>
        <w:rPr>
          <w:rFonts w:ascii="Book Antiqua" w:hAnsi="Book Antiqua"/>
          <w:bCs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t>Figure</w:t>
      </w:r>
      <w:r w:rsidR="006B7BBA" w:rsidRPr="008D001E">
        <w:rPr>
          <w:rFonts w:ascii="Book Antiqua" w:hAnsi="Book Antiqua"/>
          <w:b/>
          <w:sz w:val="24"/>
          <w:szCs w:val="24"/>
        </w:rPr>
        <w:t xml:space="preserve"> 3 Appearance of </w:t>
      </w:r>
      <w:r w:rsidR="006D5B89">
        <w:rPr>
          <w:rFonts w:ascii="Book Antiqua" w:hAnsi="Book Antiqua"/>
          <w:b/>
          <w:sz w:val="24"/>
          <w:szCs w:val="24"/>
        </w:rPr>
        <w:t xml:space="preserve">the </w:t>
      </w:r>
      <w:r w:rsidR="006B7BBA" w:rsidRPr="008D001E">
        <w:rPr>
          <w:rFonts w:ascii="Book Antiqua" w:hAnsi="Book Antiqua"/>
          <w:b/>
          <w:sz w:val="24"/>
          <w:szCs w:val="24"/>
        </w:rPr>
        <w:t xml:space="preserve">umbilicus 1 year postoperatively. </w:t>
      </w:r>
      <w:r w:rsidR="006B7BBA" w:rsidRPr="004F00B6">
        <w:rPr>
          <w:rFonts w:ascii="Book Antiqua" w:hAnsi="Book Antiqua"/>
          <w:bCs/>
          <w:sz w:val="24"/>
          <w:szCs w:val="24"/>
        </w:rPr>
        <w:t xml:space="preserve">A: </w:t>
      </w:r>
      <w:r w:rsidR="004F00B6" w:rsidRPr="004F00B6">
        <w:rPr>
          <w:rFonts w:ascii="Book Antiqua" w:hAnsi="Book Antiqua"/>
          <w:bCs/>
          <w:sz w:val="24"/>
          <w:szCs w:val="24"/>
        </w:rPr>
        <w:t>T</w:t>
      </w:r>
      <w:r w:rsidR="006B7BBA" w:rsidRPr="004F00B6">
        <w:rPr>
          <w:rFonts w:ascii="Book Antiqua" w:hAnsi="Book Antiqua"/>
          <w:bCs/>
          <w:sz w:val="24"/>
          <w:szCs w:val="24"/>
        </w:rPr>
        <w:t>ransumbilical enterostomy</w:t>
      </w:r>
      <w:r w:rsidR="004F00B6">
        <w:rPr>
          <w:rFonts w:ascii="Book Antiqua" w:hAnsi="Book Antiqua" w:hint="eastAsia"/>
          <w:bCs/>
          <w:sz w:val="24"/>
          <w:szCs w:val="24"/>
        </w:rPr>
        <w:t>.</w:t>
      </w:r>
      <w:r w:rsidR="006B7BBA" w:rsidRPr="004F00B6">
        <w:rPr>
          <w:rFonts w:ascii="Book Antiqua" w:hAnsi="Book Antiqua"/>
          <w:bCs/>
          <w:sz w:val="24"/>
          <w:szCs w:val="24"/>
        </w:rPr>
        <w:t xml:space="preserve"> B: </w:t>
      </w:r>
      <w:r w:rsidR="004F00B6" w:rsidRPr="004F00B6">
        <w:rPr>
          <w:rFonts w:ascii="Book Antiqua" w:hAnsi="Book Antiqua"/>
          <w:bCs/>
          <w:sz w:val="24"/>
          <w:szCs w:val="24"/>
        </w:rPr>
        <w:t>C</w:t>
      </w:r>
      <w:r w:rsidR="006B7BBA" w:rsidRPr="004F00B6">
        <w:rPr>
          <w:rFonts w:ascii="Book Antiqua" w:hAnsi="Book Antiqua"/>
          <w:bCs/>
          <w:sz w:val="24"/>
          <w:szCs w:val="24"/>
        </w:rPr>
        <w:t>onventional abdominal enterostomy.</w:t>
      </w:r>
    </w:p>
    <w:p w14:paraId="7EF1FC61" w14:textId="77777777" w:rsidR="0020740C" w:rsidRPr="008D001E" w:rsidRDefault="0020740C" w:rsidP="00C6235B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63178F6E" w14:textId="77777777" w:rsidR="0020740C" w:rsidRPr="008D001E" w:rsidRDefault="0020740C" w:rsidP="00C6235B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8D001E">
        <w:rPr>
          <w:rFonts w:ascii="Book Antiqua" w:hAnsi="Book Antiqua"/>
          <w:sz w:val="24"/>
          <w:szCs w:val="24"/>
        </w:rPr>
        <w:br w:type="page"/>
      </w:r>
    </w:p>
    <w:p w14:paraId="47317B1F" w14:textId="77777777" w:rsidR="009D0416" w:rsidRPr="008D001E" w:rsidRDefault="009D0416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color w:val="000000"/>
          <w:sz w:val="24"/>
          <w:szCs w:val="24"/>
        </w:rPr>
      </w:pPr>
      <w:bookmarkStart w:id="328" w:name="_Hlk20065377"/>
      <w:r w:rsidRPr="008D001E">
        <w:rPr>
          <w:rFonts w:ascii="Book Antiqua" w:eastAsia="宋体" w:hAnsi="Book Antiqua" w:cs="Times New Roman"/>
          <w:b/>
          <w:sz w:val="24"/>
          <w:szCs w:val="24"/>
        </w:rPr>
        <w:lastRenderedPageBreak/>
        <w:t>Table 1</w:t>
      </w:r>
      <w:r w:rsidRPr="008D001E">
        <w:rPr>
          <w:rFonts w:ascii="Book Antiqua" w:eastAsia="宋体" w:hAnsi="Book Antiqua" w:cs="Times New Roman"/>
          <w:b/>
          <w:color w:val="000000"/>
          <w:sz w:val="24"/>
          <w:szCs w:val="24"/>
        </w:rPr>
        <w:t xml:space="preserve"> </w:t>
      </w:r>
      <w:r w:rsidRPr="008D001E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>Characteristics and operative data during enterostomy</w:t>
      </w:r>
    </w:p>
    <w:tbl>
      <w:tblPr>
        <w:tblW w:w="8661" w:type="dxa"/>
        <w:tblInd w:w="-139" w:type="dxa"/>
        <w:tblBorders>
          <w:top w:val="single" w:sz="4" w:space="0" w:color="auto"/>
          <w:bottom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116"/>
        <w:gridCol w:w="1985"/>
        <w:gridCol w:w="1984"/>
        <w:gridCol w:w="1576"/>
      </w:tblGrid>
      <w:tr w:rsidR="009D0416" w:rsidRPr="008D001E" w14:paraId="70C34FFD" w14:textId="77777777" w:rsidTr="007B5988">
        <w:trPr>
          <w:trHeight w:val="290"/>
        </w:trPr>
        <w:tc>
          <w:tcPr>
            <w:tcW w:w="3116" w:type="dxa"/>
            <w:tcBorders>
              <w:top w:val="single" w:sz="4" w:space="0" w:color="auto"/>
              <w:bottom w:val="single" w:sz="4" w:space="0" w:color="auto"/>
            </w:tcBorders>
          </w:tcPr>
          <w:p w14:paraId="504D36A4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</w:pPr>
            <w:bookmarkStart w:id="329" w:name="_Hlk20065560"/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Characteristic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14:paraId="3D361E60" w14:textId="1D2EE324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TUE</w:t>
            </w:r>
            <w:r w:rsidR="007B5988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="007B5988">
              <w:rPr>
                <w:rFonts w:ascii="Book Antiqua" w:eastAsia="宋体" w:hAnsi="Book Antiqua" w:cs="Times New Roman" w:hint="eastAsia"/>
                <w:b/>
                <w:bCs/>
                <w:color w:val="000000"/>
                <w:sz w:val="24"/>
                <w:szCs w:val="24"/>
              </w:rPr>
              <w:t>(</w:t>
            </w:r>
            <w:r w:rsidRPr="007B5988">
              <w:rPr>
                <w:rFonts w:ascii="Book Antiqua" w:eastAsia="宋体" w:hAnsi="Book Antiqua" w:cs="Times New Roman"/>
                <w:b/>
                <w:bCs/>
                <w:i/>
                <w:iCs/>
                <w:color w:val="000000"/>
                <w:sz w:val="24"/>
                <w:szCs w:val="24"/>
              </w:rPr>
              <w:t>n</w:t>
            </w:r>
            <w:r w:rsidR="007B5988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=</w:t>
            </w:r>
            <w:r w:rsidR="007B5988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24</w:t>
            </w:r>
            <w:r w:rsidR="007B5988">
              <w:rPr>
                <w:rFonts w:ascii="Book Antiqua" w:eastAsia="宋体" w:hAnsi="Book Antiqua" w:cs="Times New Roman" w:hint="eastAsia"/>
                <w:b/>
                <w:bCs/>
                <w:color w:val="000000"/>
                <w:sz w:val="24"/>
                <w:szCs w:val="24"/>
              </w:rPr>
              <w:t>)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</w:tcPr>
          <w:p w14:paraId="603818D2" w14:textId="142F9776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CAE</w:t>
            </w:r>
            <w:r w:rsidR="007B5988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="007B5988">
              <w:rPr>
                <w:rFonts w:ascii="Book Antiqua" w:eastAsia="宋体" w:hAnsi="Book Antiqua" w:cs="Times New Roman" w:hint="eastAsia"/>
                <w:b/>
                <w:bCs/>
                <w:color w:val="000000"/>
                <w:sz w:val="24"/>
                <w:szCs w:val="24"/>
              </w:rPr>
              <w:t>(</w:t>
            </w:r>
            <w:r w:rsidRPr="007B5988">
              <w:rPr>
                <w:rFonts w:ascii="Book Antiqua" w:eastAsia="宋体" w:hAnsi="Book Antiqua" w:cs="Times New Roman"/>
                <w:b/>
                <w:bCs/>
                <w:i/>
                <w:iCs/>
                <w:color w:val="000000"/>
                <w:sz w:val="24"/>
                <w:szCs w:val="24"/>
              </w:rPr>
              <w:t>n</w:t>
            </w:r>
            <w:r w:rsidR="007B5988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=</w:t>
            </w:r>
            <w:r w:rsidR="007B5988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29</w:t>
            </w:r>
            <w:r w:rsidR="007B5988">
              <w:rPr>
                <w:rFonts w:ascii="Book Antiqua" w:eastAsia="宋体" w:hAnsi="Book Antiqua" w:cs="Times New Roman" w:hint="eastAsia"/>
                <w:b/>
                <w:bCs/>
                <w:color w:val="000000"/>
                <w:sz w:val="24"/>
                <w:szCs w:val="24"/>
              </w:rPr>
              <w:t>)</w:t>
            </w:r>
          </w:p>
        </w:tc>
        <w:tc>
          <w:tcPr>
            <w:tcW w:w="1576" w:type="dxa"/>
            <w:tcBorders>
              <w:top w:val="single" w:sz="4" w:space="0" w:color="auto"/>
              <w:bottom w:val="single" w:sz="4" w:space="0" w:color="auto"/>
            </w:tcBorders>
          </w:tcPr>
          <w:p w14:paraId="631D2939" w14:textId="69624461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b/>
                <w:bCs/>
                <w:i/>
                <w:iCs/>
                <w:color w:val="000000"/>
                <w:sz w:val="24"/>
                <w:szCs w:val="24"/>
              </w:rPr>
              <w:t>P</w:t>
            </w:r>
            <w:r w:rsidR="00E62287" w:rsidRPr="00E62287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value</w:t>
            </w:r>
          </w:p>
        </w:tc>
      </w:tr>
      <w:tr w:rsidR="009D0416" w:rsidRPr="008D001E" w14:paraId="07AC5592" w14:textId="77777777" w:rsidTr="007B5988">
        <w:tc>
          <w:tcPr>
            <w:tcW w:w="3116" w:type="dxa"/>
            <w:tcBorders>
              <w:top w:val="single" w:sz="4" w:space="0" w:color="auto"/>
            </w:tcBorders>
          </w:tcPr>
          <w:p w14:paraId="0FE0866A" w14:textId="2018CFAF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Age at enterostomy</w:t>
            </w:r>
            <w:r w:rsidR="00D17898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(</w:t>
            </w: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mo</w:t>
            </w:r>
            <w:r w:rsidR="00D17898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)</w:t>
            </w:r>
          </w:p>
        </w:tc>
        <w:tc>
          <w:tcPr>
            <w:tcW w:w="1985" w:type="dxa"/>
            <w:tcBorders>
              <w:top w:val="single" w:sz="4" w:space="0" w:color="auto"/>
            </w:tcBorders>
          </w:tcPr>
          <w:p w14:paraId="33913A65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5.3 ± 2.6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6579FCC5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5.6 ± 2.1</w:t>
            </w:r>
          </w:p>
        </w:tc>
        <w:tc>
          <w:tcPr>
            <w:tcW w:w="1576" w:type="dxa"/>
            <w:tcBorders>
              <w:top w:val="single" w:sz="4" w:space="0" w:color="auto"/>
            </w:tcBorders>
          </w:tcPr>
          <w:p w14:paraId="13E307BB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0.644</w:t>
            </w:r>
          </w:p>
        </w:tc>
      </w:tr>
      <w:tr w:rsidR="009D0416" w:rsidRPr="008D001E" w14:paraId="42791391" w14:textId="77777777" w:rsidTr="007B5988">
        <w:tc>
          <w:tcPr>
            <w:tcW w:w="3116" w:type="dxa"/>
          </w:tcPr>
          <w:p w14:paraId="795B8433" w14:textId="06C7A14B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Sex, male</w:t>
            </w:r>
            <w:r w:rsidR="005C7A8E" w:rsidRPr="005C7A8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, </w:t>
            </w:r>
            <w:r w:rsidR="005C7A8E" w:rsidRPr="005C7A8E">
              <w:rPr>
                <w:rFonts w:ascii="Book Antiqua" w:eastAsia="宋体" w:hAnsi="Book Antiqua" w:cs="Times New Roman"/>
                <w:i/>
                <w:iCs/>
                <w:color w:val="000000"/>
                <w:sz w:val="24"/>
                <w:szCs w:val="24"/>
              </w:rPr>
              <w:t>n</w:t>
            </w:r>
            <w:r w:rsidR="005C7A8E" w:rsidRPr="005C7A8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(%)</w:t>
            </w:r>
          </w:p>
        </w:tc>
        <w:tc>
          <w:tcPr>
            <w:tcW w:w="1985" w:type="dxa"/>
          </w:tcPr>
          <w:p w14:paraId="46EB8147" w14:textId="33836508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7</w:t>
            </w:r>
            <w:r w:rsidR="007B5988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</w:t>
            </w:r>
            <w:r w:rsidR="007B5988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(</w:t>
            </w: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70.83</w:t>
            </w:r>
            <w:r w:rsidR="007B5988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)</w:t>
            </w:r>
          </w:p>
        </w:tc>
        <w:tc>
          <w:tcPr>
            <w:tcW w:w="1984" w:type="dxa"/>
          </w:tcPr>
          <w:p w14:paraId="53CB583C" w14:textId="52C7B2E1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23</w:t>
            </w:r>
            <w:r w:rsidR="007B5988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</w:t>
            </w:r>
            <w:r w:rsidR="007B5988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(</w:t>
            </w: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79.31</w:t>
            </w:r>
            <w:r w:rsidR="007B5988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)</w:t>
            </w:r>
          </w:p>
        </w:tc>
        <w:tc>
          <w:tcPr>
            <w:tcW w:w="1576" w:type="dxa"/>
          </w:tcPr>
          <w:p w14:paraId="3B04CEAA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sz w:val="24"/>
                <w:szCs w:val="24"/>
              </w:rPr>
              <w:t>0.694</w:t>
            </w:r>
          </w:p>
        </w:tc>
      </w:tr>
      <w:tr w:rsidR="009D0416" w:rsidRPr="008D001E" w14:paraId="5BA0FD3B" w14:textId="77777777" w:rsidTr="007B5988">
        <w:tc>
          <w:tcPr>
            <w:tcW w:w="3116" w:type="dxa"/>
          </w:tcPr>
          <w:p w14:paraId="39F08A47" w14:textId="72CC8648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Weight</w:t>
            </w:r>
            <w:r w:rsidR="007B5988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</w:t>
            </w:r>
            <w:r w:rsidR="007B5988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(</w:t>
            </w: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kg</w:t>
            </w:r>
            <w:r w:rsidR="007B5988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)</w:t>
            </w:r>
          </w:p>
        </w:tc>
        <w:tc>
          <w:tcPr>
            <w:tcW w:w="1985" w:type="dxa"/>
          </w:tcPr>
          <w:p w14:paraId="5BF58F25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4.9 ± 1.8</w:t>
            </w:r>
          </w:p>
        </w:tc>
        <w:tc>
          <w:tcPr>
            <w:tcW w:w="1984" w:type="dxa"/>
          </w:tcPr>
          <w:p w14:paraId="768177F9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5.2 ± 1.2</w:t>
            </w:r>
          </w:p>
        </w:tc>
        <w:tc>
          <w:tcPr>
            <w:tcW w:w="1576" w:type="dxa"/>
          </w:tcPr>
          <w:p w14:paraId="5FE47D1F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sz w:val="24"/>
                <w:szCs w:val="24"/>
              </w:rPr>
              <w:t>0.472</w:t>
            </w:r>
          </w:p>
        </w:tc>
      </w:tr>
      <w:tr w:rsidR="009D0416" w:rsidRPr="008D001E" w14:paraId="7817A0C3" w14:textId="77777777" w:rsidTr="007B5988">
        <w:tc>
          <w:tcPr>
            <w:tcW w:w="3116" w:type="dxa"/>
          </w:tcPr>
          <w:p w14:paraId="4A1F9AA6" w14:textId="74A091EA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Clinical type</w:t>
            </w:r>
            <w:r w:rsidR="005C7A8E" w:rsidRPr="005C7A8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, </w:t>
            </w:r>
            <w:r w:rsidR="005C7A8E" w:rsidRPr="005C7A8E">
              <w:rPr>
                <w:rFonts w:ascii="Book Antiqua" w:eastAsia="宋体" w:hAnsi="Book Antiqua" w:cs="Times New Roman"/>
                <w:i/>
                <w:iCs/>
                <w:color w:val="000000"/>
                <w:sz w:val="24"/>
                <w:szCs w:val="24"/>
              </w:rPr>
              <w:t>n</w:t>
            </w:r>
            <w:r w:rsidR="005C7A8E" w:rsidRPr="005C7A8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(%)</w:t>
            </w:r>
          </w:p>
        </w:tc>
        <w:tc>
          <w:tcPr>
            <w:tcW w:w="1985" w:type="dxa"/>
          </w:tcPr>
          <w:p w14:paraId="397CA075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</w:p>
        </w:tc>
        <w:tc>
          <w:tcPr>
            <w:tcW w:w="1984" w:type="dxa"/>
          </w:tcPr>
          <w:p w14:paraId="7D246D49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</w:p>
        </w:tc>
        <w:tc>
          <w:tcPr>
            <w:tcW w:w="1576" w:type="dxa"/>
          </w:tcPr>
          <w:p w14:paraId="79817FFA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sz w:val="24"/>
                <w:szCs w:val="24"/>
              </w:rPr>
              <w:t>0.543</w:t>
            </w:r>
          </w:p>
        </w:tc>
      </w:tr>
      <w:tr w:rsidR="009D0416" w:rsidRPr="008D001E" w14:paraId="1446A1CA" w14:textId="77777777" w:rsidTr="007B5988">
        <w:trPr>
          <w:trHeight w:val="90"/>
        </w:trPr>
        <w:tc>
          <w:tcPr>
            <w:tcW w:w="3116" w:type="dxa"/>
          </w:tcPr>
          <w:p w14:paraId="3D7F5E4A" w14:textId="77777777" w:rsidR="009D0416" w:rsidRPr="008D001E" w:rsidRDefault="009D0416" w:rsidP="005C7A8E">
            <w:pPr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Rectosigmoid HD</w:t>
            </w:r>
          </w:p>
        </w:tc>
        <w:tc>
          <w:tcPr>
            <w:tcW w:w="1985" w:type="dxa"/>
          </w:tcPr>
          <w:p w14:paraId="5A5103B0" w14:textId="4F0AB9B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4 (16.67</w:t>
            </w:r>
            <w:r w:rsidR="007B5988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)</w:t>
            </w:r>
          </w:p>
        </w:tc>
        <w:tc>
          <w:tcPr>
            <w:tcW w:w="1984" w:type="dxa"/>
          </w:tcPr>
          <w:p w14:paraId="710769BA" w14:textId="7B5DBDD9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7 (24.14)</w:t>
            </w:r>
          </w:p>
        </w:tc>
        <w:tc>
          <w:tcPr>
            <w:tcW w:w="1576" w:type="dxa"/>
          </w:tcPr>
          <w:p w14:paraId="446FE8E6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</w:p>
        </w:tc>
      </w:tr>
      <w:tr w:rsidR="009D0416" w:rsidRPr="008D001E" w14:paraId="7E07D2EB" w14:textId="77777777" w:rsidTr="007B5988">
        <w:trPr>
          <w:trHeight w:val="90"/>
        </w:trPr>
        <w:tc>
          <w:tcPr>
            <w:tcW w:w="3116" w:type="dxa"/>
          </w:tcPr>
          <w:p w14:paraId="74B97AE0" w14:textId="77777777" w:rsidR="009D0416" w:rsidRPr="008D001E" w:rsidRDefault="009D0416" w:rsidP="005C7A8E">
            <w:pPr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Long-segment HD</w:t>
            </w:r>
          </w:p>
        </w:tc>
        <w:tc>
          <w:tcPr>
            <w:tcW w:w="1985" w:type="dxa"/>
          </w:tcPr>
          <w:p w14:paraId="0AABE1EF" w14:textId="6983771F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1 (45.83)</w:t>
            </w:r>
          </w:p>
        </w:tc>
        <w:tc>
          <w:tcPr>
            <w:tcW w:w="1984" w:type="dxa"/>
          </w:tcPr>
          <w:p w14:paraId="7F07395B" w14:textId="61FB28EC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5 (51.72)</w:t>
            </w:r>
          </w:p>
        </w:tc>
        <w:tc>
          <w:tcPr>
            <w:tcW w:w="1576" w:type="dxa"/>
          </w:tcPr>
          <w:p w14:paraId="5330465A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</w:p>
        </w:tc>
      </w:tr>
      <w:tr w:rsidR="009D0416" w:rsidRPr="008D001E" w14:paraId="704A5247" w14:textId="77777777" w:rsidTr="007B5988">
        <w:trPr>
          <w:trHeight w:val="90"/>
        </w:trPr>
        <w:tc>
          <w:tcPr>
            <w:tcW w:w="3116" w:type="dxa"/>
          </w:tcPr>
          <w:p w14:paraId="0D33749D" w14:textId="77777777" w:rsidR="009D0416" w:rsidRPr="008D001E" w:rsidRDefault="009D0416" w:rsidP="005C7A8E">
            <w:pPr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Total colonic HD</w:t>
            </w:r>
          </w:p>
        </w:tc>
        <w:tc>
          <w:tcPr>
            <w:tcW w:w="1985" w:type="dxa"/>
          </w:tcPr>
          <w:p w14:paraId="0A0D6C9A" w14:textId="737DD1B3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9 (37.50)</w:t>
            </w:r>
          </w:p>
        </w:tc>
        <w:tc>
          <w:tcPr>
            <w:tcW w:w="1984" w:type="dxa"/>
          </w:tcPr>
          <w:p w14:paraId="400C00F3" w14:textId="3CE2C061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7 (24.14)</w:t>
            </w:r>
          </w:p>
        </w:tc>
        <w:tc>
          <w:tcPr>
            <w:tcW w:w="1576" w:type="dxa"/>
          </w:tcPr>
          <w:p w14:paraId="278D3C2D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</w:p>
        </w:tc>
      </w:tr>
      <w:tr w:rsidR="009D0416" w:rsidRPr="008D001E" w14:paraId="168838E6" w14:textId="77777777" w:rsidTr="007B5988">
        <w:tc>
          <w:tcPr>
            <w:tcW w:w="3116" w:type="dxa"/>
          </w:tcPr>
          <w:p w14:paraId="6E435604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Mean operative time (min)</w:t>
            </w:r>
          </w:p>
        </w:tc>
        <w:tc>
          <w:tcPr>
            <w:tcW w:w="1985" w:type="dxa"/>
          </w:tcPr>
          <w:p w14:paraId="2847CAC5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43.8 ± 9.5</w:t>
            </w:r>
          </w:p>
        </w:tc>
        <w:tc>
          <w:tcPr>
            <w:tcW w:w="1984" w:type="dxa"/>
          </w:tcPr>
          <w:p w14:paraId="653AB005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41.6 ± 8.6</w:t>
            </w:r>
          </w:p>
        </w:tc>
        <w:tc>
          <w:tcPr>
            <w:tcW w:w="1576" w:type="dxa"/>
          </w:tcPr>
          <w:p w14:paraId="177FA276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0.381</w:t>
            </w:r>
          </w:p>
        </w:tc>
      </w:tr>
      <w:tr w:rsidR="009D0416" w:rsidRPr="008D001E" w14:paraId="22AE8937" w14:textId="77777777" w:rsidTr="007B5988">
        <w:tc>
          <w:tcPr>
            <w:tcW w:w="3116" w:type="dxa"/>
          </w:tcPr>
          <w:p w14:paraId="02FB9398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Estimated blood loss (mL)</w:t>
            </w:r>
          </w:p>
        </w:tc>
        <w:tc>
          <w:tcPr>
            <w:tcW w:w="1985" w:type="dxa"/>
          </w:tcPr>
          <w:p w14:paraId="0859DF00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0.3 ± 2.3</w:t>
            </w:r>
          </w:p>
        </w:tc>
        <w:tc>
          <w:tcPr>
            <w:tcW w:w="1984" w:type="dxa"/>
          </w:tcPr>
          <w:p w14:paraId="7ACCBFFE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1.6 ± 2.5</w:t>
            </w:r>
          </w:p>
        </w:tc>
        <w:tc>
          <w:tcPr>
            <w:tcW w:w="1576" w:type="dxa"/>
          </w:tcPr>
          <w:p w14:paraId="1BEE5E90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0.056</w:t>
            </w:r>
          </w:p>
        </w:tc>
      </w:tr>
      <w:tr w:rsidR="009D0416" w:rsidRPr="008D001E" w14:paraId="7CF798D7" w14:textId="77777777" w:rsidTr="007B5988">
        <w:trPr>
          <w:trHeight w:val="266"/>
        </w:trPr>
        <w:tc>
          <w:tcPr>
            <w:tcW w:w="3116" w:type="dxa"/>
          </w:tcPr>
          <w:p w14:paraId="1CD2C0B9" w14:textId="55C32B9C" w:rsidR="009D0416" w:rsidRPr="008D001E" w:rsidRDefault="009D0416" w:rsidP="006D5B89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Hospital stay (d)</w:t>
            </w:r>
          </w:p>
        </w:tc>
        <w:tc>
          <w:tcPr>
            <w:tcW w:w="1985" w:type="dxa"/>
          </w:tcPr>
          <w:p w14:paraId="5C384675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7.3 ± 0.7</w:t>
            </w:r>
          </w:p>
        </w:tc>
        <w:tc>
          <w:tcPr>
            <w:tcW w:w="1984" w:type="dxa"/>
          </w:tcPr>
          <w:p w14:paraId="75F3DAC1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7.4 ± 0.9</w:t>
            </w:r>
          </w:p>
        </w:tc>
        <w:tc>
          <w:tcPr>
            <w:tcW w:w="1576" w:type="dxa"/>
          </w:tcPr>
          <w:p w14:paraId="271C1FAB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0.659</w:t>
            </w:r>
          </w:p>
        </w:tc>
      </w:tr>
      <w:tr w:rsidR="009D0416" w:rsidRPr="008D001E" w14:paraId="122493D8" w14:textId="77777777" w:rsidTr="007B5988">
        <w:trPr>
          <w:trHeight w:val="266"/>
        </w:trPr>
        <w:tc>
          <w:tcPr>
            <w:tcW w:w="3116" w:type="dxa"/>
          </w:tcPr>
          <w:p w14:paraId="41AF7960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Cost of hospital (RMB)</w:t>
            </w:r>
          </w:p>
        </w:tc>
        <w:tc>
          <w:tcPr>
            <w:tcW w:w="1985" w:type="dxa"/>
          </w:tcPr>
          <w:p w14:paraId="03D028BA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6582.8 ± 2354.3</w:t>
            </w:r>
          </w:p>
        </w:tc>
        <w:tc>
          <w:tcPr>
            <w:tcW w:w="1984" w:type="dxa"/>
          </w:tcPr>
          <w:p w14:paraId="63B71AAB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7634.2 ± 2108.4</w:t>
            </w:r>
          </w:p>
        </w:tc>
        <w:tc>
          <w:tcPr>
            <w:tcW w:w="1576" w:type="dxa"/>
          </w:tcPr>
          <w:p w14:paraId="02870DAF" w14:textId="77777777" w:rsidR="009D0416" w:rsidRPr="008D001E" w:rsidRDefault="009D0416" w:rsidP="007B5988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0.093</w:t>
            </w:r>
          </w:p>
        </w:tc>
      </w:tr>
    </w:tbl>
    <w:bookmarkEnd w:id="329"/>
    <w:p w14:paraId="204891D3" w14:textId="7020AD9D" w:rsidR="009D0416" w:rsidRPr="008D001E" w:rsidRDefault="009D0416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/>
          <w:sz w:val="24"/>
          <w:szCs w:val="24"/>
        </w:rPr>
      </w:pPr>
      <w:r w:rsidRPr="008D001E">
        <w:rPr>
          <w:rFonts w:ascii="Book Antiqua" w:eastAsia="宋体" w:hAnsi="Book Antiqua" w:cs="Times New Roman"/>
          <w:color w:val="000000"/>
          <w:sz w:val="24"/>
          <w:szCs w:val="24"/>
        </w:rPr>
        <w:t xml:space="preserve">TUE: </w:t>
      </w:r>
      <w:r w:rsidR="007B5988" w:rsidRPr="008D001E">
        <w:rPr>
          <w:rFonts w:ascii="Book Antiqua" w:eastAsia="宋体" w:hAnsi="Book Antiqua" w:cs="Times New Roman"/>
          <w:color w:val="000000"/>
          <w:sz w:val="24"/>
          <w:szCs w:val="24"/>
        </w:rPr>
        <w:t>T</w:t>
      </w:r>
      <w:r w:rsidRPr="008D001E">
        <w:rPr>
          <w:rFonts w:ascii="Book Antiqua" w:eastAsia="宋体" w:hAnsi="Book Antiqua" w:cs="Times New Roman"/>
          <w:color w:val="000000"/>
          <w:sz w:val="24"/>
          <w:szCs w:val="24"/>
        </w:rPr>
        <w:t xml:space="preserve">ransumbilical enterostomy; CAE: </w:t>
      </w:r>
      <w:r w:rsidR="007B5988" w:rsidRPr="008D001E">
        <w:rPr>
          <w:rFonts w:ascii="Book Antiqua" w:eastAsia="宋体" w:hAnsi="Book Antiqua" w:cs="Times New Roman"/>
          <w:color w:val="000000"/>
          <w:sz w:val="24"/>
          <w:szCs w:val="24"/>
        </w:rPr>
        <w:t>C</w:t>
      </w:r>
      <w:r w:rsidRPr="008D001E">
        <w:rPr>
          <w:rFonts w:ascii="Book Antiqua" w:eastAsia="宋体" w:hAnsi="Book Antiqua" w:cs="Times New Roman"/>
          <w:color w:val="000000"/>
          <w:sz w:val="24"/>
          <w:szCs w:val="24"/>
        </w:rPr>
        <w:t>onventional abdominal enterostomy</w:t>
      </w:r>
      <w:r w:rsidR="007B5988">
        <w:rPr>
          <w:rFonts w:ascii="Book Antiqua" w:eastAsia="宋体" w:hAnsi="Book Antiqua" w:cs="Times New Roman"/>
          <w:color w:val="000000"/>
          <w:sz w:val="24"/>
          <w:szCs w:val="24"/>
        </w:rPr>
        <w:t xml:space="preserve">; </w:t>
      </w:r>
      <w:r w:rsidR="007B5988" w:rsidRPr="008D001E">
        <w:rPr>
          <w:rFonts w:ascii="Book Antiqua" w:eastAsia="宋体" w:hAnsi="Book Antiqua" w:cs="Times New Roman"/>
          <w:color w:val="000000"/>
          <w:sz w:val="24"/>
          <w:szCs w:val="24"/>
        </w:rPr>
        <w:t>HD</w:t>
      </w:r>
      <w:r w:rsidR="007B5988">
        <w:rPr>
          <w:rFonts w:ascii="Book Antiqua" w:eastAsia="宋体" w:hAnsi="Book Antiqua" w:cs="Times New Roman"/>
          <w:color w:val="000000"/>
          <w:sz w:val="24"/>
          <w:szCs w:val="24"/>
        </w:rPr>
        <w:t xml:space="preserve">: </w:t>
      </w:r>
      <w:r w:rsidR="007B5988" w:rsidRPr="007B5988">
        <w:rPr>
          <w:rFonts w:ascii="Book Antiqua" w:eastAsia="宋体" w:hAnsi="Book Antiqua" w:cs="Times New Roman"/>
          <w:color w:val="000000"/>
          <w:sz w:val="24"/>
          <w:szCs w:val="24"/>
        </w:rPr>
        <w:t>Hirschsprung's disease</w:t>
      </w:r>
      <w:r w:rsidR="007B5988">
        <w:rPr>
          <w:rFonts w:ascii="Book Antiqua" w:eastAsia="宋体" w:hAnsi="Book Antiqua" w:cs="Times New Roman"/>
          <w:color w:val="000000"/>
          <w:sz w:val="24"/>
          <w:szCs w:val="24"/>
        </w:rPr>
        <w:t>.</w:t>
      </w:r>
    </w:p>
    <w:bookmarkEnd w:id="328"/>
    <w:p w14:paraId="38F6031F" w14:textId="590B5F63" w:rsidR="009D0416" w:rsidRPr="008D001E" w:rsidRDefault="009D0416" w:rsidP="00C6235B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</w:p>
    <w:p w14:paraId="245737FA" w14:textId="77777777" w:rsidR="009D0416" w:rsidRPr="008D001E" w:rsidRDefault="009D0416" w:rsidP="00C6235B">
      <w:pPr>
        <w:widowControl/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8D001E">
        <w:rPr>
          <w:rFonts w:ascii="Book Antiqua" w:hAnsi="Book Antiqua"/>
          <w:color w:val="000000"/>
          <w:sz w:val="24"/>
          <w:szCs w:val="24"/>
        </w:rPr>
        <w:br w:type="page"/>
      </w:r>
    </w:p>
    <w:p w14:paraId="2A4B8197" w14:textId="19B69533" w:rsidR="009D0416" w:rsidRPr="008D001E" w:rsidRDefault="009D0416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color w:val="000000"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color w:val="000000"/>
          <w:sz w:val="24"/>
          <w:szCs w:val="24"/>
        </w:rPr>
        <w:lastRenderedPageBreak/>
        <w:t xml:space="preserve">Table 2 </w:t>
      </w:r>
      <w:r w:rsidRPr="008D001E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>Enterostomy-related complications</w:t>
      </w:r>
      <w:r w:rsidR="00EB13B9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 xml:space="preserve">, </w:t>
      </w:r>
      <w:r w:rsidR="00EB13B9" w:rsidRPr="00EB13B9">
        <w:rPr>
          <w:rFonts w:ascii="Book Antiqua" w:eastAsia="宋体" w:hAnsi="Book Antiqua" w:cs="Times New Roman"/>
          <w:b/>
          <w:bCs/>
          <w:i/>
          <w:iCs/>
          <w:color w:val="000000"/>
          <w:sz w:val="24"/>
          <w:szCs w:val="24"/>
        </w:rPr>
        <w:t>n</w:t>
      </w:r>
      <w:r w:rsidR="00EB13B9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 xml:space="preserve"> (%)</w:t>
      </w:r>
    </w:p>
    <w:tbl>
      <w:tblPr>
        <w:tblW w:w="8666" w:type="dxa"/>
        <w:tblInd w:w="-139" w:type="dxa"/>
        <w:tblBorders>
          <w:top w:val="single" w:sz="4" w:space="0" w:color="auto"/>
          <w:bottom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683"/>
        <w:gridCol w:w="1985"/>
        <w:gridCol w:w="1842"/>
        <w:gridCol w:w="1156"/>
      </w:tblGrid>
      <w:tr w:rsidR="009D0416" w:rsidRPr="008D001E" w14:paraId="16E293BE" w14:textId="77777777" w:rsidTr="00C9694F">
        <w:trPr>
          <w:trHeight w:val="338"/>
        </w:trPr>
        <w:tc>
          <w:tcPr>
            <w:tcW w:w="3683" w:type="dxa"/>
            <w:tcBorders>
              <w:top w:val="single" w:sz="4" w:space="0" w:color="auto"/>
              <w:bottom w:val="single" w:sz="4" w:space="0" w:color="auto"/>
            </w:tcBorders>
          </w:tcPr>
          <w:p w14:paraId="2DB73A66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Group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14:paraId="69482BE6" w14:textId="6A3B2AA4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TUE</w:t>
            </w:r>
            <w:r w:rsidR="006560A5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="006560A5">
              <w:rPr>
                <w:rFonts w:ascii="Book Antiqua" w:eastAsia="宋体" w:hAnsi="Book Antiqua" w:cs="Times New Roman" w:hint="eastAsia"/>
                <w:b/>
                <w:bCs/>
                <w:color w:val="000000"/>
                <w:sz w:val="24"/>
                <w:szCs w:val="24"/>
              </w:rPr>
              <w:t>(</w:t>
            </w:r>
            <w:r w:rsidRPr="006560A5">
              <w:rPr>
                <w:rFonts w:ascii="Book Antiqua" w:eastAsia="宋体" w:hAnsi="Book Antiqua" w:cs="Times New Roman"/>
                <w:b/>
                <w:bCs/>
                <w:i/>
                <w:iCs/>
                <w:color w:val="000000"/>
                <w:sz w:val="24"/>
                <w:szCs w:val="24"/>
              </w:rPr>
              <w:t>n</w:t>
            </w:r>
            <w:r w:rsidR="006560A5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=</w:t>
            </w:r>
            <w:r w:rsidR="006560A5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24</w:t>
            </w:r>
            <w:r w:rsidR="006560A5">
              <w:rPr>
                <w:rFonts w:ascii="Book Antiqua" w:eastAsia="宋体" w:hAnsi="Book Antiqua" w:cs="Times New Roman" w:hint="eastAsia"/>
                <w:b/>
                <w:bCs/>
                <w:color w:val="000000"/>
                <w:sz w:val="24"/>
                <w:szCs w:val="24"/>
              </w:rPr>
              <w:t>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14:paraId="10C91663" w14:textId="79F3E9AD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CAE</w:t>
            </w:r>
            <w:r w:rsidR="006560A5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="006560A5">
              <w:rPr>
                <w:rFonts w:ascii="Book Antiqua" w:eastAsia="宋体" w:hAnsi="Book Antiqua" w:cs="Times New Roman" w:hint="eastAsia"/>
                <w:b/>
                <w:bCs/>
                <w:color w:val="000000"/>
                <w:sz w:val="24"/>
                <w:szCs w:val="24"/>
              </w:rPr>
              <w:t>(</w:t>
            </w:r>
            <w:r w:rsidRPr="006560A5">
              <w:rPr>
                <w:rFonts w:ascii="Book Antiqua" w:eastAsia="宋体" w:hAnsi="Book Antiqua" w:cs="Times New Roman"/>
                <w:b/>
                <w:bCs/>
                <w:i/>
                <w:iCs/>
                <w:color w:val="000000"/>
                <w:sz w:val="24"/>
                <w:szCs w:val="24"/>
              </w:rPr>
              <w:t>n</w:t>
            </w:r>
            <w:r w:rsidR="006560A5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=</w:t>
            </w:r>
            <w:r w:rsidR="006560A5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29</w:t>
            </w:r>
            <w:r w:rsidR="006560A5">
              <w:rPr>
                <w:rFonts w:ascii="Book Antiqua" w:eastAsia="宋体" w:hAnsi="Book Antiqua" w:cs="Times New Roman" w:hint="eastAsia"/>
                <w:b/>
                <w:bCs/>
                <w:color w:val="000000"/>
                <w:sz w:val="24"/>
                <w:szCs w:val="24"/>
              </w:rPr>
              <w:t>)</w:t>
            </w:r>
          </w:p>
        </w:tc>
        <w:tc>
          <w:tcPr>
            <w:tcW w:w="1156" w:type="dxa"/>
            <w:tcBorders>
              <w:top w:val="single" w:sz="4" w:space="0" w:color="auto"/>
              <w:bottom w:val="single" w:sz="4" w:space="0" w:color="auto"/>
            </w:tcBorders>
          </w:tcPr>
          <w:p w14:paraId="0D6C82CC" w14:textId="0AC695B4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b/>
                <w:bCs/>
                <w:i/>
                <w:iCs/>
                <w:color w:val="000000"/>
                <w:sz w:val="24"/>
                <w:szCs w:val="24"/>
              </w:rPr>
              <w:t>P</w:t>
            </w:r>
            <w:r w:rsidR="00EB13B9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="00EB13B9" w:rsidRPr="00E62287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value</w:t>
            </w:r>
          </w:p>
        </w:tc>
      </w:tr>
      <w:tr w:rsidR="009D0416" w:rsidRPr="008D001E" w14:paraId="442688B4" w14:textId="77777777" w:rsidTr="00C9694F">
        <w:tc>
          <w:tcPr>
            <w:tcW w:w="3683" w:type="dxa"/>
            <w:tcBorders>
              <w:top w:val="single" w:sz="4" w:space="0" w:color="auto"/>
            </w:tcBorders>
          </w:tcPr>
          <w:p w14:paraId="0D4AAC61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Stomal mucosal prolapse</w:t>
            </w:r>
          </w:p>
        </w:tc>
        <w:tc>
          <w:tcPr>
            <w:tcW w:w="1985" w:type="dxa"/>
            <w:tcBorders>
              <w:top w:val="single" w:sz="4" w:space="0" w:color="auto"/>
            </w:tcBorders>
          </w:tcPr>
          <w:p w14:paraId="04C3BC3D" w14:textId="0C868B24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2 (8.33)</w:t>
            </w:r>
          </w:p>
        </w:tc>
        <w:tc>
          <w:tcPr>
            <w:tcW w:w="1842" w:type="dxa"/>
            <w:tcBorders>
              <w:top w:val="single" w:sz="4" w:space="0" w:color="auto"/>
            </w:tcBorders>
          </w:tcPr>
          <w:p w14:paraId="64193012" w14:textId="66AE73A5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 (3.45)</w:t>
            </w:r>
          </w:p>
        </w:tc>
        <w:tc>
          <w:tcPr>
            <w:tcW w:w="1156" w:type="dxa"/>
            <w:tcBorders>
              <w:top w:val="single" w:sz="4" w:space="0" w:color="auto"/>
            </w:tcBorders>
          </w:tcPr>
          <w:p w14:paraId="3556206B" w14:textId="77777777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0.584</w:t>
            </w:r>
          </w:p>
        </w:tc>
      </w:tr>
      <w:tr w:rsidR="009D0416" w:rsidRPr="008D001E" w14:paraId="6AA98803" w14:textId="77777777" w:rsidTr="00C9694F">
        <w:tc>
          <w:tcPr>
            <w:tcW w:w="3683" w:type="dxa"/>
          </w:tcPr>
          <w:p w14:paraId="15574772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Parastomal hernia</w:t>
            </w:r>
          </w:p>
        </w:tc>
        <w:tc>
          <w:tcPr>
            <w:tcW w:w="1985" w:type="dxa"/>
          </w:tcPr>
          <w:p w14:paraId="505CA306" w14:textId="77777777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842" w:type="dxa"/>
          </w:tcPr>
          <w:p w14:paraId="0CE70961" w14:textId="77777777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156" w:type="dxa"/>
          </w:tcPr>
          <w:p w14:paraId="165F8CCE" w14:textId="77777777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9D0416" w:rsidRPr="008D001E" w14:paraId="549D79FA" w14:textId="77777777" w:rsidTr="00C9694F">
        <w:trPr>
          <w:trHeight w:val="80"/>
        </w:trPr>
        <w:tc>
          <w:tcPr>
            <w:tcW w:w="3683" w:type="dxa"/>
          </w:tcPr>
          <w:p w14:paraId="04D3B861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Wound infection</w:t>
            </w:r>
          </w:p>
        </w:tc>
        <w:tc>
          <w:tcPr>
            <w:tcW w:w="1985" w:type="dxa"/>
          </w:tcPr>
          <w:p w14:paraId="49551A2F" w14:textId="20948DBE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 (4.17)</w:t>
            </w:r>
          </w:p>
        </w:tc>
        <w:tc>
          <w:tcPr>
            <w:tcW w:w="1842" w:type="dxa"/>
          </w:tcPr>
          <w:p w14:paraId="60DA58B6" w14:textId="053F4108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sz w:val="24"/>
                <w:szCs w:val="24"/>
              </w:rPr>
              <w:t>2 (6.90)</w:t>
            </w:r>
          </w:p>
        </w:tc>
        <w:tc>
          <w:tcPr>
            <w:tcW w:w="1156" w:type="dxa"/>
          </w:tcPr>
          <w:p w14:paraId="338A1D94" w14:textId="77777777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sz w:val="24"/>
                <w:szCs w:val="24"/>
              </w:rPr>
              <w:t>1</w:t>
            </w:r>
          </w:p>
        </w:tc>
      </w:tr>
      <w:tr w:rsidR="009D0416" w:rsidRPr="008D001E" w14:paraId="25297A80" w14:textId="77777777" w:rsidTr="00C9694F">
        <w:tc>
          <w:tcPr>
            <w:tcW w:w="3683" w:type="dxa"/>
          </w:tcPr>
          <w:p w14:paraId="385D430A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Incidence of dermatitis at stoma</w:t>
            </w:r>
          </w:p>
        </w:tc>
        <w:tc>
          <w:tcPr>
            <w:tcW w:w="1985" w:type="dxa"/>
          </w:tcPr>
          <w:p w14:paraId="6CE19A97" w14:textId="7E0E6532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4 (16.67)</w:t>
            </w:r>
          </w:p>
        </w:tc>
        <w:tc>
          <w:tcPr>
            <w:tcW w:w="1842" w:type="dxa"/>
          </w:tcPr>
          <w:p w14:paraId="25F48965" w14:textId="06F522A8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sz w:val="24"/>
                <w:szCs w:val="24"/>
              </w:rPr>
              <w:t>8</w:t>
            </w:r>
            <w:r w:rsidR="006560A5">
              <w:rPr>
                <w:rFonts w:ascii="Book Antiqua" w:eastAsia="宋体" w:hAnsi="Book Antiqua" w:cs="Times New Roman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sz w:val="24"/>
                <w:szCs w:val="24"/>
              </w:rPr>
              <w:t>(27.59</w:t>
            </w:r>
            <w:r w:rsidR="006560A5">
              <w:rPr>
                <w:rFonts w:ascii="Book Antiqua" w:eastAsia="宋体" w:hAnsi="Book Antiqua" w:cs="Times New Roman" w:hint="eastAsia"/>
                <w:sz w:val="24"/>
                <w:szCs w:val="24"/>
              </w:rPr>
              <w:t>)</w:t>
            </w:r>
          </w:p>
        </w:tc>
        <w:tc>
          <w:tcPr>
            <w:tcW w:w="1156" w:type="dxa"/>
          </w:tcPr>
          <w:p w14:paraId="3147A8F5" w14:textId="77777777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sz w:val="24"/>
                <w:szCs w:val="24"/>
              </w:rPr>
              <w:t>0.538</w:t>
            </w:r>
          </w:p>
        </w:tc>
      </w:tr>
      <w:tr w:rsidR="009D0416" w:rsidRPr="008D001E" w14:paraId="02253C05" w14:textId="77777777" w:rsidTr="00C9694F">
        <w:tc>
          <w:tcPr>
            <w:tcW w:w="3683" w:type="dxa"/>
          </w:tcPr>
          <w:p w14:paraId="434D3C85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Obstruction</w:t>
            </w:r>
          </w:p>
        </w:tc>
        <w:tc>
          <w:tcPr>
            <w:tcW w:w="1985" w:type="dxa"/>
          </w:tcPr>
          <w:p w14:paraId="051780C1" w14:textId="77777777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842" w:type="dxa"/>
          </w:tcPr>
          <w:p w14:paraId="71B315B2" w14:textId="2715B608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 (3.45)</w:t>
            </w:r>
          </w:p>
        </w:tc>
        <w:tc>
          <w:tcPr>
            <w:tcW w:w="1156" w:type="dxa"/>
          </w:tcPr>
          <w:p w14:paraId="7E544698" w14:textId="77777777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9D0416" w:rsidRPr="008D001E" w14:paraId="10AA8D90" w14:textId="77777777" w:rsidTr="00C9694F">
        <w:tc>
          <w:tcPr>
            <w:tcW w:w="3683" w:type="dxa"/>
          </w:tcPr>
          <w:p w14:paraId="697C3699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Enterocolitis</w:t>
            </w:r>
          </w:p>
        </w:tc>
        <w:tc>
          <w:tcPr>
            <w:tcW w:w="1985" w:type="dxa"/>
          </w:tcPr>
          <w:p w14:paraId="5D4780EC" w14:textId="094D31B1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3 (12.50)</w:t>
            </w:r>
          </w:p>
        </w:tc>
        <w:tc>
          <w:tcPr>
            <w:tcW w:w="1842" w:type="dxa"/>
          </w:tcPr>
          <w:p w14:paraId="1B29B973" w14:textId="717816F5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5 (17.24)</w:t>
            </w:r>
          </w:p>
        </w:tc>
        <w:tc>
          <w:tcPr>
            <w:tcW w:w="1156" w:type="dxa"/>
          </w:tcPr>
          <w:p w14:paraId="2ABC30D8" w14:textId="77777777" w:rsidR="009D0416" w:rsidRPr="008D001E" w:rsidRDefault="009D0416" w:rsidP="006560A5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0.715</w:t>
            </w:r>
          </w:p>
        </w:tc>
      </w:tr>
    </w:tbl>
    <w:p w14:paraId="7A057E8A" w14:textId="0BB172AE" w:rsidR="009D0416" w:rsidRPr="008D001E" w:rsidRDefault="009D0416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/>
          <w:sz w:val="24"/>
          <w:szCs w:val="24"/>
        </w:rPr>
      </w:pPr>
      <w:r w:rsidRPr="008D001E">
        <w:rPr>
          <w:rFonts w:ascii="Book Antiqua" w:eastAsia="宋体" w:hAnsi="Book Antiqua" w:cs="Times New Roman"/>
          <w:color w:val="000000"/>
          <w:sz w:val="24"/>
          <w:szCs w:val="24"/>
        </w:rPr>
        <w:t>TUE: transumbilical enterostomy</w:t>
      </w:r>
      <w:r w:rsidR="003F1188">
        <w:rPr>
          <w:rFonts w:ascii="Book Antiqua" w:eastAsia="宋体" w:hAnsi="Book Antiqua" w:cs="Times New Roman"/>
          <w:color w:val="000000"/>
          <w:sz w:val="24"/>
          <w:szCs w:val="24"/>
        </w:rPr>
        <w:t>;</w:t>
      </w:r>
      <w:r w:rsidRPr="008D001E">
        <w:rPr>
          <w:rFonts w:ascii="Book Antiqua" w:eastAsia="宋体" w:hAnsi="Book Antiqua" w:cs="Times New Roman"/>
          <w:color w:val="000000"/>
          <w:sz w:val="24"/>
          <w:szCs w:val="24"/>
        </w:rPr>
        <w:t xml:space="preserve"> CAE: conventional abdominal enterostomy.</w:t>
      </w:r>
    </w:p>
    <w:p w14:paraId="45153126" w14:textId="16EDC79E" w:rsidR="009D0416" w:rsidRPr="008D001E" w:rsidRDefault="009D0416" w:rsidP="00C6235B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</w:p>
    <w:p w14:paraId="3B0FB757" w14:textId="77777777" w:rsidR="009D0416" w:rsidRPr="008D001E" w:rsidRDefault="009D0416" w:rsidP="00C6235B">
      <w:pPr>
        <w:widowControl/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8D001E">
        <w:rPr>
          <w:rFonts w:ascii="Book Antiqua" w:hAnsi="Book Antiqua"/>
          <w:color w:val="000000"/>
          <w:sz w:val="24"/>
          <w:szCs w:val="24"/>
        </w:rPr>
        <w:br w:type="page"/>
      </w:r>
    </w:p>
    <w:p w14:paraId="42F645EE" w14:textId="77777777" w:rsidR="009D0416" w:rsidRPr="008D001E" w:rsidRDefault="009D0416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color w:val="000000"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color w:val="000000"/>
          <w:sz w:val="24"/>
          <w:szCs w:val="24"/>
        </w:rPr>
        <w:lastRenderedPageBreak/>
        <w:t xml:space="preserve">Table 3 </w:t>
      </w:r>
      <w:r w:rsidRPr="008D001E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>Characteristics and operative data during pull-through procedure</w:t>
      </w:r>
    </w:p>
    <w:tbl>
      <w:tblPr>
        <w:tblW w:w="8806" w:type="dxa"/>
        <w:tblInd w:w="-284" w:type="dxa"/>
        <w:tblBorders>
          <w:top w:val="single" w:sz="4" w:space="0" w:color="auto"/>
          <w:bottom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261"/>
        <w:gridCol w:w="2126"/>
        <w:gridCol w:w="2127"/>
        <w:gridCol w:w="1292"/>
      </w:tblGrid>
      <w:tr w:rsidR="009D0416" w:rsidRPr="008D001E" w14:paraId="50A835FC" w14:textId="77777777" w:rsidTr="00DD6325">
        <w:trPr>
          <w:trHeight w:val="290"/>
        </w:trPr>
        <w:tc>
          <w:tcPr>
            <w:tcW w:w="3261" w:type="dxa"/>
            <w:tcBorders>
              <w:top w:val="single" w:sz="4" w:space="0" w:color="auto"/>
              <w:bottom w:val="single" w:sz="4" w:space="0" w:color="auto"/>
            </w:tcBorders>
          </w:tcPr>
          <w:p w14:paraId="7CE5966C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Group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14:paraId="0EC89AB5" w14:textId="3F7C80E8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TUE</w:t>
            </w:r>
            <w:r w:rsidR="00B63C31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="00B63C31">
              <w:rPr>
                <w:rFonts w:ascii="Book Antiqua" w:eastAsia="宋体" w:hAnsi="Book Antiqua" w:cs="Times New Roman" w:hint="eastAsia"/>
                <w:b/>
                <w:bCs/>
                <w:color w:val="000000"/>
                <w:sz w:val="24"/>
                <w:szCs w:val="24"/>
              </w:rPr>
              <w:t>(</w:t>
            </w:r>
            <w:r w:rsidRPr="00B63C31">
              <w:rPr>
                <w:rFonts w:ascii="Book Antiqua" w:eastAsia="宋体" w:hAnsi="Book Antiqua" w:cs="Times New Roman"/>
                <w:b/>
                <w:bCs/>
                <w:i/>
                <w:iCs/>
                <w:color w:val="000000"/>
                <w:sz w:val="24"/>
                <w:szCs w:val="24"/>
              </w:rPr>
              <w:t>n</w:t>
            </w:r>
            <w:r w:rsidR="00B63C31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=</w:t>
            </w:r>
            <w:r w:rsidR="00B63C31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24</w:t>
            </w:r>
            <w:r w:rsidR="00B63C31">
              <w:rPr>
                <w:rFonts w:ascii="Book Antiqua" w:eastAsia="宋体" w:hAnsi="Book Antiqua" w:cs="Times New Roman" w:hint="eastAsia"/>
                <w:b/>
                <w:bCs/>
                <w:color w:val="000000"/>
                <w:sz w:val="24"/>
                <w:szCs w:val="24"/>
              </w:rPr>
              <w:t>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</w:tcPr>
          <w:p w14:paraId="40E3D3C4" w14:textId="7361A67F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CAE</w:t>
            </w:r>
            <w:r w:rsidR="00B63C31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="00B63C31">
              <w:rPr>
                <w:rFonts w:ascii="Book Antiqua" w:eastAsia="宋体" w:hAnsi="Book Antiqua" w:cs="Times New Roman" w:hint="eastAsia"/>
                <w:b/>
                <w:bCs/>
                <w:color w:val="000000"/>
                <w:sz w:val="24"/>
                <w:szCs w:val="24"/>
              </w:rPr>
              <w:t>(</w:t>
            </w:r>
            <w:r w:rsidRPr="00B63C31">
              <w:rPr>
                <w:rFonts w:ascii="Book Antiqua" w:eastAsia="宋体" w:hAnsi="Book Antiqua" w:cs="Times New Roman"/>
                <w:b/>
                <w:bCs/>
                <w:i/>
                <w:iCs/>
                <w:color w:val="000000"/>
                <w:sz w:val="24"/>
                <w:szCs w:val="24"/>
              </w:rPr>
              <w:t>n</w:t>
            </w:r>
            <w:r w:rsidR="00B63C31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=</w:t>
            </w:r>
            <w:r w:rsidR="00B63C31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29</w:t>
            </w:r>
            <w:r w:rsidR="00B63C31">
              <w:rPr>
                <w:rFonts w:ascii="Book Antiqua" w:eastAsia="宋体" w:hAnsi="Book Antiqua" w:cs="Times New Roman" w:hint="eastAsia"/>
                <w:b/>
                <w:bCs/>
                <w:color w:val="000000"/>
                <w:sz w:val="24"/>
                <w:szCs w:val="24"/>
              </w:rPr>
              <w:t>)</w:t>
            </w:r>
          </w:p>
        </w:tc>
        <w:tc>
          <w:tcPr>
            <w:tcW w:w="1292" w:type="dxa"/>
            <w:tcBorders>
              <w:top w:val="single" w:sz="4" w:space="0" w:color="auto"/>
              <w:bottom w:val="single" w:sz="4" w:space="0" w:color="auto"/>
            </w:tcBorders>
          </w:tcPr>
          <w:p w14:paraId="7F3FE103" w14:textId="72FEFC8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b/>
                <w:bCs/>
                <w:i/>
                <w:iCs/>
                <w:color w:val="000000"/>
                <w:sz w:val="24"/>
                <w:szCs w:val="24"/>
              </w:rPr>
              <w:t>P</w:t>
            </w:r>
            <w:r w:rsidR="0085389B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="00583794" w:rsidRPr="00E62287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value</w:t>
            </w:r>
          </w:p>
        </w:tc>
      </w:tr>
      <w:tr w:rsidR="009D0416" w:rsidRPr="008D001E" w14:paraId="6F7E72B2" w14:textId="77777777" w:rsidTr="00DD6325">
        <w:tc>
          <w:tcPr>
            <w:tcW w:w="3261" w:type="dxa"/>
            <w:tcBorders>
              <w:top w:val="single" w:sz="4" w:space="0" w:color="auto"/>
            </w:tcBorders>
          </w:tcPr>
          <w:p w14:paraId="602BF52A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Age at operation (mo)</w:t>
            </w: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11692653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8.0 ± 1.9</w:t>
            </w:r>
          </w:p>
        </w:tc>
        <w:tc>
          <w:tcPr>
            <w:tcW w:w="2127" w:type="dxa"/>
            <w:tcBorders>
              <w:top w:val="single" w:sz="4" w:space="0" w:color="auto"/>
            </w:tcBorders>
          </w:tcPr>
          <w:p w14:paraId="09EFFE5F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8.5 ± 2.2</w:t>
            </w:r>
          </w:p>
        </w:tc>
        <w:tc>
          <w:tcPr>
            <w:tcW w:w="1292" w:type="dxa"/>
            <w:tcBorders>
              <w:top w:val="single" w:sz="4" w:space="0" w:color="auto"/>
            </w:tcBorders>
          </w:tcPr>
          <w:p w14:paraId="56FE292C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0.386</w:t>
            </w:r>
          </w:p>
        </w:tc>
      </w:tr>
      <w:tr w:rsidR="009D0416" w:rsidRPr="008D001E" w14:paraId="2EB12406" w14:textId="77777777" w:rsidTr="00DD6325">
        <w:tc>
          <w:tcPr>
            <w:tcW w:w="3261" w:type="dxa"/>
          </w:tcPr>
          <w:p w14:paraId="6102FE37" w14:textId="3198C53A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Sex (male)</w:t>
            </w:r>
            <w:r w:rsidR="00DD6325" w:rsidRPr="00DD6325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, </w:t>
            </w:r>
            <w:r w:rsidR="00DD6325" w:rsidRPr="00DD6325">
              <w:rPr>
                <w:rFonts w:ascii="Book Antiqua" w:eastAsia="宋体" w:hAnsi="Book Antiqua" w:cs="Times New Roman"/>
                <w:i/>
                <w:iCs/>
                <w:color w:val="000000"/>
                <w:sz w:val="24"/>
                <w:szCs w:val="24"/>
              </w:rPr>
              <w:t>n</w:t>
            </w:r>
            <w:r w:rsidR="00DD6325" w:rsidRPr="00DD6325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(%)</w:t>
            </w:r>
          </w:p>
        </w:tc>
        <w:tc>
          <w:tcPr>
            <w:tcW w:w="2126" w:type="dxa"/>
          </w:tcPr>
          <w:p w14:paraId="4ADF5F05" w14:textId="2FCDE3F9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7</w:t>
            </w:r>
            <w:r w:rsidR="00B63C31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</w:t>
            </w:r>
            <w:r w:rsidR="00B63C31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(</w:t>
            </w: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70.83</w:t>
            </w:r>
            <w:r w:rsidR="00B63C31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2127" w:type="dxa"/>
          </w:tcPr>
          <w:p w14:paraId="764D10E4" w14:textId="08AF848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23</w:t>
            </w:r>
            <w:r w:rsidR="00B63C31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</w:t>
            </w:r>
            <w:r w:rsidR="00B63C31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(</w:t>
            </w: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79.31</w:t>
            </w:r>
            <w:r w:rsidR="00B63C31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)</w:t>
            </w:r>
          </w:p>
        </w:tc>
        <w:tc>
          <w:tcPr>
            <w:tcW w:w="1292" w:type="dxa"/>
          </w:tcPr>
          <w:p w14:paraId="058DDF03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sz w:val="24"/>
                <w:szCs w:val="24"/>
              </w:rPr>
              <w:t>0.694</w:t>
            </w:r>
          </w:p>
        </w:tc>
      </w:tr>
      <w:tr w:rsidR="009D0416" w:rsidRPr="008D001E" w14:paraId="55E4952A" w14:textId="77777777" w:rsidTr="00DD6325">
        <w:tc>
          <w:tcPr>
            <w:tcW w:w="3261" w:type="dxa"/>
          </w:tcPr>
          <w:p w14:paraId="5CBFBAEB" w14:textId="41691206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Weight</w:t>
            </w:r>
            <w:r w:rsidR="00B63C31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</w:t>
            </w:r>
            <w:r w:rsidR="00B63C31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(</w:t>
            </w: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kg</w:t>
            </w:r>
            <w:r w:rsidR="00B63C31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)</w:t>
            </w:r>
          </w:p>
        </w:tc>
        <w:tc>
          <w:tcPr>
            <w:tcW w:w="2126" w:type="dxa"/>
          </w:tcPr>
          <w:p w14:paraId="4272A0D0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7.2 ± 2.0</w:t>
            </w:r>
          </w:p>
        </w:tc>
        <w:tc>
          <w:tcPr>
            <w:tcW w:w="2127" w:type="dxa"/>
          </w:tcPr>
          <w:p w14:paraId="4290246D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7.9 ± 2.5</w:t>
            </w:r>
          </w:p>
        </w:tc>
        <w:tc>
          <w:tcPr>
            <w:tcW w:w="1292" w:type="dxa"/>
          </w:tcPr>
          <w:p w14:paraId="2ED253C6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0.273</w:t>
            </w:r>
          </w:p>
        </w:tc>
      </w:tr>
      <w:tr w:rsidR="009D0416" w:rsidRPr="008D001E" w14:paraId="2E023FDB" w14:textId="77777777" w:rsidTr="00DD6325">
        <w:tc>
          <w:tcPr>
            <w:tcW w:w="3261" w:type="dxa"/>
          </w:tcPr>
          <w:p w14:paraId="3D3B5BFA" w14:textId="4CD304FB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Preoperative enteritis</w:t>
            </w:r>
            <w:r w:rsidR="00DD6325" w:rsidRPr="00DD6325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, </w:t>
            </w:r>
            <w:r w:rsidR="00DD6325" w:rsidRPr="00DD6325">
              <w:rPr>
                <w:rFonts w:ascii="Book Antiqua" w:eastAsia="宋体" w:hAnsi="Book Antiqua" w:cs="Times New Roman"/>
                <w:i/>
                <w:iCs/>
                <w:color w:val="000000"/>
                <w:sz w:val="24"/>
                <w:szCs w:val="24"/>
              </w:rPr>
              <w:t>n</w:t>
            </w:r>
            <w:r w:rsidR="00DD6325" w:rsidRPr="00DD6325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(%)</w:t>
            </w:r>
          </w:p>
        </w:tc>
        <w:tc>
          <w:tcPr>
            <w:tcW w:w="2126" w:type="dxa"/>
          </w:tcPr>
          <w:p w14:paraId="294458FE" w14:textId="3BE47788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4</w:t>
            </w:r>
            <w:r w:rsidR="00B63C31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</w:t>
            </w:r>
            <w:r w:rsidR="00B63C31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(</w:t>
            </w: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6.67</w:t>
            </w:r>
            <w:r w:rsidR="00B63C31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)</w:t>
            </w:r>
          </w:p>
        </w:tc>
        <w:tc>
          <w:tcPr>
            <w:tcW w:w="2127" w:type="dxa"/>
          </w:tcPr>
          <w:p w14:paraId="3E16D394" w14:textId="507BE3F1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7</w:t>
            </w:r>
            <w:r w:rsidR="00B63C31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</w:t>
            </w:r>
            <w:r w:rsidR="00B63C31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(</w:t>
            </w: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24.14</w:t>
            </w:r>
            <w:r w:rsidR="00B63C31"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)</w:t>
            </w:r>
          </w:p>
        </w:tc>
        <w:tc>
          <w:tcPr>
            <w:tcW w:w="1292" w:type="dxa"/>
          </w:tcPr>
          <w:p w14:paraId="0CBF9D4D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0.735</w:t>
            </w:r>
          </w:p>
        </w:tc>
      </w:tr>
      <w:tr w:rsidR="009D0416" w:rsidRPr="008D001E" w14:paraId="5336A1B4" w14:textId="77777777" w:rsidTr="00DD6325">
        <w:trPr>
          <w:trHeight w:val="266"/>
        </w:trPr>
        <w:tc>
          <w:tcPr>
            <w:tcW w:w="3261" w:type="dxa"/>
          </w:tcPr>
          <w:p w14:paraId="275886D5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Mean operative time (min)</w:t>
            </w:r>
          </w:p>
        </w:tc>
        <w:tc>
          <w:tcPr>
            <w:tcW w:w="2126" w:type="dxa"/>
          </w:tcPr>
          <w:p w14:paraId="0A395DCB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44.8 ± 28.2</w:t>
            </w:r>
          </w:p>
        </w:tc>
        <w:tc>
          <w:tcPr>
            <w:tcW w:w="2127" w:type="dxa"/>
          </w:tcPr>
          <w:p w14:paraId="55CFE200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60.3 ± 27.6</w:t>
            </w:r>
          </w:p>
        </w:tc>
        <w:tc>
          <w:tcPr>
            <w:tcW w:w="1292" w:type="dxa"/>
            <w:shd w:val="clear" w:color="auto" w:fill="auto"/>
          </w:tcPr>
          <w:p w14:paraId="231E0F1D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0.049</w:t>
            </w:r>
          </w:p>
        </w:tc>
      </w:tr>
      <w:tr w:rsidR="009D0416" w:rsidRPr="008D001E" w14:paraId="7412C076" w14:textId="77777777" w:rsidTr="00DD6325">
        <w:trPr>
          <w:trHeight w:val="266"/>
        </w:trPr>
        <w:tc>
          <w:tcPr>
            <w:tcW w:w="3261" w:type="dxa"/>
          </w:tcPr>
          <w:p w14:paraId="71E64BE2" w14:textId="7E8EC302" w:rsidR="009D0416" w:rsidRPr="008D001E" w:rsidRDefault="009D0416" w:rsidP="006D5B89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Hospital stay (d)</w:t>
            </w:r>
          </w:p>
        </w:tc>
        <w:tc>
          <w:tcPr>
            <w:tcW w:w="2126" w:type="dxa"/>
          </w:tcPr>
          <w:p w14:paraId="2AFA009C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9.8 ± 1.4</w:t>
            </w:r>
          </w:p>
        </w:tc>
        <w:tc>
          <w:tcPr>
            <w:tcW w:w="2127" w:type="dxa"/>
          </w:tcPr>
          <w:p w14:paraId="53F61C8A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0.4 ± 1.8</w:t>
            </w:r>
          </w:p>
        </w:tc>
        <w:tc>
          <w:tcPr>
            <w:tcW w:w="1292" w:type="dxa"/>
          </w:tcPr>
          <w:p w14:paraId="23B1B8FE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0.189</w:t>
            </w:r>
          </w:p>
        </w:tc>
      </w:tr>
      <w:tr w:rsidR="009D0416" w:rsidRPr="008D001E" w14:paraId="2D3335E9" w14:textId="77777777" w:rsidTr="00DD6325">
        <w:trPr>
          <w:trHeight w:val="266"/>
        </w:trPr>
        <w:tc>
          <w:tcPr>
            <w:tcW w:w="3261" w:type="dxa"/>
          </w:tcPr>
          <w:p w14:paraId="0E6E670E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Cost of hospital (RMB)</w:t>
            </w:r>
          </w:p>
        </w:tc>
        <w:tc>
          <w:tcPr>
            <w:tcW w:w="2126" w:type="dxa"/>
          </w:tcPr>
          <w:p w14:paraId="3C74450D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sz w:val="24"/>
                <w:szCs w:val="24"/>
              </w:rPr>
              <w:t>57325.5 ± 3607.9</w:t>
            </w:r>
          </w:p>
        </w:tc>
        <w:tc>
          <w:tcPr>
            <w:tcW w:w="2127" w:type="dxa"/>
          </w:tcPr>
          <w:p w14:paraId="5389C9B4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sz w:val="24"/>
                <w:szCs w:val="24"/>
              </w:rPr>
              <w:t>55792.3 ± 3851.1</w:t>
            </w:r>
          </w:p>
        </w:tc>
        <w:tc>
          <w:tcPr>
            <w:tcW w:w="1292" w:type="dxa"/>
          </w:tcPr>
          <w:p w14:paraId="680BF141" w14:textId="77777777" w:rsidR="009D0416" w:rsidRPr="008D001E" w:rsidRDefault="009D0416" w:rsidP="00B63C31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sz w:val="24"/>
                <w:szCs w:val="24"/>
              </w:rPr>
              <w:t>0.144</w:t>
            </w:r>
          </w:p>
        </w:tc>
      </w:tr>
    </w:tbl>
    <w:p w14:paraId="657A1112" w14:textId="3EC97001" w:rsidR="009D0416" w:rsidRPr="007A4286" w:rsidRDefault="009D0416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/>
          <w:sz w:val="24"/>
          <w:szCs w:val="24"/>
        </w:rPr>
      </w:pPr>
      <w:r w:rsidRPr="008D001E">
        <w:rPr>
          <w:rFonts w:ascii="Book Antiqua" w:eastAsia="宋体" w:hAnsi="Book Antiqua" w:cs="Times New Roman"/>
          <w:color w:val="000000"/>
          <w:sz w:val="24"/>
          <w:szCs w:val="24"/>
        </w:rPr>
        <w:t xml:space="preserve">TUE: </w:t>
      </w:r>
      <w:r w:rsidR="00B63C31" w:rsidRPr="008D001E">
        <w:rPr>
          <w:rFonts w:ascii="Book Antiqua" w:eastAsia="宋体" w:hAnsi="Book Antiqua" w:cs="Times New Roman"/>
          <w:color w:val="000000"/>
          <w:sz w:val="24"/>
          <w:szCs w:val="24"/>
        </w:rPr>
        <w:t>T</w:t>
      </w:r>
      <w:r w:rsidRPr="008D001E">
        <w:rPr>
          <w:rFonts w:ascii="Book Antiqua" w:eastAsia="宋体" w:hAnsi="Book Antiqua" w:cs="Times New Roman"/>
          <w:color w:val="000000"/>
          <w:sz w:val="24"/>
          <w:szCs w:val="24"/>
        </w:rPr>
        <w:t xml:space="preserve">ransumbilical enterostomy; CAE: </w:t>
      </w:r>
      <w:r w:rsidR="00B63C31" w:rsidRPr="008D001E">
        <w:rPr>
          <w:rFonts w:ascii="Book Antiqua" w:eastAsia="宋体" w:hAnsi="Book Antiqua" w:cs="Times New Roman"/>
          <w:color w:val="000000"/>
          <w:sz w:val="24"/>
          <w:szCs w:val="24"/>
        </w:rPr>
        <w:t>C</w:t>
      </w:r>
      <w:r w:rsidRPr="008D001E">
        <w:rPr>
          <w:rFonts w:ascii="Book Antiqua" w:eastAsia="宋体" w:hAnsi="Book Antiqua" w:cs="Times New Roman"/>
          <w:color w:val="000000"/>
          <w:sz w:val="24"/>
          <w:szCs w:val="24"/>
        </w:rPr>
        <w:t>onventional abdominal enterostomy.</w:t>
      </w:r>
    </w:p>
    <w:p w14:paraId="08677808" w14:textId="77777777" w:rsidR="009D0416" w:rsidRPr="008D001E" w:rsidRDefault="009D0416" w:rsidP="00C6235B">
      <w:pPr>
        <w:widowControl/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8D001E">
        <w:rPr>
          <w:rFonts w:ascii="Book Antiqua" w:hAnsi="Book Antiqua"/>
          <w:color w:val="000000"/>
          <w:sz w:val="24"/>
          <w:szCs w:val="24"/>
        </w:rPr>
        <w:br w:type="page"/>
      </w:r>
    </w:p>
    <w:p w14:paraId="371E5FC5" w14:textId="4791DB02" w:rsidR="009D0416" w:rsidRPr="008D001E" w:rsidRDefault="009D0416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color w:val="000000"/>
          <w:sz w:val="24"/>
          <w:szCs w:val="24"/>
        </w:rPr>
      </w:pPr>
      <w:r w:rsidRPr="008D001E">
        <w:rPr>
          <w:rFonts w:ascii="Book Antiqua" w:eastAsia="宋体" w:hAnsi="Book Antiqua" w:cs="Times New Roman"/>
          <w:b/>
          <w:color w:val="000000"/>
          <w:sz w:val="24"/>
          <w:szCs w:val="24"/>
        </w:rPr>
        <w:lastRenderedPageBreak/>
        <w:t xml:space="preserve">Table 4 </w:t>
      </w:r>
      <w:r w:rsidRPr="008D001E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>Cosmetic assessment</w:t>
      </w:r>
    </w:p>
    <w:tbl>
      <w:tblPr>
        <w:tblW w:w="8647" w:type="dxa"/>
        <w:tblBorders>
          <w:top w:val="single" w:sz="4" w:space="0" w:color="auto"/>
          <w:bottom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828"/>
        <w:gridCol w:w="1842"/>
        <w:gridCol w:w="1843"/>
        <w:gridCol w:w="1134"/>
      </w:tblGrid>
      <w:tr w:rsidR="009D0416" w:rsidRPr="008D001E" w14:paraId="6D771908" w14:textId="77777777" w:rsidTr="00DD6325">
        <w:tc>
          <w:tcPr>
            <w:tcW w:w="3828" w:type="dxa"/>
            <w:tcBorders>
              <w:top w:val="single" w:sz="4" w:space="0" w:color="auto"/>
              <w:bottom w:val="single" w:sz="4" w:space="0" w:color="auto"/>
            </w:tcBorders>
          </w:tcPr>
          <w:p w14:paraId="234CCF00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Assessment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14:paraId="54AE02F3" w14:textId="64CEEBCE" w:rsidR="009D0416" w:rsidRPr="008D001E" w:rsidRDefault="009D0416" w:rsidP="00E6528E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TUE</w:t>
            </w:r>
            <w:r w:rsidR="00E6528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="00E6528E">
              <w:rPr>
                <w:rFonts w:ascii="Book Antiqua" w:eastAsia="宋体" w:hAnsi="Book Antiqua" w:cs="Times New Roman" w:hint="eastAsia"/>
                <w:b/>
                <w:bCs/>
                <w:color w:val="000000"/>
                <w:sz w:val="24"/>
                <w:szCs w:val="24"/>
              </w:rPr>
              <w:t>(</w:t>
            </w:r>
            <w:r w:rsidRPr="00E6528E">
              <w:rPr>
                <w:rFonts w:ascii="Book Antiqua" w:eastAsia="宋体" w:hAnsi="Book Antiqua" w:cs="Times New Roman"/>
                <w:b/>
                <w:bCs/>
                <w:i/>
                <w:iCs/>
                <w:color w:val="000000"/>
                <w:sz w:val="24"/>
                <w:szCs w:val="24"/>
              </w:rPr>
              <w:t>n</w:t>
            </w:r>
            <w:r w:rsidR="00E6528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=</w:t>
            </w:r>
            <w:r w:rsidR="00E6528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24</w:t>
            </w:r>
            <w:r w:rsidR="00E6528E">
              <w:rPr>
                <w:rFonts w:ascii="Book Antiqua" w:eastAsia="宋体" w:hAnsi="Book Antiqua" w:cs="Times New Roman" w:hint="eastAsia"/>
                <w:b/>
                <w:bCs/>
                <w:color w:val="000000"/>
                <w:sz w:val="24"/>
                <w:szCs w:val="24"/>
              </w:rPr>
              <w:t>)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32B3F6D9" w14:textId="3E4C1219" w:rsidR="009D0416" w:rsidRPr="008D001E" w:rsidRDefault="009D0416" w:rsidP="00E6528E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CAE</w:t>
            </w:r>
            <w:r w:rsidR="00E6528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="00E6528E">
              <w:rPr>
                <w:rFonts w:ascii="Book Antiqua" w:eastAsia="宋体" w:hAnsi="Book Antiqua" w:cs="Times New Roman" w:hint="eastAsia"/>
                <w:b/>
                <w:bCs/>
                <w:color w:val="000000"/>
                <w:sz w:val="24"/>
                <w:szCs w:val="24"/>
              </w:rPr>
              <w:t>(</w:t>
            </w:r>
            <w:r w:rsidRPr="00E6528E">
              <w:rPr>
                <w:rFonts w:ascii="Book Antiqua" w:eastAsia="宋体" w:hAnsi="Book Antiqua" w:cs="Times New Roman"/>
                <w:b/>
                <w:bCs/>
                <w:i/>
                <w:iCs/>
                <w:color w:val="000000"/>
                <w:sz w:val="24"/>
                <w:szCs w:val="24"/>
              </w:rPr>
              <w:t>n</w:t>
            </w:r>
            <w:r w:rsidR="00E6528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=</w:t>
            </w:r>
            <w:r w:rsidR="00E6528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29</w:t>
            </w:r>
            <w:r w:rsidR="00E6528E">
              <w:rPr>
                <w:rFonts w:ascii="Book Antiqua" w:eastAsia="宋体" w:hAnsi="Book Antiqua" w:cs="Times New Roman" w:hint="eastAsia"/>
                <w:b/>
                <w:bCs/>
                <w:color w:val="000000"/>
                <w:sz w:val="24"/>
                <w:szCs w:val="24"/>
              </w:rPr>
              <w:t>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3D11C31E" w14:textId="483050EA" w:rsidR="009D0416" w:rsidRPr="008D001E" w:rsidRDefault="009D0416" w:rsidP="00E6528E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b/>
                <w:bCs/>
                <w:i/>
                <w:iCs/>
                <w:color w:val="000000"/>
                <w:sz w:val="24"/>
                <w:szCs w:val="24"/>
              </w:rPr>
              <w:t>P</w:t>
            </w:r>
            <w:r w:rsidR="00DD6325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r w:rsidR="00DD6325" w:rsidRPr="00E62287">
              <w:rPr>
                <w:rFonts w:ascii="Book Antiqua" w:eastAsia="宋体" w:hAnsi="Book Antiqua" w:cs="Times New Roman"/>
                <w:b/>
                <w:bCs/>
                <w:color w:val="000000"/>
                <w:sz w:val="24"/>
                <w:szCs w:val="24"/>
              </w:rPr>
              <w:t>value</w:t>
            </w:r>
          </w:p>
        </w:tc>
      </w:tr>
      <w:tr w:rsidR="009D0416" w:rsidRPr="008D001E" w14:paraId="7D7B1286" w14:textId="77777777" w:rsidTr="00DD6325">
        <w:tc>
          <w:tcPr>
            <w:tcW w:w="3828" w:type="dxa"/>
            <w:tcBorders>
              <w:top w:val="single" w:sz="4" w:space="0" w:color="auto"/>
            </w:tcBorders>
          </w:tcPr>
          <w:p w14:paraId="0D083E85" w14:textId="45DC22BB" w:rsidR="009D0416" w:rsidRPr="008D001E" w:rsidRDefault="009D0416" w:rsidP="006D5B89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Appearance </w:t>
            </w:r>
            <w:r w:rsidR="006D5B89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of</w:t>
            </w: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the umbilicus</w:t>
            </w:r>
          </w:p>
        </w:tc>
        <w:tc>
          <w:tcPr>
            <w:tcW w:w="1842" w:type="dxa"/>
            <w:tcBorders>
              <w:top w:val="single" w:sz="4" w:space="0" w:color="auto"/>
            </w:tcBorders>
          </w:tcPr>
          <w:p w14:paraId="10533C7A" w14:textId="77777777" w:rsidR="009D0416" w:rsidRPr="008D001E" w:rsidRDefault="009D0416" w:rsidP="00E6528E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Normal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6443C4B9" w14:textId="77777777" w:rsidR="009D0416" w:rsidRPr="008D001E" w:rsidRDefault="009D0416" w:rsidP="00E6528E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Normal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16DED416" w14:textId="77777777" w:rsidR="009D0416" w:rsidRPr="008D001E" w:rsidRDefault="009D0416" w:rsidP="00E6528E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9D0416" w:rsidRPr="008D001E" w14:paraId="7A3DA552" w14:textId="77777777" w:rsidTr="00DD6325">
        <w:trPr>
          <w:trHeight w:val="324"/>
        </w:trPr>
        <w:tc>
          <w:tcPr>
            <w:tcW w:w="3828" w:type="dxa"/>
          </w:tcPr>
          <w:p w14:paraId="7582AA45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Scar appearance on the</w:t>
            </w:r>
          </w:p>
          <w:p w14:paraId="30CB0231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abdomen</w:t>
            </w:r>
          </w:p>
        </w:tc>
        <w:tc>
          <w:tcPr>
            <w:tcW w:w="1842" w:type="dxa"/>
          </w:tcPr>
          <w:p w14:paraId="771FE5A4" w14:textId="77777777" w:rsidR="009D0416" w:rsidRPr="008D001E" w:rsidRDefault="009D0416" w:rsidP="00E6528E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Near scarless</w:t>
            </w:r>
          </w:p>
        </w:tc>
        <w:tc>
          <w:tcPr>
            <w:tcW w:w="1843" w:type="dxa"/>
          </w:tcPr>
          <w:p w14:paraId="1DB9CE99" w14:textId="77777777" w:rsidR="009D0416" w:rsidRPr="008D001E" w:rsidRDefault="009D0416" w:rsidP="00E6528E">
            <w:pPr>
              <w:tabs>
                <w:tab w:val="left" w:pos="258"/>
              </w:tabs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Visible</w:t>
            </w:r>
          </w:p>
        </w:tc>
        <w:tc>
          <w:tcPr>
            <w:tcW w:w="1134" w:type="dxa"/>
          </w:tcPr>
          <w:p w14:paraId="7C378D88" w14:textId="77777777" w:rsidR="009D0416" w:rsidRPr="008D001E" w:rsidRDefault="009D0416" w:rsidP="00E6528E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9D0416" w:rsidRPr="008D001E" w14:paraId="79A405FC" w14:textId="77777777" w:rsidTr="00DD6325">
        <w:tc>
          <w:tcPr>
            <w:tcW w:w="3828" w:type="dxa"/>
          </w:tcPr>
          <w:p w14:paraId="29FC3200" w14:textId="77777777" w:rsidR="009D0416" w:rsidRPr="008D001E" w:rsidRDefault="009D0416" w:rsidP="00C6235B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MSS score of visible scars on the abdomen</w:t>
            </w:r>
          </w:p>
        </w:tc>
        <w:tc>
          <w:tcPr>
            <w:tcW w:w="1842" w:type="dxa"/>
          </w:tcPr>
          <w:p w14:paraId="4B17038A" w14:textId="64BB451E" w:rsidR="009D0416" w:rsidRPr="008D001E" w:rsidRDefault="004E5C16" w:rsidP="00E6528E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>6</w:t>
            </w:r>
            <w:r w:rsidR="009D0416" w:rsidRPr="008D001E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>.83</w:t>
            </w:r>
            <w:r w:rsidR="009D0416" w:rsidRPr="008D001E">
              <w:rPr>
                <w:rFonts w:ascii="Book Antiqua" w:eastAsia="宋体" w:hAnsi="Book Antiqua" w:cs="Times New Roman"/>
                <w:color w:val="FF0000"/>
                <w:kern w:val="0"/>
                <w:sz w:val="24"/>
                <w:szCs w:val="24"/>
              </w:rPr>
              <w:t xml:space="preserve"> </w:t>
            </w:r>
            <w:r w:rsidR="009D0416" w:rsidRPr="008D001E">
              <w:rPr>
                <w:rFonts w:ascii="Book Antiqua" w:eastAsia="宋体" w:hAnsi="Book Antiqua" w:cs="Times New Roman"/>
                <w:color w:val="000000"/>
                <w:kern w:val="0"/>
                <w:sz w:val="24"/>
                <w:szCs w:val="24"/>
              </w:rPr>
              <w:t>± 0.96</w:t>
            </w:r>
          </w:p>
        </w:tc>
        <w:tc>
          <w:tcPr>
            <w:tcW w:w="1843" w:type="dxa"/>
          </w:tcPr>
          <w:p w14:paraId="4CEFA14B" w14:textId="77777777" w:rsidR="009D0416" w:rsidRPr="008D001E" w:rsidRDefault="009D0416" w:rsidP="00E6528E">
            <w:pPr>
              <w:tabs>
                <w:tab w:val="left" w:pos="258"/>
              </w:tabs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13.32 ± 1.57</w:t>
            </w:r>
          </w:p>
        </w:tc>
        <w:tc>
          <w:tcPr>
            <w:tcW w:w="1134" w:type="dxa"/>
          </w:tcPr>
          <w:p w14:paraId="200BA41F" w14:textId="71392D40" w:rsidR="009D0416" w:rsidRPr="008D001E" w:rsidRDefault="009D0416" w:rsidP="00E6528E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&lt;</w:t>
            </w:r>
            <w:r w:rsidR="00E6528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 xml:space="preserve"> </w:t>
            </w:r>
            <w:r w:rsidRPr="008D001E"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  <w:t>0.001</w:t>
            </w:r>
          </w:p>
        </w:tc>
      </w:tr>
    </w:tbl>
    <w:p w14:paraId="120FE336" w14:textId="25257399" w:rsidR="001565F2" w:rsidRPr="00C6235B" w:rsidRDefault="009D0416" w:rsidP="00C6235B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8D001E">
        <w:rPr>
          <w:rFonts w:ascii="Book Antiqua" w:eastAsia="宋体" w:hAnsi="Book Antiqua" w:cs="Times New Roman"/>
          <w:sz w:val="24"/>
          <w:szCs w:val="24"/>
        </w:rPr>
        <w:t xml:space="preserve">TUE: </w:t>
      </w:r>
      <w:r w:rsidR="00E6528E" w:rsidRPr="008D001E">
        <w:rPr>
          <w:rFonts w:ascii="Book Antiqua" w:eastAsia="宋体" w:hAnsi="Book Antiqua" w:cs="Times New Roman"/>
          <w:sz w:val="24"/>
          <w:szCs w:val="24"/>
        </w:rPr>
        <w:t>T</w:t>
      </w:r>
      <w:r w:rsidRPr="008D001E">
        <w:rPr>
          <w:rFonts w:ascii="Book Antiqua" w:eastAsia="宋体" w:hAnsi="Book Antiqua" w:cs="Times New Roman"/>
          <w:sz w:val="24"/>
          <w:szCs w:val="24"/>
        </w:rPr>
        <w:t>ransumbilical enterostomy</w:t>
      </w:r>
      <w:r w:rsidR="00E6528E">
        <w:rPr>
          <w:rFonts w:ascii="Book Antiqua" w:eastAsia="宋体" w:hAnsi="Book Antiqua" w:cs="Times New Roman"/>
          <w:sz w:val="24"/>
          <w:szCs w:val="24"/>
        </w:rPr>
        <w:t>;</w:t>
      </w:r>
      <w:r w:rsidRPr="008D001E">
        <w:rPr>
          <w:rFonts w:ascii="Book Antiqua" w:eastAsia="宋体" w:hAnsi="Book Antiqua" w:cs="Times New Roman"/>
          <w:sz w:val="24"/>
          <w:szCs w:val="24"/>
        </w:rPr>
        <w:t xml:space="preserve"> CAE: </w:t>
      </w:r>
      <w:r w:rsidR="00E6528E" w:rsidRPr="008D001E">
        <w:rPr>
          <w:rFonts w:ascii="Book Antiqua" w:eastAsia="宋体" w:hAnsi="Book Antiqua" w:cs="Times New Roman"/>
          <w:sz w:val="24"/>
          <w:szCs w:val="24"/>
        </w:rPr>
        <w:t>C</w:t>
      </w:r>
      <w:r w:rsidRPr="008D001E">
        <w:rPr>
          <w:rFonts w:ascii="Book Antiqua" w:eastAsia="宋体" w:hAnsi="Book Antiqua" w:cs="Times New Roman"/>
          <w:sz w:val="24"/>
          <w:szCs w:val="24"/>
        </w:rPr>
        <w:t>onventional abdominal enterostomy.</w:t>
      </w:r>
    </w:p>
    <w:sectPr w:rsidR="001565F2" w:rsidRPr="00C6235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12D20F3" w14:textId="77777777" w:rsidR="00DF3D03" w:rsidRDefault="00DF3D03" w:rsidP="00022F28">
      <w:r>
        <w:separator/>
      </w:r>
    </w:p>
  </w:endnote>
  <w:endnote w:type="continuationSeparator" w:id="0">
    <w:p w14:paraId="18E966E7" w14:textId="77777777" w:rsidR="00DF3D03" w:rsidRDefault="00DF3D03" w:rsidP="00022F2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29B133B" w14:textId="77777777" w:rsidR="00DF3D03" w:rsidRDefault="00DF3D03" w:rsidP="00022F28">
      <w:r>
        <w:separator/>
      </w:r>
    </w:p>
  </w:footnote>
  <w:footnote w:type="continuationSeparator" w:id="0">
    <w:p w14:paraId="31943541" w14:textId="77777777" w:rsidR="00DF3D03" w:rsidRDefault="00DF3D03" w:rsidP="00022F2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FF9541E"/>
    <w:multiLevelType w:val="hybridMultilevel"/>
    <w:tmpl w:val="F0B86660"/>
    <w:lvl w:ilvl="0" w:tplc="50EE494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5BFB6C4A"/>
    <w:multiLevelType w:val="multilevel"/>
    <w:tmpl w:val="49C8FE7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" w15:restartNumberingAfterBreak="0">
    <w:nsid w:val="7D1148F1"/>
    <w:multiLevelType w:val="multilevel"/>
    <w:tmpl w:val="2F38E9D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epatology 脐造瘘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w0e0txfgr2saaesp0exvvewssr2afswt2tz&quot;&gt;脐造瘘-My EndNote Library&lt;record-ids&gt;&lt;item&gt;1&lt;/item&gt;&lt;item&gt;2&lt;/item&gt;&lt;item&gt;7&lt;/item&gt;&lt;item&gt;10&lt;/item&gt;&lt;item&gt;12&lt;/item&gt;&lt;item&gt;16&lt;/item&gt;&lt;item&gt;21&lt;/item&gt;&lt;item&gt;22&lt;/item&gt;&lt;item&gt;23&lt;/item&gt;&lt;item&gt;24&lt;/item&gt;&lt;item&gt;25&lt;/item&gt;&lt;item&gt;26&lt;/item&gt;&lt;item&gt;27&lt;/item&gt;&lt;item&gt;29&lt;/item&gt;&lt;item&gt;30&lt;/item&gt;&lt;item&gt;43&lt;/item&gt;&lt;item&gt;44&lt;/item&gt;&lt;item&gt;45&lt;/item&gt;&lt;item&gt;47&lt;/item&gt;&lt;item&gt;149&lt;/item&gt;&lt;item&gt;164&lt;/item&gt;&lt;item&gt;165&lt;/item&gt;&lt;item&gt;166&lt;/item&gt;&lt;item&gt;167&lt;/item&gt;&lt;item&gt;168&lt;/item&gt;&lt;item&gt;169&lt;/item&gt;&lt;/record-ids&gt;&lt;/item&gt;&lt;/Libraries&gt;"/>
  </w:docVars>
  <w:rsids>
    <w:rsidRoot w:val="0035744E"/>
    <w:rsid w:val="00000F93"/>
    <w:rsid w:val="000134AC"/>
    <w:rsid w:val="000201F7"/>
    <w:rsid w:val="00020DE7"/>
    <w:rsid w:val="00022F28"/>
    <w:rsid w:val="00033C9E"/>
    <w:rsid w:val="00033ED5"/>
    <w:rsid w:val="00040364"/>
    <w:rsid w:val="0004121A"/>
    <w:rsid w:val="00041C5D"/>
    <w:rsid w:val="00053DEF"/>
    <w:rsid w:val="00053FD5"/>
    <w:rsid w:val="000545BE"/>
    <w:rsid w:val="00057507"/>
    <w:rsid w:val="00066B8C"/>
    <w:rsid w:val="00073183"/>
    <w:rsid w:val="00074343"/>
    <w:rsid w:val="0008353E"/>
    <w:rsid w:val="000900B7"/>
    <w:rsid w:val="00094245"/>
    <w:rsid w:val="0009532A"/>
    <w:rsid w:val="00097811"/>
    <w:rsid w:val="000A06EF"/>
    <w:rsid w:val="000A4269"/>
    <w:rsid w:val="000A4F5D"/>
    <w:rsid w:val="000A6F93"/>
    <w:rsid w:val="000B1210"/>
    <w:rsid w:val="000B1863"/>
    <w:rsid w:val="000B1A96"/>
    <w:rsid w:val="000B59D3"/>
    <w:rsid w:val="000C0E57"/>
    <w:rsid w:val="000C0FE0"/>
    <w:rsid w:val="000C1CAC"/>
    <w:rsid w:val="000C528A"/>
    <w:rsid w:val="000D10C1"/>
    <w:rsid w:val="000D1903"/>
    <w:rsid w:val="000D4464"/>
    <w:rsid w:val="000D63B6"/>
    <w:rsid w:val="000E27C1"/>
    <w:rsid w:val="000F54E1"/>
    <w:rsid w:val="000F6136"/>
    <w:rsid w:val="001015FE"/>
    <w:rsid w:val="00101620"/>
    <w:rsid w:val="001020B1"/>
    <w:rsid w:val="00111D7D"/>
    <w:rsid w:val="0011689C"/>
    <w:rsid w:val="00117512"/>
    <w:rsid w:val="0012443A"/>
    <w:rsid w:val="00130E68"/>
    <w:rsid w:val="001345AC"/>
    <w:rsid w:val="0015205F"/>
    <w:rsid w:val="00153604"/>
    <w:rsid w:val="001565F2"/>
    <w:rsid w:val="001573C8"/>
    <w:rsid w:val="001606CB"/>
    <w:rsid w:val="00162ADA"/>
    <w:rsid w:val="00166CB5"/>
    <w:rsid w:val="0017655B"/>
    <w:rsid w:val="00187BDC"/>
    <w:rsid w:val="00187C5E"/>
    <w:rsid w:val="00193B2D"/>
    <w:rsid w:val="001949F2"/>
    <w:rsid w:val="00194A0C"/>
    <w:rsid w:val="001A0130"/>
    <w:rsid w:val="001A28C3"/>
    <w:rsid w:val="001B1D08"/>
    <w:rsid w:val="001B27FE"/>
    <w:rsid w:val="001B7142"/>
    <w:rsid w:val="001B7F57"/>
    <w:rsid w:val="001C2163"/>
    <w:rsid w:val="001C76F5"/>
    <w:rsid w:val="001D5F35"/>
    <w:rsid w:val="001E23E1"/>
    <w:rsid w:val="001E4BB1"/>
    <w:rsid w:val="001E5384"/>
    <w:rsid w:val="001F4B2F"/>
    <w:rsid w:val="00200CFB"/>
    <w:rsid w:val="00203030"/>
    <w:rsid w:val="00207342"/>
    <w:rsid w:val="0020740C"/>
    <w:rsid w:val="00207B76"/>
    <w:rsid w:val="00211CA3"/>
    <w:rsid w:val="00221556"/>
    <w:rsid w:val="00221708"/>
    <w:rsid w:val="00224CDD"/>
    <w:rsid w:val="00227FF7"/>
    <w:rsid w:val="00231012"/>
    <w:rsid w:val="00231C62"/>
    <w:rsid w:val="0023384C"/>
    <w:rsid w:val="00243D2A"/>
    <w:rsid w:val="00245387"/>
    <w:rsid w:val="00246D23"/>
    <w:rsid w:val="00251DE3"/>
    <w:rsid w:val="00251FAD"/>
    <w:rsid w:val="0025433A"/>
    <w:rsid w:val="00256731"/>
    <w:rsid w:val="00256C41"/>
    <w:rsid w:val="00260D80"/>
    <w:rsid w:val="00271681"/>
    <w:rsid w:val="00273373"/>
    <w:rsid w:val="00274A7C"/>
    <w:rsid w:val="0028535B"/>
    <w:rsid w:val="002858FE"/>
    <w:rsid w:val="00291B78"/>
    <w:rsid w:val="00294755"/>
    <w:rsid w:val="002A589E"/>
    <w:rsid w:val="002A6D40"/>
    <w:rsid w:val="002A7053"/>
    <w:rsid w:val="002B0ABF"/>
    <w:rsid w:val="002B73EE"/>
    <w:rsid w:val="002C082D"/>
    <w:rsid w:val="002C45F9"/>
    <w:rsid w:val="002C6037"/>
    <w:rsid w:val="002D03E6"/>
    <w:rsid w:val="002D5907"/>
    <w:rsid w:val="002D6C25"/>
    <w:rsid w:val="002D6DC2"/>
    <w:rsid w:val="002E04F3"/>
    <w:rsid w:val="002F6B43"/>
    <w:rsid w:val="00301060"/>
    <w:rsid w:val="00302F28"/>
    <w:rsid w:val="00304110"/>
    <w:rsid w:val="00311564"/>
    <w:rsid w:val="003118C7"/>
    <w:rsid w:val="00315313"/>
    <w:rsid w:val="00316BE0"/>
    <w:rsid w:val="00322E01"/>
    <w:rsid w:val="00330AB3"/>
    <w:rsid w:val="003415D8"/>
    <w:rsid w:val="0034352E"/>
    <w:rsid w:val="0034362D"/>
    <w:rsid w:val="0034434D"/>
    <w:rsid w:val="0035553F"/>
    <w:rsid w:val="003560A8"/>
    <w:rsid w:val="0035619F"/>
    <w:rsid w:val="00357365"/>
    <w:rsid w:val="0035744E"/>
    <w:rsid w:val="003605FC"/>
    <w:rsid w:val="00362C49"/>
    <w:rsid w:val="00372821"/>
    <w:rsid w:val="00381A04"/>
    <w:rsid w:val="00385155"/>
    <w:rsid w:val="00393A61"/>
    <w:rsid w:val="00397C5E"/>
    <w:rsid w:val="003A04EC"/>
    <w:rsid w:val="003A1881"/>
    <w:rsid w:val="003A2D8E"/>
    <w:rsid w:val="003A5C4F"/>
    <w:rsid w:val="003B1C67"/>
    <w:rsid w:val="003B70F6"/>
    <w:rsid w:val="003C09E3"/>
    <w:rsid w:val="003C17BE"/>
    <w:rsid w:val="003C2F55"/>
    <w:rsid w:val="003D5444"/>
    <w:rsid w:val="003E1270"/>
    <w:rsid w:val="003E3006"/>
    <w:rsid w:val="003E3B99"/>
    <w:rsid w:val="003E572E"/>
    <w:rsid w:val="003F0869"/>
    <w:rsid w:val="003F1188"/>
    <w:rsid w:val="003F794E"/>
    <w:rsid w:val="004073C2"/>
    <w:rsid w:val="004102EC"/>
    <w:rsid w:val="00411253"/>
    <w:rsid w:val="00412F18"/>
    <w:rsid w:val="0041465A"/>
    <w:rsid w:val="00414714"/>
    <w:rsid w:val="00422251"/>
    <w:rsid w:val="00422FAC"/>
    <w:rsid w:val="00430DB2"/>
    <w:rsid w:val="00441ED8"/>
    <w:rsid w:val="00444651"/>
    <w:rsid w:val="00454F32"/>
    <w:rsid w:val="004569F4"/>
    <w:rsid w:val="00464BF3"/>
    <w:rsid w:val="00465BA7"/>
    <w:rsid w:val="00467B32"/>
    <w:rsid w:val="00473990"/>
    <w:rsid w:val="0047584B"/>
    <w:rsid w:val="00487E20"/>
    <w:rsid w:val="004A0817"/>
    <w:rsid w:val="004A6DA5"/>
    <w:rsid w:val="004B2058"/>
    <w:rsid w:val="004B282E"/>
    <w:rsid w:val="004B3F4F"/>
    <w:rsid w:val="004B6ABF"/>
    <w:rsid w:val="004C07A3"/>
    <w:rsid w:val="004C1CC3"/>
    <w:rsid w:val="004C5DF1"/>
    <w:rsid w:val="004C789F"/>
    <w:rsid w:val="004C78F4"/>
    <w:rsid w:val="004D1093"/>
    <w:rsid w:val="004D1E96"/>
    <w:rsid w:val="004D3A6D"/>
    <w:rsid w:val="004E5C16"/>
    <w:rsid w:val="004E7D16"/>
    <w:rsid w:val="004F003C"/>
    <w:rsid w:val="004F00B6"/>
    <w:rsid w:val="004F0220"/>
    <w:rsid w:val="004F1ADE"/>
    <w:rsid w:val="004F30CF"/>
    <w:rsid w:val="00510D4D"/>
    <w:rsid w:val="0051194F"/>
    <w:rsid w:val="005124DE"/>
    <w:rsid w:val="00515353"/>
    <w:rsid w:val="00515CB6"/>
    <w:rsid w:val="00520FA0"/>
    <w:rsid w:val="0052231A"/>
    <w:rsid w:val="00541402"/>
    <w:rsid w:val="00542DE4"/>
    <w:rsid w:val="00545A88"/>
    <w:rsid w:val="00546DE1"/>
    <w:rsid w:val="005500A5"/>
    <w:rsid w:val="00550FA9"/>
    <w:rsid w:val="0055349F"/>
    <w:rsid w:val="00554404"/>
    <w:rsid w:val="005603FB"/>
    <w:rsid w:val="00575264"/>
    <w:rsid w:val="00580810"/>
    <w:rsid w:val="00583794"/>
    <w:rsid w:val="005908CF"/>
    <w:rsid w:val="005A64ED"/>
    <w:rsid w:val="005B1ABF"/>
    <w:rsid w:val="005B2A5C"/>
    <w:rsid w:val="005C05FB"/>
    <w:rsid w:val="005C7A8E"/>
    <w:rsid w:val="005D118E"/>
    <w:rsid w:val="005D3273"/>
    <w:rsid w:val="005D3C59"/>
    <w:rsid w:val="005E1489"/>
    <w:rsid w:val="005F459D"/>
    <w:rsid w:val="00603DBB"/>
    <w:rsid w:val="006126FB"/>
    <w:rsid w:val="00613A1B"/>
    <w:rsid w:val="0061540D"/>
    <w:rsid w:val="00615B60"/>
    <w:rsid w:val="006162FE"/>
    <w:rsid w:val="00622C3B"/>
    <w:rsid w:val="00623200"/>
    <w:rsid w:val="00626E6F"/>
    <w:rsid w:val="006271D2"/>
    <w:rsid w:val="00640122"/>
    <w:rsid w:val="0064482B"/>
    <w:rsid w:val="00645F06"/>
    <w:rsid w:val="006514F9"/>
    <w:rsid w:val="006542BA"/>
    <w:rsid w:val="00654547"/>
    <w:rsid w:val="006560A5"/>
    <w:rsid w:val="006564F4"/>
    <w:rsid w:val="00665504"/>
    <w:rsid w:val="00671BD0"/>
    <w:rsid w:val="006726CF"/>
    <w:rsid w:val="006757AE"/>
    <w:rsid w:val="0067744C"/>
    <w:rsid w:val="00690547"/>
    <w:rsid w:val="006912F1"/>
    <w:rsid w:val="00695FAB"/>
    <w:rsid w:val="00696A10"/>
    <w:rsid w:val="006A59F1"/>
    <w:rsid w:val="006A78C0"/>
    <w:rsid w:val="006A7C21"/>
    <w:rsid w:val="006A7C77"/>
    <w:rsid w:val="006B1D0A"/>
    <w:rsid w:val="006B56D3"/>
    <w:rsid w:val="006B56E3"/>
    <w:rsid w:val="006B7BBA"/>
    <w:rsid w:val="006C10B7"/>
    <w:rsid w:val="006C1EF9"/>
    <w:rsid w:val="006C3ED7"/>
    <w:rsid w:val="006D5B89"/>
    <w:rsid w:val="006D7005"/>
    <w:rsid w:val="006D76A6"/>
    <w:rsid w:val="006E29CB"/>
    <w:rsid w:val="006E5146"/>
    <w:rsid w:val="006E7C66"/>
    <w:rsid w:val="00700103"/>
    <w:rsid w:val="007046B9"/>
    <w:rsid w:val="00704C7C"/>
    <w:rsid w:val="00710596"/>
    <w:rsid w:val="00716CE9"/>
    <w:rsid w:val="00722353"/>
    <w:rsid w:val="00725282"/>
    <w:rsid w:val="007261B0"/>
    <w:rsid w:val="00732FE5"/>
    <w:rsid w:val="00736479"/>
    <w:rsid w:val="00736D3D"/>
    <w:rsid w:val="00737981"/>
    <w:rsid w:val="00744094"/>
    <w:rsid w:val="00747E76"/>
    <w:rsid w:val="007535F7"/>
    <w:rsid w:val="00753BB5"/>
    <w:rsid w:val="00753C99"/>
    <w:rsid w:val="00755E86"/>
    <w:rsid w:val="007576AC"/>
    <w:rsid w:val="00760CE6"/>
    <w:rsid w:val="007624DC"/>
    <w:rsid w:val="0077238C"/>
    <w:rsid w:val="007819D3"/>
    <w:rsid w:val="0079155A"/>
    <w:rsid w:val="0079534A"/>
    <w:rsid w:val="007A4286"/>
    <w:rsid w:val="007A439D"/>
    <w:rsid w:val="007A46CC"/>
    <w:rsid w:val="007B5988"/>
    <w:rsid w:val="007B647C"/>
    <w:rsid w:val="007B6935"/>
    <w:rsid w:val="007C089D"/>
    <w:rsid w:val="007D7940"/>
    <w:rsid w:val="007E1FC4"/>
    <w:rsid w:val="007E3D5D"/>
    <w:rsid w:val="007E55A5"/>
    <w:rsid w:val="007E5E42"/>
    <w:rsid w:val="007F0A9F"/>
    <w:rsid w:val="007F18E4"/>
    <w:rsid w:val="007F7120"/>
    <w:rsid w:val="008036AF"/>
    <w:rsid w:val="0081188B"/>
    <w:rsid w:val="00813E2C"/>
    <w:rsid w:val="008141F7"/>
    <w:rsid w:val="0081700A"/>
    <w:rsid w:val="00822BAE"/>
    <w:rsid w:val="00827495"/>
    <w:rsid w:val="00835A62"/>
    <w:rsid w:val="0084487F"/>
    <w:rsid w:val="0084597A"/>
    <w:rsid w:val="00845C8C"/>
    <w:rsid w:val="00846604"/>
    <w:rsid w:val="0085389B"/>
    <w:rsid w:val="0085766C"/>
    <w:rsid w:val="008635D5"/>
    <w:rsid w:val="008648D9"/>
    <w:rsid w:val="00865B88"/>
    <w:rsid w:val="008661D2"/>
    <w:rsid w:val="008715CC"/>
    <w:rsid w:val="008743C8"/>
    <w:rsid w:val="00876628"/>
    <w:rsid w:val="008767B2"/>
    <w:rsid w:val="008808FD"/>
    <w:rsid w:val="008822C9"/>
    <w:rsid w:val="008917F8"/>
    <w:rsid w:val="008920A5"/>
    <w:rsid w:val="00892C0A"/>
    <w:rsid w:val="008960F9"/>
    <w:rsid w:val="008A6FFE"/>
    <w:rsid w:val="008B1EFA"/>
    <w:rsid w:val="008B3345"/>
    <w:rsid w:val="008C1596"/>
    <w:rsid w:val="008C1921"/>
    <w:rsid w:val="008C2B7F"/>
    <w:rsid w:val="008C3608"/>
    <w:rsid w:val="008C4543"/>
    <w:rsid w:val="008D001E"/>
    <w:rsid w:val="008D5F92"/>
    <w:rsid w:val="008E0CAE"/>
    <w:rsid w:val="008E5487"/>
    <w:rsid w:val="008E54D9"/>
    <w:rsid w:val="008E60AD"/>
    <w:rsid w:val="008E734D"/>
    <w:rsid w:val="008F3A67"/>
    <w:rsid w:val="008F47E5"/>
    <w:rsid w:val="00902C6D"/>
    <w:rsid w:val="00906494"/>
    <w:rsid w:val="0091166B"/>
    <w:rsid w:val="00912E04"/>
    <w:rsid w:val="0091433F"/>
    <w:rsid w:val="00922749"/>
    <w:rsid w:val="00924A10"/>
    <w:rsid w:val="00934621"/>
    <w:rsid w:val="00936310"/>
    <w:rsid w:val="00944549"/>
    <w:rsid w:val="009457C7"/>
    <w:rsid w:val="00947CB1"/>
    <w:rsid w:val="009523D8"/>
    <w:rsid w:val="00953E7B"/>
    <w:rsid w:val="0095478C"/>
    <w:rsid w:val="00965017"/>
    <w:rsid w:val="009741D3"/>
    <w:rsid w:val="00974E05"/>
    <w:rsid w:val="00975797"/>
    <w:rsid w:val="0098156E"/>
    <w:rsid w:val="00982481"/>
    <w:rsid w:val="009825E0"/>
    <w:rsid w:val="00996DB4"/>
    <w:rsid w:val="009A097F"/>
    <w:rsid w:val="009A21CE"/>
    <w:rsid w:val="009A2E3E"/>
    <w:rsid w:val="009B1AFA"/>
    <w:rsid w:val="009B1BEE"/>
    <w:rsid w:val="009B2B7C"/>
    <w:rsid w:val="009B6A42"/>
    <w:rsid w:val="009B6F3B"/>
    <w:rsid w:val="009B7835"/>
    <w:rsid w:val="009C173F"/>
    <w:rsid w:val="009C2110"/>
    <w:rsid w:val="009C7786"/>
    <w:rsid w:val="009D0416"/>
    <w:rsid w:val="009D0DF1"/>
    <w:rsid w:val="009D149C"/>
    <w:rsid w:val="009E3D0E"/>
    <w:rsid w:val="009E4140"/>
    <w:rsid w:val="009F28BE"/>
    <w:rsid w:val="009F3002"/>
    <w:rsid w:val="009F5EF0"/>
    <w:rsid w:val="00A00777"/>
    <w:rsid w:val="00A00892"/>
    <w:rsid w:val="00A02AD3"/>
    <w:rsid w:val="00A05F29"/>
    <w:rsid w:val="00A13EE1"/>
    <w:rsid w:val="00A14E48"/>
    <w:rsid w:val="00A15CE6"/>
    <w:rsid w:val="00A201CA"/>
    <w:rsid w:val="00A2067D"/>
    <w:rsid w:val="00A2092D"/>
    <w:rsid w:val="00A20B49"/>
    <w:rsid w:val="00A24D9F"/>
    <w:rsid w:val="00A32CF7"/>
    <w:rsid w:val="00A35595"/>
    <w:rsid w:val="00A41C4D"/>
    <w:rsid w:val="00A456AD"/>
    <w:rsid w:val="00A66C3A"/>
    <w:rsid w:val="00A67C05"/>
    <w:rsid w:val="00A71487"/>
    <w:rsid w:val="00A71587"/>
    <w:rsid w:val="00A727FE"/>
    <w:rsid w:val="00A807AA"/>
    <w:rsid w:val="00A84206"/>
    <w:rsid w:val="00AA4EB2"/>
    <w:rsid w:val="00AB0E73"/>
    <w:rsid w:val="00AB597B"/>
    <w:rsid w:val="00AB61F7"/>
    <w:rsid w:val="00AB6C23"/>
    <w:rsid w:val="00AD264F"/>
    <w:rsid w:val="00AD33E4"/>
    <w:rsid w:val="00AD58AF"/>
    <w:rsid w:val="00AD6660"/>
    <w:rsid w:val="00AD754C"/>
    <w:rsid w:val="00AF1FAB"/>
    <w:rsid w:val="00B01FC9"/>
    <w:rsid w:val="00B03C0F"/>
    <w:rsid w:val="00B07CCE"/>
    <w:rsid w:val="00B1161D"/>
    <w:rsid w:val="00B16DC4"/>
    <w:rsid w:val="00B27F09"/>
    <w:rsid w:val="00B30A63"/>
    <w:rsid w:val="00B313BF"/>
    <w:rsid w:val="00B3177C"/>
    <w:rsid w:val="00B37F5E"/>
    <w:rsid w:val="00B43139"/>
    <w:rsid w:val="00B43857"/>
    <w:rsid w:val="00B44353"/>
    <w:rsid w:val="00B467C0"/>
    <w:rsid w:val="00B51397"/>
    <w:rsid w:val="00B63C31"/>
    <w:rsid w:val="00B64C13"/>
    <w:rsid w:val="00B66C87"/>
    <w:rsid w:val="00B7180A"/>
    <w:rsid w:val="00B725EF"/>
    <w:rsid w:val="00B743FB"/>
    <w:rsid w:val="00B76E80"/>
    <w:rsid w:val="00B80288"/>
    <w:rsid w:val="00B80504"/>
    <w:rsid w:val="00B827A9"/>
    <w:rsid w:val="00B86B66"/>
    <w:rsid w:val="00B93C99"/>
    <w:rsid w:val="00BA16BB"/>
    <w:rsid w:val="00BA2CE0"/>
    <w:rsid w:val="00BB0AAB"/>
    <w:rsid w:val="00BB1091"/>
    <w:rsid w:val="00BB1508"/>
    <w:rsid w:val="00BB3B23"/>
    <w:rsid w:val="00BB71A9"/>
    <w:rsid w:val="00BC0808"/>
    <w:rsid w:val="00BC3824"/>
    <w:rsid w:val="00BD0A8B"/>
    <w:rsid w:val="00BD3BE5"/>
    <w:rsid w:val="00BD7643"/>
    <w:rsid w:val="00BE4FF1"/>
    <w:rsid w:val="00BE51CD"/>
    <w:rsid w:val="00BF4D9E"/>
    <w:rsid w:val="00BF7C4C"/>
    <w:rsid w:val="00C04CD8"/>
    <w:rsid w:val="00C16DE6"/>
    <w:rsid w:val="00C207E5"/>
    <w:rsid w:val="00C213B6"/>
    <w:rsid w:val="00C235EF"/>
    <w:rsid w:val="00C257A0"/>
    <w:rsid w:val="00C27BF9"/>
    <w:rsid w:val="00C33CAD"/>
    <w:rsid w:val="00C34493"/>
    <w:rsid w:val="00C3636A"/>
    <w:rsid w:val="00C3654E"/>
    <w:rsid w:val="00C36A6B"/>
    <w:rsid w:val="00C501C7"/>
    <w:rsid w:val="00C52205"/>
    <w:rsid w:val="00C6235B"/>
    <w:rsid w:val="00C62F7D"/>
    <w:rsid w:val="00C65938"/>
    <w:rsid w:val="00C8244A"/>
    <w:rsid w:val="00C84348"/>
    <w:rsid w:val="00C852CD"/>
    <w:rsid w:val="00C9387B"/>
    <w:rsid w:val="00C9694F"/>
    <w:rsid w:val="00C97656"/>
    <w:rsid w:val="00CA11BC"/>
    <w:rsid w:val="00CA1368"/>
    <w:rsid w:val="00CA73FA"/>
    <w:rsid w:val="00CB1C41"/>
    <w:rsid w:val="00CB6523"/>
    <w:rsid w:val="00CC13CF"/>
    <w:rsid w:val="00CC1C14"/>
    <w:rsid w:val="00CC347E"/>
    <w:rsid w:val="00CD57DE"/>
    <w:rsid w:val="00CF2027"/>
    <w:rsid w:val="00CF6097"/>
    <w:rsid w:val="00D008B4"/>
    <w:rsid w:val="00D03386"/>
    <w:rsid w:val="00D04F2A"/>
    <w:rsid w:val="00D05C47"/>
    <w:rsid w:val="00D06505"/>
    <w:rsid w:val="00D073D1"/>
    <w:rsid w:val="00D12441"/>
    <w:rsid w:val="00D12CFE"/>
    <w:rsid w:val="00D14590"/>
    <w:rsid w:val="00D17898"/>
    <w:rsid w:val="00D24668"/>
    <w:rsid w:val="00D32757"/>
    <w:rsid w:val="00D33AB1"/>
    <w:rsid w:val="00D33F9E"/>
    <w:rsid w:val="00D34B84"/>
    <w:rsid w:val="00D402D1"/>
    <w:rsid w:val="00D43D6C"/>
    <w:rsid w:val="00D44CAD"/>
    <w:rsid w:val="00D457C3"/>
    <w:rsid w:val="00D4651C"/>
    <w:rsid w:val="00D475B2"/>
    <w:rsid w:val="00D56D9B"/>
    <w:rsid w:val="00D65DF2"/>
    <w:rsid w:val="00D74909"/>
    <w:rsid w:val="00D77FF6"/>
    <w:rsid w:val="00D80678"/>
    <w:rsid w:val="00D80BB5"/>
    <w:rsid w:val="00D8216E"/>
    <w:rsid w:val="00D82371"/>
    <w:rsid w:val="00D86815"/>
    <w:rsid w:val="00D924CC"/>
    <w:rsid w:val="00D963AD"/>
    <w:rsid w:val="00D970F8"/>
    <w:rsid w:val="00DA6A1A"/>
    <w:rsid w:val="00DB02EB"/>
    <w:rsid w:val="00DB07F5"/>
    <w:rsid w:val="00DB0CD2"/>
    <w:rsid w:val="00DB4B0B"/>
    <w:rsid w:val="00DB4F1F"/>
    <w:rsid w:val="00DB547C"/>
    <w:rsid w:val="00DC25CE"/>
    <w:rsid w:val="00DC331E"/>
    <w:rsid w:val="00DC3518"/>
    <w:rsid w:val="00DC35A4"/>
    <w:rsid w:val="00DC4AB2"/>
    <w:rsid w:val="00DC773D"/>
    <w:rsid w:val="00DD2E2D"/>
    <w:rsid w:val="00DD3ECB"/>
    <w:rsid w:val="00DD4DC9"/>
    <w:rsid w:val="00DD6325"/>
    <w:rsid w:val="00DD7B4E"/>
    <w:rsid w:val="00DE1002"/>
    <w:rsid w:val="00DE46CD"/>
    <w:rsid w:val="00DE5F08"/>
    <w:rsid w:val="00DF3D03"/>
    <w:rsid w:val="00DF4AD0"/>
    <w:rsid w:val="00DF5068"/>
    <w:rsid w:val="00DF660E"/>
    <w:rsid w:val="00DF7539"/>
    <w:rsid w:val="00E04086"/>
    <w:rsid w:val="00E12EA3"/>
    <w:rsid w:val="00E141A5"/>
    <w:rsid w:val="00E156DE"/>
    <w:rsid w:val="00E20AC3"/>
    <w:rsid w:val="00E21260"/>
    <w:rsid w:val="00E23F9C"/>
    <w:rsid w:val="00E26947"/>
    <w:rsid w:val="00E30698"/>
    <w:rsid w:val="00E35B80"/>
    <w:rsid w:val="00E4503B"/>
    <w:rsid w:val="00E51A0E"/>
    <w:rsid w:val="00E5280A"/>
    <w:rsid w:val="00E554B7"/>
    <w:rsid w:val="00E617A4"/>
    <w:rsid w:val="00E62287"/>
    <w:rsid w:val="00E63EFF"/>
    <w:rsid w:val="00E6528E"/>
    <w:rsid w:val="00E71F9F"/>
    <w:rsid w:val="00E74394"/>
    <w:rsid w:val="00E74D1E"/>
    <w:rsid w:val="00E764D2"/>
    <w:rsid w:val="00E815F7"/>
    <w:rsid w:val="00E822F0"/>
    <w:rsid w:val="00E82FE9"/>
    <w:rsid w:val="00E84CB6"/>
    <w:rsid w:val="00E91019"/>
    <w:rsid w:val="00E94F2E"/>
    <w:rsid w:val="00EA2096"/>
    <w:rsid w:val="00EA4E6D"/>
    <w:rsid w:val="00EA63F5"/>
    <w:rsid w:val="00EA6689"/>
    <w:rsid w:val="00EA6DDC"/>
    <w:rsid w:val="00EA7FB2"/>
    <w:rsid w:val="00EB04EA"/>
    <w:rsid w:val="00EB09D4"/>
    <w:rsid w:val="00EB13B9"/>
    <w:rsid w:val="00EC4E35"/>
    <w:rsid w:val="00EC58BB"/>
    <w:rsid w:val="00EC5C07"/>
    <w:rsid w:val="00ED1672"/>
    <w:rsid w:val="00ED559D"/>
    <w:rsid w:val="00EE2D56"/>
    <w:rsid w:val="00EE6E1E"/>
    <w:rsid w:val="00EE7B79"/>
    <w:rsid w:val="00EF79CB"/>
    <w:rsid w:val="00F01BBF"/>
    <w:rsid w:val="00F1066B"/>
    <w:rsid w:val="00F12255"/>
    <w:rsid w:val="00F13947"/>
    <w:rsid w:val="00F1493D"/>
    <w:rsid w:val="00F2361B"/>
    <w:rsid w:val="00F273F6"/>
    <w:rsid w:val="00F27665"/>
    <w:rsid w:val="00F349B5"/>
    <w:rsid w:val="00F35876"/>
    <w:rsid w:val="00F36411"/>
    <w:rsid w:val="00F54320"/>
    <w:rsid w:val="00F6363A"/>
    <w:rsid w:val="00F66A74"/>
    <w:rsid w:val="00F67EAA"/>
    <w:rsid w:val="00F7032C"/>
    <w:rsid w:val="00F713CF"/>
    <w:rsid w:val="00F77AEE"/>
    <w:rsid w:val="00F80B8F"/>
    <w:rsid w:val="00F84AB9"/>
    <w:rsid w:val="00F857B9"/>
    <w:rsid w:val="00F86E98"/>
    <w:rsid w:val="00F86F0A"/>
    <w:rsid w:val="00F92B8C"/>
    <w:rsid w:val="00FA22A5"/>
    <w:rsid w:val="00FA63E9"/>
    <w:rsid w:val="00FB4801"/>
    <w:rsid w:val="00FC2363"/>
    <w:rsid w:val="00FD2917"/>
    <w:rsid w:val="00FD64DC"/>
    <w:rsid w:val="00FE02A2"/>
    <w:rsid w:val="00FE1EAB"/>
    <w:rsid w:val="00FE39EE"/>
    <w:rsid w:val="00FF09EA"/>
    <w:rsid w:val="00FF4D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0095AA5"/>
  <w15:docId w15:val="{327576B6-9231-4F96-9D7E-0793207C715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022F28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022F2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022F28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022F2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022F28"/>
    <w:rPr>
      <w:sz w:val="18"/>
      <w:szCs w:val="18"/>
    </w:rPr>
  </w:style>
  <w:style w:type="paragraph" w:customStyle="1" w:styleId="EndNoteBibliography">
    <w:name w:val="EndNote Bibliography"/>
    <w:basedOn w:val="a"/>
    <w:link w:val="EndNoteBibliography0"/>
    <w:rsid w:val="00022F28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022F28"/>
    <w:rPr>
      <w:rFonts w:ascii="等线" w:eastAsia="等线" w:hAnsi="等线"/>
      <w:noProof/>
      <w:sz w:val="20"/>
    </w:rPr>
  </w:style>
  <w:style w:type="paragraph" w:styleId="a7">
    <w:name w:val="List Paragraph"/>
    <w:basedOn w:val="a"/>
    <w:uiPriority w:val="34"/>
    <w:qFormat/>
    <w:rsid w:val="00022F28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8822C9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EndNoteBibliography0"/>
    <w:link w:val="EndNoteBibliographyTitle"/>
    <w:rsid w:val="008822C9"/>
    <w:rPr>
      <w:rFonts w:ascii="等线" w:eastAsia="等线" w:hAnsi="等线"/>
      <w:noProof/>
      <w:sz w:val="20"/>
    </w:rPr>
  </w:style>
  <w:style w:type="character" w:styleId="a8">
    <w:name w:val="Hyperlink"/>
    <w:basedOn w:val="a0"/>
    <w:uiPriority w:val="99"/>
    <w:unhideWhenUsed/>
    <w:rsid w:val="008822C9"/>
    <w:rPr>
      <w:color w:val="0563C1" w:themeColor="hyperlink"/>
      <w:u w:val="single"/>
    </w:rPr>
  </w:style>
  <w:style w:type="character" w:customStyle="1" w:styleId="1">
    <w:name w:val="未处理的提及1"/>
    <w:basedOn w:val="a0"/>
    <w:uiPriority w:val="99"/>
    <w:semiHidden/>
    <w:unhideWhenUsed/>
    <w:rsid w:val="008822C9"/>
    <w:rPr>
      <w:color w:val="605E5C"/>
      <w:shd w:val="clear" w:color="auto" w:fill="E1DFDD"/>
    </w:rPr>
  </w:style>
  <w:style w:type="paragraph" w:styleId="a9">
    <w:name w:val="Balloon Text"/>
    <w:basedOn w:val="a"/>
    <w:link w:val="aa"/>
    <w:uiPriority w:val="99"/>
    <w:semiHidden/>
    <w:unhideWhenUsed/>
    <w:rsid w:val="00B3177C"/>
    <w:rPr>
      <w:sz w:val="18"/>
      <w:szCs w:val="18"/>
    </w:rPr>
  </w:style>
  <w:style w:type="character" w:customStyle="1" w:styleId="aa">
    <w:name w:val="批注框文本 字符"/>
    <w:basedOn w:val="a0"/>
    <w:link w:val="a9"/>
    <w:uiPriority w:val="99"/>
    <w:semiHidden/>
    <w:rsid w:val="00B3177C"/>
    <w:rPr>
      <w:sz w:val="18"/>
      <w:szCs w:val="18"/>
    </w:rPr>
  </w:style>
  <w:style w:type="character" w:styleId="ab">
    <w:name w:val="annotation reference"/>
    <w:basedOn w:val="a0"/>
    <w:uiPriority w:val="99"/>
    <w:semiHidden/>
    <w:unhideWhenUsed/>
    <w:rsid w:val="007E5E42"/>
    <w:rPr>
      <w:sz w:val="21"/>
      <w:szCs w:val="21"/>
    </w:rPr>
  </w:style>
  <w:style w:type="paragraph" w:styleId="ac">
    <w:name w:val="annotation text"/>
    <w:basedOn w:val="a"/>
    <w:link w:val="ad"/>
    <w:uiPriority w:val="99"/>
    <w:semiHidden/>
    <w:unhideWhenUsed/>
    <w:rsid w:val="007E5E42"/>
    <w:pPr>
      <w:jc w:val="left"/>
    </w:pPr>
  </w:style>
  <w:style w:type="character" w:customStyle="1" w:styleId="ad">
    <w:name w:val="批注文字 字符"/>
    <w:basedOn w:val="a0"/>
    <w:link w:val="ac"/>
    <w:uiPriority w:val="99"/>
    <w:semiHidden/>
    <w:rsid w:val="007E5E42"/>
  </w:style>
  <w:style w:type="paragraph" w:styleId="ae">
    <w:name w:val="annotation subject"/>
    <w:basedOn w:val="ac"/>
    <w:next w:val="ac"/>
    <w:link w:val="af"/>
    <w:uiPriority w:val="99"/>
    <w:semiHidden/>
    <w:unhideWhenUsed/>
    <w:rsid w:val="007E5E42"/>
    <w:rPr>
      <w:b/>
      <w:bCs/>
    </w:rPr>
  </w:style>
  <w:style w:type="character" w:customStyle="1" w:styleId="af">
    <w:name w:val="批注主题 字符"/>
    <w:basedOn w:val="ad"/>
    <w:link w:val="ae"/>
    <w:uiPriority w:val="99"/>
    <w:semiHidden/>
    <w:rsid w:val="007E5E42"/>
    <w:rPr>
      <w:b/>
      <w:bCs/>
    </w:rPr>
  </w:style>
  <w:style w:type="paragraph" w:styleId="af0">
    <w:name w:val="Normal (Web)"/>
    <w:basedOn w:val="a"/>
    <w:uiPriority w:val="99"/>
    <w:semiHidden/>
    <w:unhideWhenUsed/>
    <w:rsid w:val="004569F4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51362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9328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4746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21401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68735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532029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reativecommons.org/licenses/by-nc/4.0/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tshaotao83@126.com" TargetMode="External"/><Relationship Id="rId12" Type="http://schemas.openxmlformats.org/officeDocument/2006/relationships/image" Target="media/image3.jpe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jpeg"/><Relationship Id="rId5" Type="http://schemas.openxmlformats.org/officeDocument/2006/relationships/footnotes" Target="footnotes.xml"/><Relationship Id="rId10" Type="http://schemas.openxmlformats.org/officeDocument/2006/relationships/image" Target="media/image1.jpeg"/><Relationship Id="rId4" Type="http://schemas.openxmlformats.org/officeDocument/2006/relationships/webSettings" Target="webSettings.xml"/><Relationship Id="rId9" Type="http://schemas.openxmlformats.org/officeDocument/2006/relationships/hyperlink" Target="mailto:tshaotao83@126.com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27</Pages>
  <Words>7639</Words>
  <Characters>43543</Characters>
  <Application>Microsoft Office Word</Application>
  <DocSecurity>0</DocSecurity>
  <Lines>362</Lines>
  <Paragraphs>10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510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许培培</dc:creator>
  <cp:lastModifiedBy>HP</cp:lastModifiedBy>
  <cp:revision>6</cp:revision>
  <dcterms:created xsi:type="dcterms:W3CDTF">2019-11-23T11:59:00Z</dcterms:created>
  <dcterms:modified xsi:type="dcterms:W3CDTF">2019-12-05T12:01:00Z</dcterms:modified>
</cp:coreProperties>
</file>